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47DF" w:rsidRDefault="007747DF" w:rsidP="00D37A4F"/>
    <w:p w:rsidR="007747DF" w:rsidRDefault="007747DF" w:rsidP="00D37A4F"/>
    <w:p w:rsidR="007747DF" w:rsidRDefault="007747DF" w:rsidP="00D37A4F"/>
    <w:p w:rsidR="007747DF" w:rsidRDefault="007747DF" w:rsidP="00D37A4F"/>
    <w:p w:rsidR="007747DF" w:rsidRDefault="007747DF" w:rsidP="00FD6D49">
      <w:pPr>
        <w:pStyle w:val="NormalWeb"/>
        <w:jc w:val="center"/>
        <w:rPr>
          <w:b/>
          <w:bCs/>
          <w:color w:val="000000"/>
          <w:sz w:val="36"/>
          <w:szCs w:val="36"/>
        </w:rPr>
      </w:pPr>
      <w:r>
        <w:rPr>
          <w:b/>
          <w:bCs/>
          <w:color w:val="000000"/>
          <w:sz w:val="36"/>
          <w:szCs w:val="36"/>
        </w:rPr>
        <w:t xml:space="preserve">A </w:t>
      </w:r>
      <w:r w:rsidR="004B786D">
        <w:rPr>
          <w:b/>
          <w:bCs/>
          <w:color w:val="000000"/>
          <w:sz w:val="36"/>
          <w:szCs w:val="36"/>
        </w:rPr>
        <w:t>Prototype Local Positioning Based Content Interaction Peripheral System</w:t>
      </w:r>
      <w:r>
        <w:rPr>
          <w:b/>
          <w:bCs/>
          <w:color w:val="000000"/>
          <w:sz w:val="36"/>
          <w:szCs w:val="36"/>
        </w:rPr>
        <w:t> </w:t>
      </w:r>
      <w:r>
        <w:rPr>
          <w:b/>
          <w:bCs/>
          <w:color w:val="000000"/>
          <w:sz w:val="36"/>
          <w:szCs w:val="36"/>
        </w:rPr>
        <w:br/>
        <w:t>  </w:t>
      </w:r>
      <w:r>
        <w:rPr>
          <w:b/>
          <w:bCs/>
          <w:color w:val="000000"/>
          <w:sz w:val="36"/>
          <w:szCs w:val="36"/>
        </w:rPr>
        <w:br/>
      </w:r>
      <w:r w:rsidR="00A843F9">
        <w:rPr>
          <w:b/>
          <w:bCs/>
          <w:color w:val="000000"/>
          <w:sz w:val="27"/>
          <w:szCs w:val="27"/>
        </w:rPr>
        <w:t>by</w:t>
      </w:r>
      <w:r>
        <w:rPr>
          <w:b/>
          <w:bCs/>
          <w:color w:val="000000"/>
          <w:sz w:val="27"/>
          <w:szCs w:val="27"/>
        </w:rPr>
        <w:t xml:space="preserve"> </w:t>
      </w:r>
      <w:r w:rsidR="004B786D">
        <w:rPr>
          <w:b/>
          <w:bCs/>
          <w:color w:val="000000"/>
          <w:sz w:val="27"/>
          <w:szCs w:val="27"/>
        </w:rPr>
        <w:t>Luke Daniel Emery</w:t>
      </w:r>
    </w:p>
    <w:p w:rsidR="007747DF" w:rsidRDefault="007747DF" w:rsidP="00FD6D49">
      <w:pPr>
        <w:pStyle w:val="NormalWeb"/>
        <w:jc w:val="center"/>
        <w:rPr>
          <w:b/>
          <w:bCs/>
          <w:color w:val="000000"/>
          <w:sz w:val="36"/>
          <w:szCs w:val="36"/>
        </w:rPr>
      </w:pPr>
      <w:r>
        <w:rPr>
          <w:b/>
          <w:bCs/>
          <w:color w:val="000000"/>
          <w:sz w:val="36"/>
          <w:szCs w:val="36"/>
        </w:rPr>
        <w:t> </w:t>
      </w:r>
    </w:p>
    <w:p w:rsidR="007747DF" w:rsidRDefault="007747DF" w:rsidP="00FD6D49">
      <w:pPr>
        <w:pStyle w:val="NormalWeb"/>
        <w:jc w:val="center"/>
        <w:rPr>
          <w:b/>
          <w:bCs/>
          <w:color w:val="000000"/>
          <w:sz w:val="36"/>
          <w:szCs w:val="36"/>
        </w:rPr>
      </w:pPr>
      <w:r>
        <w:rPr>
          <w:b/>
          <w:bCs/>
          <w:color w:val="000000"/>
          <w:sz w:val="36"/>
          <w:szCs w:val="36"/>
        </w:rPr>
        <w:t> </w:t>
      </w:r>
    </w:p>
    <w:p w:rsidR="007747DF" w:rsidRDefault="007747DF" w:rsidP="00FD6D49">
      <w:pPr>
        <w:pStyle w:val="NormalWeb"/>
        <w:jc w:val="center"/>
        <w:rPr>
          <w:b/>
          <w:bCs/>
          <w:color w:val="000000"/>
          <w:sz w:val="36"/>
          <w:szCs w:val="36"/>
        </w:rPr>
      </w:pPr>
      <w:r>
        <w:rPr>
          <w:b/>
          <w:bCs/>
          <w:color w:val="000000"/>
          <w:sz w:val="36"/>
          <w:szCs w:val="36"/>
        </w:rPr>
        <w:t> </w:t>
      </w:r>
    </w:p>
    <w:p w:rsidR="007747DF" w:rsidRDefault="007747DF" w:rsidP="00FD6D49">
      <w:pPr>
        <w:pStyle w:val="NormalWeb"/>
        <w:jc w:val="center"/>
        <w:rPr>
          <w:b/>
          <w:bCs/>
          <w:color w:val="000000"/>
          <w:sz w:val="36"/>
          <w:szCs w:val="36"/>
        </w:rPr>
      </w:pPr>
      <w:r>
        <w:rPr>
          <w:b/>
          <w:bCs/>
          <w:color w:val="000000"/>
          <w:sz w:val="36"/>
          <w:szCs w:val="36"/>
        </w:rPr>
        <w:t> </w:t>
      </w:r>
    </w:p>
    <w:p w:rsidR="007747DF" w:rsidRDefault="007747DF" w:rsidP="00FD6D49">
      <w:pPr>
        <w:pStyle w:val="NormalWeb"/>
        <w:jc w:val="center"/>
        <w:rPr>
          <w:color w:val="000000"/>
          <w:sz w:val="48"/>
          <w:szCs w:val="48"/>
        </w:rPr>
      </w:pPr>
      <w:r>
        <w:rPr>
          <w:color w:val="000000"/>
          <w:sz w:val="48"/>
          <w:szCs w:val="48"/>
        </w:rPr>
        <w:t xml:space="preserve">BSc (Hons) </w:t>
      </w:r>
      <w:r w:rsidR="004B786D">
        <w:rPr>
          <w:color w:val="000000"/>
          <w:sz w:val="48"/>
          <w:szCs w:val="48"/>
        </w:rPr>
        <w:t>Computer Science</w:t>
      </w:r>
    </w:p>
    <w:p w:rsidR="007747DF" w:rsidRDefault="007747DF" w:rsidP="00FD6D49">
      <w:pPr>
        <w:pStyle w:val="NormalWeb"/>
        <w:jc w:val="center"/>
        <w:rPr>
          <w:color w:val="000000"/>
          <w:sz w:val="48"/>
          <w:szCs w:val="48"/>
        </w:rPr>
      </w:pPr>
      <w:r>
        <w:rPr>
          <w:color w:val="000000"/>
          <w:sz w:val="48"/>
          <w:szCs w:val="48"/>
        </w:rPr>
        <w:t>Staffordshire University</w:t>
      </w:r>
    </w:p>
    <w:p w:rsidR="007747DF" w:rsidRDefault="007747DF" w:rsidP="00FD6D49">
      <w:pPr>
        <w:pStyle w:val="NormalWeb"/>
        <w:jc w:val="center"/>
        <w:rPr>
          <w:color w:val="000000"/>
          <w:sz w:val="36"/>
          <w:szCs w:val="36"/>
        </w:rPr>
      </w:pPr>
      <w:r>
        <w:rPr>
          <w:color w:val="000000"/>
          <w:sz w:val="36"/>
          <w:szCs w:val="36"/>
        </w:rPr>
        <w:t>A project submitted in partial fulfilment of the award of the degree of BSc</w:t>
      </w:r>
      <w:r w:rsidR="005053B4">
        <w:rPr>
          <w:color w:val="000000"/>
          <w:sz w:val="36"/>
          <w:szCs w:val="36"/>
        </w:rPr>
        <w:t xml:space="preserve"> </w:t>
      </w:r>
      <w:r>
        <w:rPr>
          <w:color w:val="000000"/>
          <w:sz w:val="36"/>
          <w:szCs w:val="36"/>
        </w:rPr>
        <w:t xml:space="preserve">(Hons) </w:t>
      </w:r>
      <w:r w:rsidR="004B786D">
        <w:rPr>
          <w:color w:val="000000"/>
          <w:sz w:val="36"/>
          <w:szCs w:val="36"/>
        </w:rPr>
        <w:t>Computer Science</w:t>
      </w:r>
      <w:r>
        <w:rPr>
          <w:color w:val="000000"/>
          <w:sz w:val="36"/>
          <w:szCs w:val="36"/>
        </w:rPr>
        <w:t xml:space="preserve"> from Staffordshire University</w:t>
      </w:r>
    </w:p>
    <w:p w:rsidR="007747DF" w:rsidRDefault="007747DF" w:rsidP="00FD6D49">
      <w:pPr>
        <w:pStyle w:val="NormalWeb"/>
        <w:jc w:val="center"/>
        <w:rPr>
          <w:color w:val="000000"/>
          <w:sz w:val="36"/>
          <w:szCs w:val="36"/>
        </w:rPr>
      </w:pPr>
      <w:r>
        <w:rPr>
          <w:color w:val="000000"/>
          <w:sz w:val="36"/>
          <w:szCs w:val="36"/>
        </w:rPr>
        <w:t xml:space="preserve">Supervised by </w:t>
      </w:r>
      <w:r w:rsidR="004B786D">
        <w:rPr>
          <w:color w:val="000000"/>
          <w:sz w:val="36"/>
          <w:szCs w:val="36"/>
        </w:rPr>
        <w:t>Bob Hobbs</w:t>
      </w:r>
    </w:p>
    <w:p w:rsidR="007747DF" w:rsidRPr="007747DF" w:rsidRDefault="0098213E" w:rsidP="00F80131">
      <w:pPr>
        <w:pStyle w:val="NormalWeb"/>
        <w:jc w:val="center"/>
        <w:rPr>
          <w:color w:val="000000"/>
          <w:sz w:val="36"/>
          <w:szCs w:val="36"/>
        </w:rPr>
        <w:sectPr w:rsidR="007747DF" w:rsidRPr="007747DF" w:rsidSect="00945D67">
          <w:headerReference w:type="default" r:id="rId8"/>
          <w:footerReference w:type="default" r:id="rId9"/>
          <w:pgSz w:w="11906" w:h="16838"/>
          <w:pgMar w:top="1021" w:right="2552" w:bottom="1021" w:left="2552" w:header="709" w:footer="709" w:gutter="0"/>
          <w:cols w:space="708"/>
          <w:titlePg/>
          <w:docGrid w:linePitch="360"/>
        </w:sectPr>
      </w:pPr>
      <w:r>
        <w:rPr>
          <w:noProof/>
        </w:rPr>
        <w:drawing>
          <wp:anchor distT="0" distB="0" distL="114300" distR="114300" simplePos="0" relativeHeight="251658240" behindDoc="0" locked="0" layoutInCell="1" allowOverlap="1">
            <wp:simplePos x="0" y="0"/>
            <wp:positionH relativeFrom="margin">
              <wp:posOffset>4232275</wp:posOffset>
            </wp:positionH>
            <wp:positionV relativeFrom="margin">
              <wp:posOffset>8344222</wp:posOffset>
            </wp:positionV>
            <wp:extent cx="952500" cy="1007604"/>
            <wp:effectExtent l="0" t="0" r="0" b="2540"/>
            <wp:wrapSquare wrapText="bothSides"/>
            <wp:docPr id="3" name="Picture 3" descr="Staffordshire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affordshire University"/>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52500" cy="100760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47DF">
        <w:rPr>
          <w:color w:val="000000"/>
          <w:sz w:val="36"/>
          <w:szCs w:val="36"/>
        </w:rPr>
        <w:t>May 201</w:t>
      </w:r>
      <w:r w:rsidR="004B786D">
        <w:rPr>
          <w:color w:val="000000"/>
          <w:sz w:val="36"/>
          <w:szCs w:val="36"/>
        </w:rPr>
        <w:t>8</w:t>
      </w:r>
    </w:p>
    <w:p w:rsidR="0099483C" w:rsidRDefault="006031FE" w:rsidP="006031FE">
      <w:pPr>
        <w:pStyle w:val="Heading1"/>
      </w:pPr>
      <w:bookmarkStart w:id="0" w:name="_Toc523091539"/>
      <w:r>
        <w:lastRenderedPageBreak/>
        <w:t>Acknowledgements</w:t>
      </w:r>
      <w:bookmarkEnd w:id="0"/>
    </w:p>
    <w:p w:rsidR="00D9504B" w:rsidRDefault="008451C7">
      <w:r>
        <w:t>In concluding this project and by extension my time as an undergraduate at Staffordshire University I have completed a milestone that has, at times, felt almost unobtainable. I entered this area of study with my mind focussed on a specific</w:t>
      </w:r>
      <w:r w:rsidR="00B918BF">
        <w:t>, long term</w:t>
      </w:r>
      <w:r>
        <w:t xml:space="preserve"> goal</w:t>
      </w:r>
      <w:r w:rsidR="00B918BF">
        <w:t>;</w:t>
      </w:r>
      <w:r w:rsidR="00B1197F">
        <w:t xml:space="preserve"> developing a career </w:t>
      </w:r>
      <w:r w:rsidR="00A20652">
        <w:t xml:space="preserve">and future business </w:t>
      </w:r>
      <w:r w:rsidR="00B1197F">
        <w:t>within the Themed Entertainment Industry,</w:t>
      </w:r>
      <w:r>
        <w:t xml:space="preserve"> and it is with the support and guidance of the following groups and individuals that I am now one step closer to achieving it.  </w:t>
      </w:r>
    </w:p>
    <w:p w:rsidR="004A1124" w:rsidRDefault="00D9504B">
      <w:r>
        <w:t xml:space="preserve">Firstly I would like to express my sincerest gratitude to my personal tutor and the supervisor of this body of work </w:t>
      </w:r>
      <w:r w:rsidR="004A1124">
        <w:t xml:space="preserve">Mr. </w:t>
      </w:r>
      <w:r>
        <w:t xml:space="preserve">Bob Hobbs for his unwavering enthusiasm, excitement and </w:t>
      </w:r>
      <w:r w:rsidR="00764193">
        <w:t xml:space="preserve">exceptional </w:t>
      </w:r>
      <w:r>
        <w:t xml:space="preserve">support throughout over not </w:t>
      </w:r>
      <w:r w:rsidR="006F1E05">
        <w:t>only</w:t>
      </w:r>
      <w:r>
        <w:t xml:space="preserve"> this year but also previous </w:t>
      </w:r>
      <w:r w:rsidR="007C4D8D">
        <w:t>semesters</w:t>
      </w:r>
      <w:r>
        <w:t xml:space="preserve"> when I had the opportunity to study optional modules under his direction. His infectious positivity and ability to discuss at length both the technical and entertaining attributes of computing has gone an exceptionally long way in helping to deliver this project. </w:t>
      </w:r>
    </w:p>
    <w:p w:rsidR="00AB0D49" w:rsidRDefault="004A1124">
      <w:r>
        <w:t>The School of Computing and Digital Technologies is overflowing with exceptional individuals, all of whom have been remarkable throughout my studies however special thanks must be extended to Dr. Russell Campion for his assistance during periods of ill health and responding to my email correspondence promptly despite my bad habit for sending messages during the early hours of the morning; Mr. David Hodgkiss for his guidance and wit starting before I enrolled on the course through to his retirement this academic year; Mr. Euan Wilson for his help with procedures surrounding my ill health during his time as award leader for my course, always delivered with an inimitable sense of humour; Dr. David White for his delivery of material which without this project would have been significantly more difficult</w:t>
      </w:r>
      <w:r w:rsidR="00FE7974">
        <w:t>; Mr. Graham Mansfield for our conversations around the corridors both at Stafford and Stoke campuses, his delivery of the module introducing software development principles which have stayed with me and informed decisions in this project</w:t>
      </w:r>
      <w:r>
        <w:t xml:space="preserve"> and Mr. James McCarren who has been part of my academic journey from day one, provided exciting and challenging course material</w:t>
      </w:r>
      <w:r w:rsidR="00A81325">
        <w:t>,</w:t>
      </w:r>
      <w:r w:rsidR="00FE7974">
        <w:t xml:space="preserve"> engaged my thirst for detailed and professional standard system creation,</w:t>
      </w:r>
      <w:r w:rsidR="00A81325">
        <w:t xml:space="preserve"> offered sound advice, resolved innumerable issues on my behalf and is truly an asset to the university.  </w:t>
      </w:r>
      <w:r>
        <w:t xml:space="preserve">      </w:t>
      </w:r>
    </w:p>
    <w:p w:rsidR="002621A5" w:rsidRDefault="00AB0D49">
      <w:r>
        <w:t xml:space="preserve">Special thanks to all the non-academic staff who have been invaluable to the delivery of this project from the members of the Estates Department permitting the extended hours of specialist facilities, the Security Team for their patience and humour when they locked the building, the Cleaning Team for their welcome late night conversations, </w:t>
      </w:r>
      <w:r w:rsidR="00F11B9D">
        <w:t xml:space="preserve">Mr. </w:t>
      </w:r>
      <w:r>
        <w:t xml:space="preserve">Ben Granville of the Student Guidance Team and </w:t>
      </w:r>
      <w:r w:rsidR="00F11B9D">
        <w:t>everyone in the Student Disability Team at the Student Enabling Centre for their guidance and support during periods of ill health.</w:t>
      </w:r>
    </w:p>
    <w:p w:rsidR="002F3D62" w:rsidRDefault="002621A5">
      <w:r>
        <w:t>I am grateful to have studied with such a varied, unique and incredible group of people. I could not have imagined a better cohort with whom to undertake the last four years. Similarly the remarkable team at Figment Productions who I had the good fortune to work wi</w:t>
      </w:r>
      <w:r w:rsidR="001D0CA0">
        <w:t>th during the placement year, an opportunity that kindled the flames of imagination and ultimately led to the confidence to develop the concept explored in this project.</w:t>
      </w:r>
    </w:p>
    <w:p w:rsidR="0099483C" w:rsidRDefault="002F3D62">
      <w:pPr>
        <w:rPr>
          <w:rFonts w:eastAsiaTheme="majorEastAsia" w:cstheme="majorBidi"/>
          <w:b/>
          <w:sz w:val="28"/>
          <w:szCs w:val="32"/>
        </w:rPr>
      </w:pPr>
      <w:r>
        <w:t>Finally my friends and family who have been nothing short of extraordinary</w:t>
      </w:r>
      <w:r w:rsidR="004D5CCC">
        <w:t>. The professional advice offered by former colleagues from Alton Towers and Merlin Entertainments and the sound boarding and leisure opportunities from long-time friends ha</w:t>
      </w:r>
      <w:r w:rsidR="008E6994">
        <w:t xml:space="preserve">s </w:t>
      </w:r>
      <w:r w:rsidR="004D5CCC">
        <w:t xml:space="preserve">been </w:t>
      </w:r>
      <w:r w:rsidR="008E6994">
        <w:t xml:space="preserve">very </w:t>
      </w:r>
      <w:r w:rsidR="00855F90">
        <w:t>important to me on a personal level</w:t>
      </w:r>
      <w:r w:rsidR="004D5CCC">
        <w:t>. Thanks to my Grandmother for her continued interest</w:t>
      </w:r>
      <w:r w:rsidR="008E6994">
        <w:t xml:space="preserve"> in and care during my studies, my Father for his passion in technology and excitement about the system being developed and lastly to my Mother who </w:t>
      </w:r>
      <w:r w:rsidR="00F4132B">
        <w:t>is</w:t>
      </w:r>
      <w:r w:rsidR="008E6994">
        <w:t xml:space="preserve"> quite simply </w:t>
      </w:r>
      <w:r w:rsidR="00E447B1">
        <w:t>an irreplaceable individual and the unsung hero of this project</w:t>
      </w:r>
      <w:bookmarkStart w:id="1" w:name="_GoBack"/>
      <w:bookmarkEnd w:id="1"/>
      <w:r w:rsidR="008E6994">
        <w:t xml:space="preserve">; </w:t>
      </w:r>
      <w:r w:rsidR="005332E7">
        <w:t>ensuring I always had medication to hand, enough food and drink to take for long evenings in the library and a warm and safe home to return to; she has continually encouraged me to chase my dreams</w:t>
      </w:r>
      <w:r w:rsidR="00006CBC">
        <w:t>,</w:t>
      </w:r>
      <w:r w:rsidR="004225AA">
        <w:t xml:space="preserve"> to work hard</w:t>
      </w:r>
      <w:r w:rsidR="005332E7">
        <w:t xml:space="preserve"> </w:t>
      </w:r>
      <w:r w:rsidR="004225AA">
        <w:t xml:space="preserve">and </w:t>
      </w:r>
      <w:r w:rsidR="005332E7">
        <w:t xml:space="preserve">to shoot for the moon. Thank you. </w:t>
      </w:r>
      <w:r w:rsidR="0099483C">
        <w:br w:type="page"/>
      </w:r>
    </w:p>
    <w:p w:rsidR="00AA490F" w:rsidRPr="00AA490F" w:rsidRDefault="0099483C" w:rsidP="00AA490F">
      <w:pPr>
        <w:pStyle w:val="Heading1"/>
      </w:pPr>
      <w:bookmarkStart w:id="2" w:name="_Toc523091540"/>
      <w:r>
        <w:lastRenderedPageBreak/>
        <w:t>Summary</w:t>
      </w:r>
      <w:bookmarkEnd w:id="2"/>
    </w:p>
    <w:p w:rsidR="0099483C" w:rsidRDefault="0099483C">
      <w:pPr>
        <w:rPr>
          <w:rFonts w:eastAsiaTheme="majorEastAsia" w:cstheme="majorBidi"/>
          <w:b/>
          <w:sz w:val="28"/>
          <w:szCs w:val="32"/>
        </w:rPr>
      </w:pPr>
      <w:r>
        <w:br w:type="page"/>
      </w:r>
    </w:p>
    <w:sdt>
      <w:sdtPr>
        <w:rPr>
          <w:rFonts w:ascii="Times New Roman" w:eastAsiaTheme="minorHAnsi" w:hAnsi="Times New Roman" w:cstheme="minorBidi"/>
          <w:color w:val="auto"/>
          <w:sz w:val="20"/>
          <w:szCs w:val="22"/>
          <w:lang w:val="en-GB"/>
        </w:rPr>
        <w:id w:val="-1044822106"/>
        <w:docPartObj>
          <w:docPartGallery w:val="Table of Contents"/>
          <w:docPartUnique/>
        </w:docPartObj>
      </w:sdtPr>
      <w:sdtEndPr>
        <w:rPr>
          <w:b/>
          <w:bCs/>
          <w:noProof/>
        </w:rPr>
      </w:sdtEndPr>
      <w:sdtContent>
        <w:p w:rsidR="00FD3902" w:rsidRDefault="00FD3902">
          <w:pPr>
            <w:pStyle w:val="TOCHeading"/>
            <w:rPr>
              <w:rFonts w:ascii="Times New Roman" w:hAnsi="Times New Roman" w:cs="Times New Roman"/>
              <w:b/>
              <w:color w:val="auto"/>
              <w:sz w:val="28"/>
            </w:rPr>
          </w:pPr>
          <w:r w:rsidRPr="00FD3902">
            <w:rPr>
              <w:rFonts w:ascii="Times New Roman" w:hAnsi="Times New Roman" w:cs="Times New Roman"/>
              <w:b/>
              <w:color w:val="auto"/>
            </w:rPr>
            <w:t xml:space="preserve">Table of </w:t>
          </w:r>
          <w:r w:rsidRPr="00FD3902">
            <w:rPr>
              <w:rFonts w:ascii="Times New Roman" w:hAnsi="Times New Roman" w:cs="Times New Roman"/>
              <w:b/>
              <w:color w:val="auto"/>
              <w:sz w:val="28"/>
            </w:rPr>
            <w:t>Contents</w:t>
          </w:r>
        </w:p>
        <w:p w:rsidR="00FD3902" w:rsidRPr="00FD3902" w:rsidRDefault="00FD3902" w:rsidP="00FD3902">
          <w:pPr>
            <w:rPr>
              <w:lang w:val="en-US"/>
            </w:rPr>
          </w:pPr>
        </w:p>
        <w:p w:rsidR="005378A8" w:rsidRDefault="00FD3902">
          <w:pPr>
            <w:pStyle w:val="TOC1"/>
            <w:tabs>
              <w:tab w:val="right" w:leader="dot" w:pos="9854"/>
            </w:tabs>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523091539" w:history="1">
            <w:r w:rsidR="005378A8" w:rsidRPr="00465555">
              <w:rPr>
                <w:rStyle w:val="Hyperlink"/>
                <w:noProof/>
              </w:rPr>
              <w:t>Acknowledgements</w:t>
            </w:r>
            <w:r w:rsidR="005378A8">
              <w:rPr>
                <w:noProof/>
                <w:webHidden/>
              </w:rPr>
              <w:tab/>
            </w:r>
            <w:r w:rsidR="005378A8">
              <w:rPr>
                <w:noProof/>
                <w:webHidden/>
              </w:rPr>
              <w:fldChar w:fldCharType="begin"/>
            </w:r>
            <w:r w:rsidR="005378A8">
              <w:rPr>
                <w:noProof/>
                <w:webHidden/>
              </w:rPr>
              <w:instrText xml:space="preserve"> PAGEREF _Toc523091539 \h </w:instrText>
            </w:r>
            <w:r w:rsidR="005378A8">
              <w:rPr>
                <w:noProof/>
                <w:webHidden/>
              </w:rPr>
            </w:r>
            <w:r w:rsidR="005378A8">
              <w:rPr>
                <w:noProof/>
                <w:webHidden/>
              </w:rPr>
              <w:fldChar w:fldCharType="separate"/>
            </w:r>
            <w:r w:rsidR="005378A8">
              <w:rPr>
                <w:noProof/>
                <w:webHidden/>
              </w:rPr>
              <w:t>2</w:t>
            </w:r>
            <w:r w:rsidR="005378A8">
              <w:rPr>
                <w:noProof/>
                <w:webHidden/>
              </w:rPr>
              <w:fldChar w:fldCharType="end"/>
            </w:r>
          </w:hyperlink>
        </w:p>
        <w:p w:rsidR="005378A8" w:rsidRDefault="005378A8">
          <w:pPr>
            <w:pStyle w:val="TOC1"/>
            <w:tabs>
              <w:tab w:val="right" w:leader="dot" w:pos="9854"/>
            </w:tabs>
            <w:rPr>
              <w:rFonts w:asciiTheme="minorHAnsi" w:eastAsiaTheme="minorEastAsia" w:hAnsiTheme="minorHAnsi"/>
              <w:noProof/>
              <w:sz w:val="22"/>
              <w:lang w:eastAsia="en-GB"/>
            </w:rPr>
          </w:pPr>
          <w:hyperlink w:anchor="_Toc523091540" w:history="1">
            <w:r w:rsidRPr="00465555">
              <w:rPr>
                <w:rStyle w:val="Hyperlink"/>
                <w:noProof/>
              </w:rPr>
              <w:t>Summary</w:t>
            </w:r>
            <w:r>
              <w:rPr>
                <w:noProof/>
                <w:webHidden/>
              </w:rPr>
              <w:tab/>
            </w:r>
            <w:r>
              <w:rPr>
                <w:noProof/>
                <w:webHidden/>
              </w:rPr>
              <w:fldChar w:fldCharType="begin"/>
            </w:r>
            <w:r>
              <w:rPr>
                <w:noProof/>
                <w:webHidden/>
              </w:rPr>
              <w:instrText xml:space="preserve"> PAGEREF _Toc523091540 \h </w:instrText>
            </w:r>
            <w:r>
              <w:rPr>
                <w:noProof/>
                <w:webHidden/>
              </w:rPr>
            </w:r>
            <w:r>
              <w:rPr>
                <w:noProof/>
                <w:webHidden/>
              </w:rPr>
              <w:fldChar w:fldCharType="separate"/>
            </w:r>
            <w:r>
              <w:rPr>
                <w:noProof/>
                <w:webHidden/>
              </w:rPr>
              <w:t>3</w:t>
            </w:r>
            <w:r>
              <w:rPr>
                <w:noProof/>
                <w:webHidden/>
              </w:rPr>
              <w:fldChar w:fldCharType="end"/>
            </w:r>
          </w:hyperlink>
        </w:p>
        <w:p w:rsidR="005378A8" w:rsidRDefault="005378A8">
          <w:pPr>
            <w:pStyle w:val="TOC1"/>
            <w:tabs>
              <w:tab w:val="left" w:pos="660"/>
              <w:tab w:val="right" w:leader="dot" w:pos="9854"/>
            </w:tabs>
            <w:rPr>
              <w:rFonts w:asciiTheme="minorHAnsi" w:eastAsiaTheme="minorEastAsia" w:hAnsiTheme="minorHAnsi"/>
              <w:noProof/>
              <w:sz w:val="22"/>
              <w:lang w:eastAsia="en-GB"/>
            </w:rPr>
          </w:pPr>
          <w:hyperlink w:anchor="_Toc523091541" w:history="1">
            <w:r w:rsidRPr="00465555">
              <w:rPr>
                <w:rStyle w:val="Hyperlink"/>
                <w:noProof/>
              </w:rPr>
              <w:t>1.0.</w:t>
            </w:r>
            <w:r>
              <w:rPr>
                <w:rFonts w:asciiTheme="minorHAnsi" w:eastAsiaTheme="minorEastAsia" w:hAnsiTheme="minorHAnsi"/>
                <w:noProof/>
                <w:sz w:val="22"/>
                <w:lang w:eastAsia="en-GB"/>
              </w:rPr>
              <w:tab/>
            </w:r>
            <w:r w:rsidRPr="00465555">
              <w:rPr>
                <w:rStyle w:val="Hyperlink"/>
                <w:noProof/>
              </w:rPr>
              <w:t>Introduction</w:t>
            </w:r>
            <w:r>
              <w:rPr>
                <w:noProof/>
                <w:webHidden/>
              </w:rPr>
              <w:tab/>
            </w:r>
            <w:r>
              <w:rPr>
                <w:noProof/>
                <w:webHidden/>
              </w:rPr>
              <w:fldChar w:fldCharType="begin"/>
            </w:r>
            <w:r>
              <w:rPr>
                <w:noProof/>
                <w:webHidden/>
              </w:rPr>
              <w:instrText xml:space="preserve"> PAGEREF _Toc523091541 \h </w:instrText>
            </w:r>
            <w:r>
              <w:rPr>
                <w:noProof/>
                <w:webHidden/>
              </w:rPr>
            </w:r>
            <w:r>
              <w:rPr>
                <w:noProof/>
                <w:webHidden/>
              </w:rPr>
              <w:fldChar w:fldCharType="separate"/>
            </w:r>
            <w:r>
              <w:rPr>
                <w:noProof/>
                <w:webHidden/>
              </w:rPr>
              <w:t>8</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42" w:history="1">
            <w:r w:rsidRPr="00465555">
              <w:rPr>
                <w:rStyle w:val="Hyperlink"/>
                <w:noProof/>
              </w:rPr>
              <w:t>1.1.</w:t>
            </w:r>
            <w:r>
              <w:rPr>
                <w:rFonts w:asciiTheme="minorHAnsi" w:eastAsiaTheme="minorEastAsia" w:hAnsiTheme="minorHAnsi"/>
                <w:noProof/>
                <w:sz w:val="22"/>
                <w:lang w:eastAsia="en-GB"/>
              </w:rPr>
              <w:tab/>
            </w:r>
            <w:r w:rsidRPr="00465555">
              <w:rPr>
                <w:rStyle w:val="Hyperlink"/>
                <w:noProof/>
              </w:rPr>
              <w:t>Problem Area Identification</w:t>
            </w:r>
            <w:r>
              <w:rPr>
                <w:noProof/>
                <w:webHidden/>
              </w:rPr>
              <w:tab/>
            </w:r>
            <w:r>
              <w:rPr>
                <w:noProof/>
                <w:webHidden/>
              </w:rPr>
              <w:fldChar w:fldCharType="begin"/>
            </w:r>
            <w:r>
              <w:rPr>
                <w:noProof/>
                <w:webHidden/>
              </w:rPr>
              <w:instrText xml:space="preserve"> PAGEREF _Toc523091542 \h </w:instrText>
            </w:r>
            <w:r>
              <w:rPr>
                <w:noProof/>
                <w:webHidden/>
              </w:rPr>
            </w:r>
            <w:r>
              <w:rPr>
                <w:noProof/>
                <w:webHidden/>
              </w:rPr>
              <w:fldChar w:fldCharType="separate"/>
            </w:r>
            <w:r>
              <w:rPr>
                <w:noProof/>
                <w:webHidden/>
              </w:rPr>
              <w:t>9</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43" w:history="1">
            <w:r w:rsidRPr="00465555">
              <w:rPr>
                <w:rStyle w:val="Hyperlink"/>
                <w:noProof/>
              </w:rPr>
              <w:t>1.2.</w:t>
            </w:r>
            <w:r>
              <w:rPr>
                <w:rFonts w:asciiTheme="minorHAnsi" w:eastAsiaTheme="minorEastAsia" w:hAnsiTheme="minorHAnsi"/>
                <w:noProof/>
                <w:sz w:val="22"/>
                <w:lang w:eastAsia="en-GB"/>
              </w:rPr>
              <w:tab/>
            </w:r>
            <w:r w:rsidRPr="00465555">
              <w:rPr>
                <w:rStyle w:val="Hyperlink"/>
                <w:noProof/>
              </w:rPr>
              <w:t>Motivations</w:t>
            </w:r>
            <w:r>
              <w:rPr>
                <w:noProof/>
                <w:webHidden/>
              </w:rPr>
              <w:tab/>
            </w:r>
            <w:r>
              <w:rPr>
                <w:noProof/>
                <w:webHidden/>
              </w:rPr>
              <w:fldChar w:fldCharType="begin"/>
            </w:r>
            <w:r>
              <w:rPr>
                <w:noProof/>
                <w:webHidden/>
              </w:rPr>
              <w:instrText xml:space="preserve"> PAGEREF _Toc523091543 \h </w:instrText>
            </w:r>
            <w:r>
              <w:rPr>
                <w:noProof/>
                <w:webHidden/>
              </w:rPr>
            </w:r>
            <w:r>
              <w:rPr>
                <w:noProof/>
                <w:webHidden/>
              </w:rPr>
              <w:fldChar w:fldCharType="separate"/>
            </w:r>
            <w:r>
              <w:rPr>
                <w:noProof/>
                <w:webHidden/>
              </w:rPr>
              <w:t>10</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44" w:history="1">
            <w:r w:rsidRPr="00465555">
              <w:rPr>
                <w:rStyle w:val="Hyperlink"/>
                <w:noProof/>
              </w:rPr>
              <w:t>1.3.</w:t>
            </w:r>
            <w:r>
              <w:rPr>
                <w:rFonts w:asciiTheme="minorHAnsi" w:eastAsiaTheme="minorEastAsia" w:hAnsiTheme="minorHAnsi"/>
                <w:noProof/>
                <w:sz w:val="22"/>
                <w:lang w:eastAsia="en-GB"/>
              </w:rPr>
              <w:tab/>
            </w:r>
            <w:r w:rsidRPr="00465555">
              <w:rPr>
                <w:rStyle w:val="Hyperlink"/>
                <w:noProof/>
              </w:rPr>
              <w:t>Proposed Solution</w:t>
            </w:r>
            <w:r>
              <w:rPr>
                <w:noProof/>
                <w:webHidden/>
              </w:rPr>
              <w:tab/>
            </w:r>
            <w:r>
              <w:rPr>
                <w:noProof/>
                <w:webHidden/>
              </w:rPr>
              <w:fldChar w:fldCharType="begin"/>
            </w:r>
            <w:r>
              <w:rPr>
                <w:noProof/>
                <w:webHidden/>
              </w:rPr>
              <w:instrText xml:space="preserve"> PAGEREF _Toc523091544 \h </w:instrText>
            </w:r>
            <w:r>
              <w:rPr>
                <w:noProof/>
                <w:webHidden/>
              </w:rPr>
            </w:r>
            <w:r>
              <w:rPr>
                <w:noProof/>
                <w:webHidden/>
              </w:rPr>
              <w:fldChar w:fldCharType="separate"/>
            </w:r>
            <w:r>
              <w:rPr>
                <w:noProof/>
                <w:webHidden/>
              </w:rPr>
              <w:t>10</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45" w:history="1">
            <w:r w:rsidRPr="00465555">
              <w:rPr>
                <w:rStyle w:val="Hyperlink"/>
                <w:noProof/>
              </w:rPr>
              <w:t>1.4.</w:t>
            </w:r>
            <w:r>
              <w:rPr>
                <w:rFonts w:asciiTheme="minorHAnsi" w:eastAsiaTheme="minorEastAsia" w:hAnsiTheme="minorHAnsi"/>
                <w:noProof/>
                <w:sz w:val="22"/>
                <w:lang w:eastAsia="en-GB"/>
              </w:rPr>
              <w:tab/>
            </w:r>
            <w:r w:rsidRPr="00465555">
              <w:rPr>
                <w:rStyle w:val="Hyperlink"/>
                <w:noProof/>
              </w:rPr>
              <w:t>Project Scope</w:t>
            </w:r>
            <w:r>
              <w:rPr>
                <w:noProof/>
                <w:webHidden/>
              </w:rPr>
              <w:tab/>
            </w:r>
            <w:r>
              <w:rPr>
                <w:noProof/>
                <w:webHidden/>
              </w:rPr>
              <w:fldChar w:fldCharType="begin"/>
            </w:r>
            <w:r>
              <w:rPr>
                <w:noProof/>
                <w:webHidden/>
              </w:rPr>
              <w:instrText xml:space="preserve"> PAGEREF _Toc523091545 \h </w:instrText>
            </w:r>
            <w:r>
              <w:rPr>
                <w:noProof/>
                <w:webHidden/>
              </w:rPr>
            </w:r>
            <w:r>
              <w:rPr>
                <w:noProof/>
                <w:webHidden/>
              </w:rPr>
              <w:fldChar w:fldCharType="separate"/>
            </w:r>
            <w:r>
              <w:rPr>
                <w:noProof/>
                <w:webHidden/>
              </w:rPr>
              <w:t>12</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46" w:history="1">
            <w:r w:rsidRPr="00465555">
              <w:rPr>
                <w:rStyle w:val="Hyperlink"/>
                <w:noProof/>
              </w:rPr>
              <w:t>1.5.</w:t>
            </w:r>
            <w:r>
              <w:rPr>
                <w:rFonts w:asciiTheme="minorHAnsi" w:eastAsiaTheme="minorEastAsia" w:hAnsiTheme="minorHAnsi"/>
                <w:noProof/>
                <w:sz w:val="22"/>
                <w:lang w:eastAsia="en-GB"/>
              </w:rPr>
              <w:tab/>
            </w:r>
            <w:r w:rsidRPr="00465555">
              <w:rPr>
                <w:rStyle w:val="Hyperlink"/>
                <w:noProof/>
              </w:rPr>
              <w:t>Report Structure</w:t>
            </w:r>
            <w:r>
              <w:rPr>
                <w:noProof/>
                <w:webHidden/>
              </w:rPr>
              <w:tab/>
            </w:r>
            <w:r>
              <w:rPr>
                <w:noProof/>
                <w:webHidden/>
              </w:rPr>
              <w:fldChar w:fldCharType="begin"/>
            </w:r>
            <w:r>
              <w:rPr>
                <w:noProof/>
                <w:webHidden/>
              </w:rPr>
              <w:instrText xml:space="preserve"> PAGEREF _Toc523091546 \h </w:instrText>
            </w:r>
            <w:r>
              <w:rPr>
                <w:noProof/>
                <w:webHidden/>
              </w:rPr>
            </w:r>
            <w:r>
              <w:rPr>
                <w:noProof/>
                <w:webHidden/>
              </w:rPr>
              <w:fldChar w:fldCharType="separate"/>
            </w:r>
            <w:r>
              <w:rPr>
                <w:noProof/>
                <w:webHidden/>
              </w:rPr>
              <w:t>13</w:t>
            </w:r>
            <w:r>
              <w:rPr>
                <w:noProof/>
                <w:webHidden/>
              </w:rPr>
              <w:fldChar w:fldCharType="end"/>
            </w:r>
          </w:hyperlink>
        </w:p>
        <w:p w:rsidR="005378A8" w:rsidRDefault="005378A8">
          <w:pPr>
            <w:pStyle w:val="TOC1"/>
            <w:tabs>
              <w:tab w:val="left" w:pos="660"/>
              <w:tab w:val="right" w:leader="dot" w:pos="9854"/>
            </w:tabs>
            <w:rPr>
              <w:rFonts w:asciiTheme="minorHAnsi" w:eastAsiaTheme="minorEastAsia" w:hAnsiTheme="minorHAnsi"/>
              <w:noProof/>
              <w:sz w:val="22"/>
              <w:lang w:eastAsia="en-GB"/>
            </w:rPr>
          </w:pPr>
          <w:hyperlink w:anchor="_Toc523091547" w:history="1">
            <w:r w:rsidRPr="00465555">
              <w:rPr>
                <w:rStyle w:val="Hyperlink"/>
                <w:noProof/>
              </w:rPr>
              <w:t>2.0.</w:t>
            </w:r>
            <w:r>
              <w:rPr>
                <w:rFonts w:asciiTheme="minorHAnsi" w:eastAsiaTheme="minorEastAsia" w:hAnsiTheme="minorHAnsi"/>
                <w:noProof/>
                <w:sz w:val="22"/>
                <w:lang w:eastAsia="en-GB"/>
              </w:rPr>
              <w:tab/>
            </w:r>
            <w:r w:rsidRPr="00465555">
              <w:rPr>
                <w:rStyle w:val="Hyperlink"/>
                <w:noProof/>
              </w:rPr>
              <w:t>Project Management and Development</w:t>
            </w:r>
            <w:r>
              <w:rPr>
                <w:noProof/>
                <w:webHidden/>
              </w:rPr>
              <w:tab/>
            </w:r>
            <w:r>
              <w:rPr>
                <w:noProof/>
                <w:webHidden/>
              </w:rPr>
              <w:fldChar w:fldCharType="begin"/>
            </w:r>
            <w:r>
              <w:rPr>
                <w:noProof/>
                <w:webHidden/>
              </w:rPr>
              <w:instrText xml:space="preserve"> PAGEREF _Toc523091547 \h </w:instrText>
            </w:r>
            <w:r>
              <w:rPr>
                <w:noProof/>
                <w:webHidden/>
              </w:rPr>
            </w:r>
            <w:r>
              <w:rPr>
                <w:noProof/>
                <w:webHidden/>
              </w:rPr>
              <w:fldChar w:fldCharType="separate"/>
            </w:r>
            <w:r>
              <w:rPr>
                <w:noProof/>
                <w:webHidden/>
              </w:rPr>
              <w:t>15</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48" w:history="1">
            <w:r w:rsidRPr="00465555">
              <w:rPr>
                <w:rStyle w:val="Hyperlink"/>
                <w:noProof/>
              </w:rPr>
              <w:t>2.1.</w:t>
            </w:r>
            <w:r>
              <w:rPr>
                <w:rFonts w:asciiTheme="minorHAnsi" w:eastAsiaTheme="minorEastAsia" w:hAnsiTheme="minorHAnsi"/>
                <w:noProof/>
                <w:sz w:val="22"/>
                <w:lang w:eastAsia="en-GB"/>
              </w:rPr>
              <w:tab/>
            </w:r>
            <w:r w:rsidRPr="00465555">
              <w:rPr>
                <w:rStyle w:val="Hyperlink"/>
                <w:noProof/>
              </w:rPr>
              <w:t>Development Methodology</w:t>
            </w:r>
            <w:r>
              <w:rPr>
                <w:noProof/>
                <w:webHidden/>
              </w:rPr>
              <w:tab/>
            </w:r>
            <w:r>
              <w:rPr>
                <w:noProof/>
                <w:webHidden/>
              </w:rPr>
              <w:fldChar w:fldCharType="begin"/>
            </w:r>
            <w:r>
              <w:rPr>
                <w:noProof/>
                <w:webHidden/>
              </w:rPr>
              <w:instrText xml:space="preserve"> PAGEREF _Toc523091548 \h </w:instrText>
            </w:r>
            <w:r>
              <w:rPr>
                <w:noProof/>
                <w:webHidden/>
              </w:rPr>
            </w:r>
            <w:r>
              <w:rPr>
                <w:noProof/>
                <w:webHidden/>
              </w:rPr>
              <w:fldChar w:fldCharType="separate"/>
            </w:r>
            <w:r>
              <w:rPr>
                <w:noProof/>
                <w:webHidden/>
              </w:rPr>
              <w:t>15</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549" w:history="1">
            <w:r w:rsidRPr="00465555">
              <w:rPr>
                <w:rStyle w:val="Hyperlink"/>
                <w:noProof/>
              </w:rPr>
              <w:t>2.1.1.</w:t>
            </w:r>
            <w:r>
              <w:rPr>
                <w:rFonts w:asciiTheme="minorHAnsi" w:eastAsiaTheme="minorEastAsia" w:hAnsiTheme="minorHAnsi"/>
                <w:noProof/>
                <w:sz w:val="22"/>
                <w:lang w:eastAsia="en-GB"/>
              </w:rPr>
              <w:tab/>
            </w:r>
            <w:r w:rsidRPr="00465555">
              <w:rPr>
                <w:rStyle w:val="Hyperlink"/>
                <w:noProof/>
              </w:rPr>
              <w:t>Selecting an Appropriate Methodology</w:t>
            </w:r>
            <w:r>
              <w:rPr>
                <w:noProof/>
                <w:webHidden/>
              </w:rPr>
              <w:tab/>
            </w:r>
            <w:r>
              <w:rPr>
                <w:noProof/>
                <w:webHidden/>
              </w:rPr>
              <w:fldChar w:fldCharType="begin"/>
            </w:r>
            <w:r>
              <w:rPr>
                <w:noProof/>
                <w:webHidden/>
              </w:rPr>
              <w:instrText xml:space="preserve"> PAGEREF _Toc523091549 \h </w:instrText>
            </w:r>
            <w:r>
              <w:rPr>
                <w:noProof/>
                <w:webHidden/>
              </w:rPr>
            </w:r>
            <w:r>
              <w:rPr>
                <w:noProof/>
                <w:webHidden/>
              </w:rPr>
              <w:fldChar w:fldCharType="separate"/>
            </w:r>
            <w:r>
              <w:rPr>
                <w:noProof/>
                <w:webHidden/>
              </w:rPr>
              <w:t>17</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550" w:history="1">
            <w:r w:rsidRPr="00465555">
              <w:rPr>
                <w:rStyle w:val="Hyperlink"/>
                <w:noProof/>
              </w:rPr>
              <w:t>2.1.2.</w:t>
            </w:r>
            <w:r>
              <w:rPr>
                <w:rFonts w:asciiTheme="minorHAnsi" w:eastAsiaTheme="minorEastAsia" w:hAnsiTheme="minorHAnsi"/>
                <w:noProof/>
                <w:sz w:val="22"/>
                <w:lang w:eastAsia="en-GB"/>
              </w:rPr>
              <w:tab/>
            </w:r>
            <w:r w:rsidRPr="00465555">
              <w:rPr>
                <w:rStyle w:val="Hyperlink"/>
                <w:noProof/>
              </w:rPr>
              <w:t>Selected Methodology</w:t>
            </w:r>
            <w:r>
              <w:rPr>
                <w:noProof/>
                <w:webHidden/>
              </w:rPr>
              <w:tab/>
            </w:r>
            <w:r>
              <w:rPr>
                <w:noProof/>
                <w:webHidden/>
              </w:rPr>
              <w:fldChar w:fldCharType="begin"/>
            </w:r>
            <w:r>
              <w:rPr>
                <w:noProof/>
                <w:webHidden/>
              </w:rPr>
              <w:instrText xml:space="preserve"> PAGEREF _Toc523091550 \h </w:instrText>
            </w:r>
            <w:r>
              <w:rPr>
                <w:noProof/>
                <w:webHidden/>
              </w:rPr>
            </w:r>
            <w:r>
              <w:rPr>
                <w:noProof/>
                <w:webHidden/>
              </w:rPr>
              <w:fldChar w:fldCharType="separate"/>
            </w:r>
            <w:r>
              <w:rPr>
                <w:noProof/>
                <w:webHidden/>
              </w:rPr>
              <w:t>19</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551" w:history="1">
            <w:r w:rsidRPr="00465555">
              <w:rPr>
                <w:rStyle w:val="Hyperlink"/>
                <w:noProof/>
              </w:rPr>
              <w:t>2.1.3.</w:t>
            </w:r>
            <w:r>
              <w:rPr>
                <w:rFonts w:asciiTheme="minorHAnsi" w:eastAsiaTheme="minorEastAsia" w:hAnsiTheme="minorHAnsi"/>
                <w:noProof/>
                <w:sz w:val="22"/>
                <w:lang w:eastAsia="en-GB"/>
              </w:rPr>
              <w:tab/>
            </w:r>
            <w:r w:rsidRPr="00465555">
              <w:rPr>
                <w:rStyle w:val="Hyperlink"/>
                <w:noProof/>
              </w:rPr>
              <w:t>Methodology Role in Project Planning</w:t>
            </w:r>
            <w:r>
              <w:rPr>
                <w:noProof/>
                <w:webHidden/>
              </w:rPr>
              <w:tab/>
            </w:r>
            <w:r>
              <w:rPr>
                <w:noProof/>
                <w:webHidden/>
              </w:rPr>
              <w:fldChar w:fldCharType="begin"/>
            </w:r>
            <w:r>
              <w:rPr>
                <w:noProof/>
                <w:webHidden/>
              </w:rPr>
              <w:instrText xml:space="preserve"> PAGEREF _Toc523091551 \h </w:instrText>
            </w:r>
            <w:r>
              <w:rPr>
                <w:noProof/>
                <w:webHidden/>
              </w:rPr>
            </w:r>
            <w:r>
              <w:rPr>
                <w:noProof/>
                <w:webHidden/>
              </w:rPr>
              <w:fldChar w:fldCharType="separate"/>
            </w:r>
            <w:r>
              <w:rPr>
                <w:noProof/>
                <w:webHidden/>
              </w:rPr>
              <w:t>22</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52" w:history="1">
            <w:r w:rsidRPr="00465555">
              <w:rPr>
                <w:rStyle w:val="Hyperlink"/>
                <w:noProof/>
              </w:rPr>
              <w:t>2.2.</w:t>
            </w:r>
            <w:r>
              <w:rPr>
                <w:rFonts w:asciiTheme="minorHAnsi" w:eastAsiaTheme="minorEastAsia" w:hAnsiTheme="minorHAnsi"/>
                <w:noProof/>
                <w:sz w:val="22"/>
                <w:lang w:eastAsia="en-GB"/>
              </w:rPr>
              <w:tab/>
            </w:r>
            <w:r w:rsidRPr="00465555">
              <w:rPr>
                <w:rStyle w:val="Hyperlink"/>
                <w:noProof/>
              </w:rPr>
              <w:t>System Development Life Cycle</w:t>
            </w:r>
            <w:r>
              <w:rPr>
                <w:noProof/>
                <w:webHidden/>
              </w:rPr>
              <w:tab/>
            </w:r>
            <w:r>
              <w:rPr>
                <w:noProof/>
                <w:webHidden/>
              </w:rPr>
              <w:fldChar w:fldCharType="begin"/>
            </w:r>
            <w:r>
              <w:rPr>
                <w:noProof/>
                <w:webHidden/>
              </w:rPr>
              <w:instrText xml:space="preserve"> PAGEREF _Toc523091552 \h </w:instrText>
            </w:r>
            <w:r>
              <w:rPr>
                <w:noProof/>
                <w:webHidden/>
              </w:rPr>
            </w:r>
            <w:r>
              <w:rPr>
                <w:noProof/>
                <w:webHidden/>
              </w:rPr>
              <w:fldChar w:fldCharType="separate"/>
            </w:r>
            <w:r>
              <w:rPr>
                <w:noProof/>
                <w:webHidden/>
              </w:rPr>
              <w:t>24</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553" w:history="1">
            <w:r w:rsidRPr="00465555">
              <w:rPr>
                <w:rStyle w:val="Hyperlink"/>
                <w:noProof/>
              </w:rPr>
              <w:t>2.2.1.</w:t>
            </w:r>
            <w:r>
              <w:rPr>
                <w:rFonts w:asciiTheme="minorHAnsi" w:eastAsiaTheme="minorEastAsia" w:hAnsiTheme="minorHAnsi"/>
                <w:noProof/>
                <w:sz w:val="22"/>
                <w:lang w:eastAsia="en-GB"/>
              </w:rPr>
              <w:tab/>
            </w:r>
            <w:r w:rsidRPr="00465555">
              <w:rPr>
                <w:rStyle w:val="Hyperlink"/>
                <w:noProof/>
              </w:rPr>
              <w:t>Feasibility Study</w:t>
            </w:r>
            <w:r>
              <w:rPr>
                <w:noProof/>
                <w:webHidden/>
              </w:rPr>
              <w:tab/>
            </w:r>
            <w:r>
              <w:rPr>
                <w:noProof/>
                <w:webHidden/>
              </w:rPr>
              <w:fldChar w:fldCharType="begin"/>
            </w:r>
            <w:r>
              <w:rPr>
                <w:noProof/>
                <w:webHidden/>
              </w:rPr>
              <w:instrText xml:space="preserve"> PAGEREF _Toc523091553 \h </w:instrText>
            </w:r>
            <w:r>
              <w:rPr>
                <w:noProof/>
                <w:webHidden/>
              </w:rPr>
            </w:r>
            <w:r>
              <w:rPr>
                <w:noProof/>
                <w:webHidden/>
              </w:rPr>
              <w:fldChar w:fldCharType="separate"/>
            </w:r>
            <w:r>
              <w:rPr>
                <w:noProof/>
                <w:webHidden/>
              </w:rPr>
              <w:t>24</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554" w:history="1">
            <w:r w:rsidRPr="00465555">
              <w:rPr>
                <w:rStyle w:val="Hyperlink"/>
                <w:noProof/>
              </w:rPr>
              <w:t>2.2.2.</w:t>
            </w:r>
            <w:r>
              <w:rPr>
                <w:rFonts w:asciiTheme="minorHAnsi" w:eastAsiaTheme="minorEastAsia" w:hAnsiTheme="minorHAnsi"/>
                <w:noProof/>
                <w:sz w:val="22"/>
                <w:lang w:eastAsia="en-GB"/>
              </w:rPr>
              <w:tab/>
            </w:r>
            <w:r w:rsidRPr="00465555">
              <w:rPr>
                <w:rStyle w:val="Hyperlink"/>
                <w:noProof/>
              </w:rPr>
              <w:t>Business Study</w:t>
            </w:r>
            <w:r>
              <w:rPr>
                <w:noProof/>
                <w:webHidden/>
              </w:rPr>
              <w:tab/>
            </w:r>
            <w:r>
              <w:rPr>
                <w:noProof/>
                <w:webHidden/>
              </w:rPr>
              <w:fldChar w:fldCharType="begin"/>
            </w:r>
            <w:r>
              <w:rPr>
                <w:noProof/>
                <w:webHidden/>
              </w:rPr>
              <w:instrText xml:space="preserve"> PAGEREF _Toc523091554 \h </w:instrText>
            </w:r>
            <w:r>
              <w:rPr>
                <w:noProof/>
                <w:webHidden/>
              </w:rPr>
            </w:r>
            <w:r>
              <w:rPr>
                <w:noProof/>
                <w:webHidden/>
              </w:rPr>
              <w:fldChar w:fldCharType="separate"/>
            </w:r>
            <w:r>
              <w:rPr>
                <w:noProof/>
                <w:webHidden/>
              </w:rPr>
              <w:t>24</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555" w:history="1">
            <w:r w:rsidRPr="00465555">
              <w:rPr>
                <w:rStyle w:val="Hyperlink"/>
                <w:noProof/>
              </w:rPr>
              <w:t>2.2.3.</w:t>
            </w:r>
            <w:r>
              <w:rPr>
                <w:rFonts w:asciiTheme="minorHAnsi" w:eastAsiaTheme="minorEastAsia" w:hAnsiTheme="minorHAnsi"/>
                <w:noProof/>
                <w:sz w:val="22"/>
                <w:lang w:eastAsia="en-GB"/>
              </w:rPr>
              <w:tab/>
            </w:r>
            <w:r w:rsidRPr="00465555">
              <w:rPr>
                <w:rStyle w:val="Hyperlink"/>
                <w:noProof/>
              </w:rPr>
              <w:t>Functional Model Iteration</w:t>
            </w:r>
            <w:r>
              <w:rPr>
                <w:noProof/>
                <w:webHidden/>
              </w:rPr>
              <w:tab/>
            </w:r>
            <w:r>
              <w:rPr>
                <w:noProof/>
                <w:webHidden/>
              </w:rPr>
              <w:fldChar w:fldCharType="begin"/>
            </w:r>
            <w:r>
              <w:rPr>
                <w:noProof/>
                <w:webHidden/>
              </w:rPr>
              <w:instrText xml:space="preserve"> PAGEREF _Toc523091555 \h </w:instrText>
            </w:r>
            <w:r>
              <w:rPr>
                <w:noProof/>
                <w:webHidden/>
              </w:rPr>
            </w:r>
            <w:r>
              <w:rPr>
                <w:noProof/>
                <w:webHidden/>
              </w:rPr>
              <w:fldChar w:fldCharType="separate"/>
            </w:r>
            <w:r>
              <w:rPr>
                <w:noProof/>
                <w:webHidden/>
              </w:rPr>
              <w:t>25</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556" w:history="1">
            <w:r w:rsidRPr="00465555">
              <w:rPr>
                <w:rStyle w:val="Hyperlink"/>
                <w:noProof/>
              </w:rPr>
              <w:t>2.2.4.</w:t>
            </w:r>
            <w:r>
              <w:rPr>
                <w:rFonts w:asciiTheme="minorHAnsi" w:eastAsiaTheme="minorEastAsia" w:hAnsiTheme="minorHAnsi"/>
                <w:noProof/>
                <w:sz w:val="22"/>
                <w:lang w:eastAsia="en-GB"/>
              </w:rPr>
              <w:tab/>
            </w:r>
            <w:r w:rsidRPr="00465555">
              <w:rPr>
                <w:rStyle w:val="Hyperlink"/>
                <w:noProof/>
              </w:rPr>
              <w:t>System Design and Build Iteration</w:t>
            </w:r>
            <w:r>
              <w:rPr>
                <w:noProof/>
                <w:webHidden/>
              </w:rPr>
              <w:tab/>
            </w:r>
            <w:r>
              <w:rPr>
                <w:noProof/>
                <w:webHidden/>
              </w:rPr>
              <w:fldChar w:fldCharType="begin"/>
            </w:r>
            <w:r>
              <w:rPr>
                <w:noProof/>
                <w:webHidden/>
              </w:rPr>
              <w:instrText xml:space="preserve"> PAGEREF _Toc523091556 \h </w:instrText>
            </w:r>
            <w:r>
              <w:rPr>
                <w:noProof/>
                <w:webHidden/>
              </w:rPr>
            </w:r>
            <w:r>
              <w:rPr>
                <w:noProof/>
                <w:webHidden/>
              </w:rPr>
              <w:fldChar w:fldCharType="separate"/>
            </w:r>
            <w:r>
              <w:rPr>
                <w:noProof/>
                <w:webHidden/>
              </w:rPr>
              <w:t>25</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557" w:history="1">
            <w:r w:rsidRPr="00465555">
              <w:rPr>
                <w:rStyle w:val="Hyperlink"/>
                <w:noProof/>
              </w:rPr>
              <w:t>2.2.5.</w:t>
            </w:r>
            <w:r>
              <w:rPr>
                <w:rFonts w:asciiTheme="minorHAnsi" w:eastAsiaTheme="minorEastAsia" w:hAnsiTheme="minorHAnsi"/>
                <w:noProof/>
                <w:sz w:val="22"/>
                <w:lang w:eastAsia="en-GB"/>
              </w:rPr>
              <w:tab/>
            </w:r>
            <w:r w:rsidRPr="00465555">
              <w:rPr>
                <w:rStyle w:val="Hyperlink"/>
                <w:noProof/>
              </w:rPr>
              <w:t>Implementation</w:t>
            </w:r>
            <w:r>
              <w:rPr>
                <w:noProof/>
                <w:webHidden/>
              </w:rPr>
              <w:tab/>
            </w:r>
            <w:r>
              <w:rPr>
                <w:noProof/>
                <w:webHidden/>
              </w:rPr>
              <w:fldChar w:fldCharType="begin"/>
            </w:r>
            <w:r>
              <w:rPr>
                <w:noProof/>
                <w:webHidden/>
              </w:rPr>
              <w:instrText xml:space="preserve"> PAGEREF _Toc523091557 \h </w:instrText>
            </w:r>
            <w:r>
              <w:rPr>
                <w:noProof/>
                <w:webHidden/>
              </w:rPr>
            </w:r>
            <w:r>
              <w:rPr>
                <w:noProof/>
                <w:webHidden/>
              </w:rPr>
              <w:fldChar w:fldCharType="separate"/>
            </w:r>
            <w:r>
              <w:rPr>
                <w:noProof/>
                <w:webHidden/>
              </w:rPr>
              <w:t>26</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58" w:history="1">
            <w:r w:rsidRPr="00465555">
              <w:rPr>
                <w:rStyle w:val="Hyperlink"/>
                <w:noProof/>
              </w:rPr>
              <w:t>2.3.</w:t>
            </w:r>
            <w:r>
              <w:rPr>
                <w:rFonts w:asciiTheme="minorHAnsi" w:eastAsiaTheme="minorEastAsia" w:hAnsiTheme="minorHAnsi"/>
                <w:noProof/>
                <w:sz w:val="22"/>
                <w:lang w:eastAsia="en-GB"/>
              </w:rPr>
              <w:tab/>
            </w:r>
            <w:r w:rsidRPr="00465555">
              <w:rPr>
                <w:rStyle w:val="Hyperlink"/>
                <w:noProof/>
              </w:rPr>
              <w:t>Project Plan</w:t>
            </w:r>
            <w:r>
              <w:rPr>
                <w:noProof/>
                <w:webHidden/>
              </w:rPr>
              <w:tab/>
            </w:r>
            <w:r>
              <w:rPr>
                <w:noProof/>
                <w:webHidden/>
              </w:rPr>
              <w:fldChar w:fldCharType="begin"/>
            </w:r>
            <w:r>
              <w:rPr>
                <w:noProof/>
                <w:webHidden/>
              </w:rPr>
              <w:instrText xml:space="preserve"> PAGEREF _Toc523091558 \h </w:instrText>
            </w:r>
            <w:r>
              <w:rPr>
                <w:noProof/>
                <w:webHidden/>
              </w:rPr>
            </w:r>
            <w:r>
              <w:rPr>
                <w:noProof/>
                <w:webHidden/>
              </w:rPr>
              <w:fldChar w:fldCharType="separate"/>
            </w:r>
            <w:r>
              <w:rPr>
                <w:noProof/>
                <w:webHidden/>
              </w:rPr>
              <w:t>26</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559" w:history="1">
            <w:r w:rsidRPr="00465555">
              <w:rPr>
                <w:rStyle w:val="Hyperlink"/>
                <w:noProof/>
              </w:rPr>
              <w:t>2.3.1.</w:t>
            </w:r>
            <w:r>
              <w:rPr>
                <w:rFonts w:asciiTheme="minorHAnsi" w:eastAsiaTheme="minorEastAsia" w:hAnsiTheme="minorHAnsi"/>
                <w:noProof/>
                <w:sz w:val="22"/>
                <w:lang w:eastAsia="en-GB"/>
              </w:rPr>
              <w:tab/>
            </w:r>
            <w:r w:rsidRPr="00465555">
              <w:rPr>
                <w:rStyle w:val="Hyperlink"/>
                <w:noProof/>
              </w:rPr>
              <w:t>Resource Identification</w:t>
            </w:r>
            <w:r>
              <w:rPr>
                <w:noProof/>
                <w:webHidden/>
              </w:rPr>
              <w:tab/>
            </w:r>
            <w:r>
              <w:rPr>
                <w:noProof/>
                <w:webHidden/>
              </w:rPr>
              <w:fldChar w:fldCharType="begin"/>
            </w:r>
            <w:r>
              <w:rPr>
                <w:noProof/>
                <w:webHidden/>
              </w:rPr>
              <w:instrText xml:space="preserve"> PAGEREF _Toc523091559 \h </w:instrText>
            </w:r>
            <w:r>
              <w:rPr>
                <w:noProof/>
                <w:webHidden/>
              </w:rPr>
            </w:r>
            <w:r>
              <w:rPr>
                <w:noProof/>
                <w:webHidden/>
              </w:rPr>
              <w:fldChar w:fldCharType="separate"/>
            </w:r>
            <w:r>
              <w:rPr>
                <w:noProof/>
                <w:webHidden/>
              </w:rPr>
              <w:t>27</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560" w:history="1">
            <w:r w:rsidRPr="00465555">
              <w:rPr>
                <w:rStyle w:val="Hyperlink"/>
                <w:noProof/>
              </w:rPr>
              <w:t>2.3.2.</w:t>
            </w:r>
            <w:r>
              <w:rPr>
                <w:rFonts w:asciiTheme="minorHAnsi" w:eastAsiaTheme="minorEastAsia" w:hAnsiTheme="minorHAnsi"/>
                <w:noProof/>
                <w:sz w:val="22"/>
                <w:lang w:eastAsia="en-GB"/>
              </w:rPr>
              <w:tab/>
            </w:r>
            <w:r w:rsidRPr="00465555">
              <w:rPr>
                <w:rStyle w:val="Hyperlink"/>
                <w:noProof/>
              </w:rPr>
              <w:t>Time Scale Identification</w:t>
            </w:r>
            <w:r>
              <w:rPr>
                <w:noProof/>
                <w:webHidden/>
              </w:rPr>
              <w:tab/>
            </w:r>
            <w:r>
              <w:rPr>
                <w:noProof/>
                <w:webHidden/>
              </w:rPr>
              <w:fldChar w:fldCharType="begin"/>
            </w:r>
            <w:r>
              <w:rPr>
                <w:noProof/>
                <w:webHidden/>
              </w:rPr>
              <w:instrText xml:space="preserve"> PAGEREF _Toc523091560 \h </w:instrText>
            </w:r>
            <w:r>
              <w:rPr>
                <w:noProof/>
                <w:webHidden/>
              </w:rPr>
            </w:r>
            <w:r>
              <w:rPr>
                <w:noProof/>
                <w:webHidden/>
              </w:rPr>
              <w:fldChar w:fldCharType="separate"/>
            </w:r>
            <w:r>
              <w:rPr>
                <w:noProof/>
                <w:webHidden/>
              </w:rPr>
              <w:t>28</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561" w:history="1">
            <w:r w:rsidRPr="00465555">
              <w:rPr>
                <w:rStyle w:val="Hyperlink"/>
                <w:noProof/>
              </w:rPr>
              <w:t>2.3.3.</w:t>
            </w:r>
            <w:r>
              <w:rPr>
                <w:rFonts w:asciiTheme="minorHAnsi" w:eastAsiaTheme="minorEastAsia" w:hAnsiTheme="minorHAnsi"/>
                <w:noProof/>
                <w:sz w:val="22"/>
                <w:lang w:eastAsia="en-GB"/>
              </w:rPr>
              <w:tab/>
            </w:r>
            <w:r w:rsidRPr="00465555">
              <w:rPr>
                <w:rStyle w:val="Hyperlink"/>
                <w:noProof/>
              </w:rPr>
              <w:t>Deliverable Identification</w:t>
            </w:r>
            <w:r>
              <w:rPr>
                <w:noProof/>
                <w:webHidden/>
              </w:rPr>
              <w:tab/>
            </w:r>
            <w:r>
              <w:rPr>
                <w:noProof/>
                <w:webHidden/>
              </w:rPr>
              <w:fldChar w:fldCharType="begin"/>
            </w:r>
            <w:r>
              <w:rPr>
                <w:noProof/>
                <w:webHidden/>
              </w:rPr>
              <w:instrText xml:space="preserve"> PAGEREF _Toc523091561 \h </w:instrText>
            </w:r>
            <w:r>
              <w:rPr>
                <w:noProof/>
                <w:webHidden/>
              </w:rPr>
            </w:r>
            <w:r>
              <w:rPr>
                <w:noProof/>
                <w:webHidden/>
              </w:rPr>
              <w:fldChar w:fldCharType="separate"/>
            </w:r>
            <w:r>
              <w:rPr>
                <w:noProof/>
                <w:webHidden/>
              </w:rPr>
              <w:t>29</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562" w:history="1">
            <w:r w:rsidRPr="00465555">
              <w:rPr>
                <w:rStyle w:val="Hyperlink"/>
                <w:noProof/>
              </w:rPr>
              <w:t>2.3.4.</w:t>
            </w:r>
            <w:r>
              <w:rPr>
                <w:rFonts w:asciiTheme="minorHAnsi" w:eastAsiaTheme="minorEastAsia" w:hAnsiTheme="minorHAnsi"/>
                <w:noProof/>
                <w:sz w:val="22"/>
                <w:lang w:eastAsia="en-GB"/>
              </w:rPr>
              <w:tab/>
            </w:r>
            <w:r w:rsidRPr="00465555">
              <w:rPr>
                <w:rStyle w:val="Hyperlink"/>
                <w:noProof/>
              </w:rPr>
              <w:t>Procurement of Resources</w:t>
            </w:r>
            <w:r>
              <w:rPr>
                <w:noProof/>
                <w:webHidden/>
              </w:rPr>
              <w:tab/>
            </w:r>
            <w:r>
              <w:rPr>
                <w:noProof/>
                <w:webHidden/>
              </w:rPr>
              <w:fldChar w:fldCharType="begin"/>
            </w:r>
            <w:r>
              <w:rPr>
                <w:noProof/>
                <w:webHidden/>
              </w:rPr>
              <w:instrText xml:space="preserve"> PAGEREF _Toc523091562 \h </w:instrText>
            </w:r>
            <w:r>
              <w:rPr>
                <w:noProof/>
                <w:webHidden/>
              </w:rPr>
            </w:r>
            <w:r>
              <w:rPr>
                <w:noProof/>
                <w:webHidden/>
              </w:rPr>
              <w:fldChar w:fldCharType="separate"/>
            </w:r>
            <w:r>
              <w:rPr>
                <w:noProof/>
                <w:webHidden/>
              </w:rPr>
              <w:t>30</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563" w:history="1">
            <w:r w:rsidRPr="00465555">
              <w:rPr>
                <w:rStyle w:val="Hyperlink"/>
                <w:noProof/>
              </w:rPr>
              <w:t>2.3.5.</w:t>
            </w:r>
            <w:r>
              <w:rPr>
                <w:rFonts w:asciiTheme="minorHAnsi" w:eastAsiaTheme="minorEastAsia" w:hAnsiTheme="minorHAnsi"/>
                <w:noProof/>
                <w:sz w:val="22"/>
                <w:lang w:eastAsia="en-GB"/>
              </w:rPr>
              <w:tab/>
            </w:r>
            <w:r w:rsidRPr="00465555">
              <w:rPr>
                <w:rStyle w:val="Hyperlink"/>
                <w:noProof/>
              </w:rPr>
              <w:t>Measure of Success Identification</w:t>
            </w:r>
            <w:r>
              <w:rPr>
                <w:noProof/>
                <w:webHidden/>
              </w:rPr>
              <w:tab/>
            </w:r>
            <w:r>
              <w:rPr>
                <w:noProof/>
                <w:webHidden/>
              </w:rPr>
              <w:fldChar w:fldCharType="begin"/>
            </w:r>
            <w:r>
              <w:rPr>
                <w:noProof/>
                <w:webHidden/>
              </w:rPr>
              <w:instrText xml:space="preserve"> PAGEREF _Toc523091563 \h </w:instrText>
            </w:r>
            <w:r>
              <w:rPr>
                <w:noProof/>
                <w:webHidden/>
              </w:rPr>
            </w:r>
            <w:r>
              <w:rPr>
                <w:noProof/>
                <w:webHidden/>
              </w:rPr>
              <w:fldChar w:fldCharType="separate"/>
            </w:r>
            <w:r>
              <w:rPr>
                <w:noProof/>
                <w:webHidden/>
              </w:rPr>
              <w:t>30</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564" w:history="1">
            <w:r w:rsidRPr="00465555">
              <w:rPr>
                <w:rStyle w:val="Hyperlink"/>
                <w:noProof/>
              </w:rPr>
              <w:t>2.3.6.</w:t>
            </w:r>
            <w:r>
              <w:rPr>
                <w:rFonts w:asciiTheme="minorHAnsi" w:eastAsiaTheme="minorEastAsia" w:hAnsiTheme="minorHAnsi"/>
                <w:noProof/>
                <w:sz w:val="22"/>
                <w:lang w:eastAsia="en-GB"/>
              </w:rPr>
              <w:tab/>
            </w:r>
            <w:r w:rsidRPr="00465555">
              <w:rPr>
                <w:rStyle w:val="Hyperlink"/>
                <w:noProof/>
              </w:rPr>
              <w:t>Project Life Cycle</w:t>
            </w:r>
            <w:r>
              <w:rPr>
                <w:noProof/>
                <w:webHidden/>
              </w:rPr>
              <w:tab/>
            </w:r>
            <w:r>
              <w:rPr>
                <w:noProof/>
                <w:webHidden/>
              </w:rPr>
              <w:fldChar w:fldCharType="begin"/>
            </w:r>
            <w:r>
              <w:rPr>
                <w:noProof/>
                <w:webHidden/>
              </w:rPr>
              <w:instrText xml:space="preserve"> PAGEREF _Toc523091564 \h </w:instrText>
            </w:r>
            <w:r>
              <w:rPr>
                <w:noProof/>
                <w:webHidden/>
              </w:rPr>
            </w:r>
            <w:r>
              <w:rPr>
                <w:noProof/>
                <w:webHidden/>
              </w:rPr>
              <w:fldChar w:fldCharType="separate"/>
            </w:r>
            <w:r>
              <w:rPr>
                <w:noProof/>
                <w:webHidden/>
              </w:rPr>
              <w:t>30</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65" w:history="1">
            <w:r w:rsidRPr="00465555">
              <w:rPr>
                <w:rStyle w:val="Hyperlink"/>
                <w:noProof/>
              </w:rPr>
              <w:t>2.4.</w:t>
            </w:r>
            <w:r>
              <w:rPr>
                <w:rFonts w:asciiTheme="minorHAnsi" w:eastAsiaTheme="minorEastAsia" w:hAnsiTheme="minorHAnsi"/>
                <w:noProof/>
                <w:sz w:val="22"/>
                <w:lang w:eastAsia="en-GB"/>
              </w:rPr>
              <w:tab/>
            </w:r>
            <w:r w:rsidRPr="00465555">
              <w:rPr>
                <w:rStyle w:val="Hyperlink"/>
                <w:noProof/>
              </w:rPr>
              <w:t>Ethical Considerations</w:t>
            </w:r>
            <w:r>
              <w:rPr>
                <w:noProof/>
                <w:webHidden/>
              </w:rPr>
              <w:tab/>
            </w:r>
            <w:r>
              <w:rPr>
                <w:noProof/>
                <w:webHidden/>
              </w:rPr>
              <w:fldChar w:fldCharType="begin"/>
            </w:r>
            <w:r>
              <w:rPr>
                <w:noProof/>
                <w:webHidden/>
              </w:rPr>
              <w:instrText xml:space="preserve"> PAGEREF _Toc523091565 \h </w:instrText>
            </w:r>
            <w:r>
              <w:rPr>
                <w:noProof/>
                <w:webHidden/>
              </w:rPr>
            </w:r>
            <w:r>
              <w:rPr>
                <w:noProof/>
                <w:webHidden/>
              </w:rPr>
              <w:fldChar w:fldCharType="separate"/>
            </w:r>
            <w:r>
              <w:rPr>
                <w:noProof/>
                <w:webHidden/>
              </w:rPr>
              <w:t>31</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66" w:history="1">
            <w:r w:rsidRPr="00465555">
              <w:rPr>
                <w:rStyle w:val="Hyperlink"/>
                <w:noProof/>
              </w:rPr>
              <w:t>2.5.</w:t>
            </w:r>
            <w:r>
              <w:rPr>
                <w:rFonts w:asciiTheme="minorHAnsi" w:eastAsiaTheme="minorEastAsia" w:hAnsiTheme="minorHAnsi"/>
                <w:noProof/>
                <w:sz w:val="22"/>
                <w:lang w:eastAsia="en-GB"/>
              </w:rPr>
              <w:tab/>
            </w:r>
            <w:r w:rsidRPr="00465555">
              <w:rPr>
                <w:rStyle w:val="Hyperlink"/>
                <w:noProof/>
              </w:rPr>
              <w:t>Health and Safety Considerations</w:t>
            </w:r>
            <w:r>
              <w:rPr>
                <w:noProof/>
                <w:webHidden/>
              </w:rPr>
              <w:tab/>
            </w:r>
            <w:r>
              <w:rPr>
                <w:noProof/>
                <w:webHidden/>
              </w:rPr>
              <w:fldChar w:fldCharType="begin"/>
            </w:r>
            <w:r>
              <w:rPr>
                <w:noProof/>
                <w:webHidden/>
              </w:rPr>
              <w:instrText xml:space="preserve"> PAGEREF _Toc523091566 \h </w:instrText>
            </w:r>
            <w:r>
              <w:rPr>
                <w:noProof/>
                <w:webHidden/>
              </w:rPr>
            </w:r>
            <w:r>
              <w:rPr>
                <w:noProof/>
                <w:webHidden/>
              </w:rPr>
              <w:fldChar w:fldCharType="separate"/>
            </w:r>
            <w:r>
              <w:rPr>
                <w:noProof/>
                <w:webHidden/>
              </w:rPr>
              <w:t>31</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67" w:history="1">
            <w:r w:rsidRPr="00465555">
              <w:rPr>
                <w:rStyle w:val="Hyperlink"/>
                <w:noProof/>
              </w:rPr>
              <w:t>2.6.</w:t>
            </w:r>
            <w:r>
              <w:rPr>
                <w:rFonts w:asciiTheme="minorHAnsi" w:eastAsiaTheme="minorEastAsia" w:hAnsiTheme="minorHAnsi"/>
                <w:noProof/>
                <w:sz w:val="22"/>
                <w:lang w:eastAsia="en-GB"/>
              </w:rPr>
              <w:tab/>
            </w:r>
            <w:r w:rsidRPr="00465555">
              <w:rPr>
                <w:rStyle w:val="Hyperlink"/>
                <w:noProof/>
              </w:rPr>
              <w:t>University Department Interaction</w:t>
            </w:r>
            <w:r>
              <w:rPr>
                <w:noProof/>
                <w:webHidden/>
              </w:rPr>
              <w:tab/>
            </w:r>
            <w:r>
              <w:rPr>
                <w:noProof/>
                <w:webHidden/>
              </w:rPr>
              <w:fldChar w:fldCharType="begin"/>
            </w:r>
            <w:r>
              <w:rPr>
                <w:noProof/>
                <w:webHidden/>
              </w:rPr>
              <w:instrText xml:space="preserve"> PAGEREF _Toc523091567 \h </w:instrText>
            </w:r>
            <w:r>
              <w:rPr>
                <w:noProof/>
                <w:webHidden/>
              </w:rPr>
            </w:r>
            <w:r>
              <w:rPr>
                <w:noProof/>
                <w:webHidden/>
              </w:rPr>
              <w:fldChar w:fldCharType="separate"/>
            </w:r>
            <w:r>
              <w:rPr>
                <w:noProof/>
                <w:webHidden/>
              </w:rPr>
              <w:t>31</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68" w:history="1">
            <w:r w:rsidRPr="00465555">
              <w:rPr>
                <w:rStyle w:val="Hyperlink"/>
                <w:noProof/>
              </w:rPr>
              <w:t>2.7.</w:t>
            </w:r>
            <w:r>
              <w:rPr>
                <w:rFonts w:asciiTheme="minorHAnsi" w:eastAsiaTheme="minorEastAsia" w:hAnsiTheme="minorHAnsi"/>
                <w:noProof/>
                <w:sz w:val="22"/>
                <w:lang w:eastAsia="en-GB"/>
              </w:rPr>
              <w:tab/>
            </w:r>
            <w:r w:rsidRPr="00465555">
              <w:rPr>
                <w:rStyle w:val="Hyperlink"/>
                <w:noProof/>
              </w:rPr>
              <w:t>Version Control</w:t>
            </w:r>
            <w:r>
              <w:rPr>
                <w:noProof/>
                <w:webHidden/>
              </w:rPr>
              <w:tab/>
            </w:r>
            <w:r>
              <w:rPr>
                <w:noProof/>
                <w:webHidden/>
              </w:rPr>
              <w:fldChar w:fldCharType="begin"/>
            </w:r>
            <w:r>
              <w:rPr>
                <w:noProof/>
                <w:webHidden/>
              </w:rPr>
              <w:instrText xml:space="preserve"> PAGEREF _Toc523091568 \h </w:instrText>
            </w:r>
            <w:r>
              <w:rPr>
                <w:noProof/>
                <w:webHidden/>
              </w:rPr>
            </w:r>
            <w:r>
              <w:rPr>
                <w:noProof/>
                <w:webHidden/>
              </w:rPr>
              <w:fldChar w:fldCharType="separate"/>
            </w:r>
            <w:r>
              <w:rPr>
                <w:noProof/>
                <w:webHidden/>
              </w:rPr>
              <w:t>31</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69" w:history="1">
            <w:r w:rsidRPr="00465555">
              <w:rPr>
                <w:rStyle w:val="Hyperlink"/>
                <w:noProof/>
              </w:rPr>
              <w:t>2.8.</w:t>
            </w:r>
            <w:r>
              <w:rPr>
                <w:rFonts w:asciiTheme="minorHAnsi" w:eastAsiaTheme="minorEastAsia" w:hAnsiTheme="minorHAnsi"/>
                <w:noProof/>
                <w:sz w:val="22"/>
                <w:lang w:eastAsia="en-GB"/>
              </w:rPr>
              <w:tab/>
            </w:r>
            <w:r w:rsidRPr="00465555">
              <w:rPr>
                <w:rStyle w:val="Hyperlink"/>
                <w:noProof/>
              </w:rPr>
              <w:t>Research and Analysis Methods</w:t>
            </w:r>
            <w:r>
              <w:rPr>
                <w:noProof/>
                <w:webHidden/>
              </w:rPr>
              <w:tab/>
            </w:r>
            <w:r>
              <w:rPr>
                <w:noProof/>
                <w:webHidden/>
              </w:rPr>
              <w:fldChar w:fldCharType="begin"/>
            </w:r>
            <w:r>
              <w:rPr>
                <w:noProof/>
                <w:webHidden/>
              </w:rPr>
              <w:instrText xml:space="preserve"> PAGEREF _Toc523091569 \h </w:instrText>
            </w:r>
            <w:r>
              <w:rPr>
                <w:noProof/>
                <w:webHidden/>
              </w:rPr>
            </w:r>
            <w:r>
              <w:rPr>
                <w:noProof/>
                <w:webHidden/>
              </w:rPr>
              <w:fldChar w:fldCharType="separate"/>
            </w:r>
            <w:r>
              <w:rPr>
                <w:noProof/>
                <w:webHidden/>
              </w:rPr>
              <w:t>32</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70" w:history="1">
            <w:r w:rsidRPr="00465555">
              <w:rPr>
                <w:rStyle w:val="Hyperlink"/>
                <w:noProof/>
              </w:rPr>
              <w:t>2.9.</w:t>
            </w:r>
            <w:r>
              <w:rPr>
                <w:rFonts w:asciiTheme="minorHAnsi" w:eastAsiaTheme="minorEastAsia" w:hAnsiTheme="minorHAnsi"/>
                <w:noProof/>
                <w:sz w:val="22"/>
                <w:lang w:eastAsia="en-GB"/>
              </w:rPr>
              <w:tab/>
            </w:r>
            <w:r w:rsidRPr="00465555">
              <w:rPr>
                <w:rStyle w:val="Hyperlink"/>
                <w:noProof/>
              </w:rPr>
              <w:t>Design Methods Supported by Development Methodology</w:t>
            </w:r>
            <w:r>
              <w:rPr>
                <w:noProof/>
                <w:webHidden/>
              </w:rPr>
              <w:tab/>
            </w:r>
            <w:r>
              <w:rPr>
                <w:noProof/>
                <w:webHidden/>
              </w:rPr>
              <w:fldChar w:fldCharType="begin"/>
            </w:r>
            <w:r>
              <w:rPr>
                <w:noProof/>
                <w:webHidden/>
              </w:rPr>
              <w:instrText xml:space="preserve"> PAGEREF _Toc523091570 \h </w:instrText>
            </w:r>
            <w:r>
              <w:rPr>
                <w:noProof/>
                <w:webHidden/>
              </w:rPr>
            </w:r>
            <w:r>
              <w:rPr>
                <w:noProof/>
                <w:webHidden/>
              </w:rPr>
              <w:fldChar w:fldCharType="separate"/>
            </w:r>
            <w:r>
              <w:rPr>
                <w:noProof/>
                <w:webHidden/>
              </w:rPr>
              <w:t>32</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71" w:history="1">
            <w:r w:rsidRPr="00465555">
              <w:rPr>
                <w:rStyle w:val="Hyperlink"/>
                <w:noProof/>
              </w:rPr>
              <w:t>2.10.</w:t>
            </w:r>
            <w:r>
              <w:rPr>
                <w:rFonts w:asciiTheme="minorHAnsi" w:eastAsiaTheme="minorEastAsia" w:hAnsiTheme="minorHAnsi"/>
                <w:noProof/>
                <w:sz w:val="22"/>
                <w:lang w:eastAsia="en-GB"/>
              </w:rPr>
              <w:tab/>
            </w:r>
            <w:r w:rsidRPr="00465555">
              <w:rPr>
                <w:rStyle w:val="Hyperlink"/>
                <w:noProof/>
              </w:rPr>
              <w:t>Testing Methods</w:t>
            </w:r>
            <w:r>
              <w:rPr>
                <w:noProof/>
                <w:webHidden/>
              </w:rPr>
              <w:tab/>
            </w:r>
            <w:r>
              <w:rPr>
                <w:noProof/>
                <w:webHidden/>
              </w:rPr>
              <w:fldChar w:fldCharType="begin"/>
            </w:r>
            <w:r>
              <w:rPr>
                <w:noProof/>
                <w:webHidden/>
              </w:rPr>
              <w:instrText xml:space="preserve"> PAGEREF _Toc523091571 \h </w:instrText>
            </w:r>
            <w:r>
              <w:rPr>
                <w:noProof/>
                <w:webHidden/>
              </w:rPr>
            </w:r>
            <w:r>
              <w:rPr>
                <w:noProof/>
                <w:webHidden/>
              </w:rPr>
              <w:fldChar w:fldCharType="separate"/>
            </w:r>
            <w:r>
              <w:rPr>
                <w:noProof/>
                <w:webHidden/>
              </w:rPr>
              <w:t>32</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72" w:history="1">
            <w:r w:rsidRPr="00465555">
              <w:rPr>
                <w:rStyle w:val="Hyperlink"/>
                <w:noProof/>
              </w:rPr>
              <w:t>2.11.</w:t>
            </w:r>
            <w:r>
              <w:rPr>
                <w:rFonts w:asciiTheme="minorHAnsi" w:eastAsiaTheme="minorEastAsia" w:hAnsiTheme="minorHAnsi"/>
                <w:noProof/>
                <w:sz w:val="22"/>
                <w:lang w:eastAsia="en-GB"/>
              </w:rPr>
              <w:tab/>
            </w:r>
            <w:r w:rsidRPr="00465555">
              <w:rPr>
                <w:rStyle w:val="Hyperlink"/>
                <w:noProof/>
              </w:rPr>
              <w:t>Reflection of Project Proposal and Development</w:t>
            </w:r>
            <w:r>
              <w:rPr>
                <w:noProof/>
                <w:webHidden/>
              </w:rPr>
              <w:tab/>
            </w:r>
            <w:r>
              <w:rPr>
                <w:noProof/>
                <w:webHidden/>
              </w:rPr>
              <w:fldChar w:fldCharType="begin"/>
            </w:r>
            <w:r>
              <w:rPr>
                <w:noProof/>
                <w:webHidden/>
              </w:rPr>
              <w:instrText xml:space="preserve"> PAGEREF _Toc523091572 \h </w:instrText>
            </w:r>
            <w:r>
              <w:rPr>
                <w:noProof/>
                <w:webHidden/>
              </w:rPr>
            </w:r>
            <w:r>
              <w:rPr>
                <w:noProof/>
                <w:webHidden/>
              </w:rPr>
              <w:fldChar w:fldCharType="separate"/>
            </w:r>
            <w:r>
              <w:rPr>
                <w:noProof/>
                <w:webHidden/>
              </w:rPr>
              <w:t>33</w:t>
            </w:r>
            <w:r>
              <w:rPr>
                <w:noProof/>
                <w:webHidden/>
              </w:rPr>
              <w:fldChar w:fldCharType="end"/>
            </w:r>
          </w:hyperlink>
        </w:p>
        <w:p w:rsidR="005378A8" w:rsidRDefault="005378A8">
          <w:pPr>
            <w:pStyle w:val="TOC1"/>
            <w:tabs>
              <w:tab w:val="left" w:pos="660"/>
              <w:tab w:val="right" w:leader="dot" w:pos="9854"/>
            </w:tabs>
            <w:rPr>
              <w:rFonts w:asciiTheme="minorHAnsi" w:eastAsiaTheme="minorEastAsia" w:hAnsiTheme="minorHAnsi"/>
              <w:noProof/>
              <w:sz w:val="22"/>
              <w:lang w:eastAsia="en-GB"/>
            </w:rPr>
          </w:pPr>
          <w:hyperlink w:anchor="_Toc523091573" w:history="1">
            <w:r w:rsidRPr="00465555">
              <w:rPr>
                <w:rStyle w:val="Hyperlink"/>
                <w:noProof/>
              </w:rPr>
              <w:t>3.0.</w:t>
            </w:r>
            <w:r>
              <w:rPr>
                <w:rFonts w:asciiTheme="minorHAnsi" w:eastAsiaTheme="minorEastAsia" w:hAnsiTheme="minorHAnsi"/>
                <w:noProof/>
                <w:sz w:val="22"/>
                <w:lang w:eastAsia="en-GB"/>
              </w:rPr>
              <w:tab/>
            </w:r>
            <w:r w:rsidRPr="00465555">
              <w:rPr>
                <w:rStyle w:val="Hyperlink"/>
                <w:noProof/>
              </w:rPr>
              <w:t>Project Overview and Feasibility Report</w:t>
            </w:r>
            <w:r>
              <w:rPr>
                <w:noProof/>
                <w:webHidden/>
              </w:rPr>
              <w:tab/>
            </w:r>
            <w:r>
              <w:rPr>
                <w:noProof/>
                <w:webHidden/>
              </w:rPr>
              <w:fldChar w:fldCharType="begin"/>
            </w:r>
            <w:r>
              <w:rPr>
                <w:noProof/>
                <w:webHidden/>
              </w:rPr>
              <w:instrText xml:space="preserve"> PAGEREF _Toc523091573 \h </w:instrText>
            </w:r>
            <w:r>
              <w:rPr>
                <w:noProof/>
                <w:webHidden/>
              </w:rPr>
            </w:r>
            <w:r>
              <w:rPr>
                <w:noProof/>
                <w:webHidden/>
              </w:rPr>
              <w:fldChar w:fldCharType="separate"/>
            </w:r>
            <w:r>
              <w:rPr>
                <w:noProof/>
                <w:webHidden/>
              </w:rPr>
              <w:t>34</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74" w:history="1">
            <w:r w:rsidRPr="00465555">
              <w:rPr>
                <w:rStyle w:val="Hyperlink"/>
                <w:noProof/>
              </w:rPr>
              <w:t>3.1.</w:t>
            </w:r>
            <w:r>
              <w:rPr>
                <w:rFonts w:asciiTheme="minorHAnsi" w:eastAsiaTheme="minorEastAsia" w:hAnsiTheme="minorHAnsi"/>
                <w:noProof/>
                <w:sz w:val="22"/>
                <w:lang w:eastAsia="en-GB"/>
              </w:rPr>
              <w:tab/>
            </w:r>
            <w:r w:rsidRPr="00465555">
              <w:rPr>
                <w:rStyle w:val="Hyperlink"/>
                <w:noProof/>
              </w:rPr>
              <w:t>Stakeholder Identification</w:t>
            </w:r>
            <w:r>
              <w:rPr>
                <w:noProof/>
                <w:webHidden/>
              </w:rPr>
              <w:tab/>
            </w:r>
            <w:r>
              <w:rPr>
                <w:noProof/>
                <w:webHidden/>
              </w:rPr>
              <w:fldChar w:fldCharType="begin"/>
            </w:r>
            <w:r>
              <w:rPr>
                <w:noProof/>
                <w:webHidden/>
              </w:rPr>
              <w:instrText xml:space="preserve"> PAGEREF _Toc523091574 \h </w:instrText>
            </w:r>
            <w:r>
              <w:rPr>
                <w:noProof/>
                <w:webHidden/>
              </w:rPr>
            </w:r>
            <w:r>
              <w:rPr>
                <w:noProof/>
                <w:webHidden/>
              </w:rPr>
              <w:fldChar w:fldCharType="separate"/>
            </w:r>
            <w:r>
              <w:rPr>
                <w:noProof/>
                <w:webHidden/>
              </w:rPr>
              <w:t>35</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575" w:history="1">
            <w:r w:rsidRPr="00465555">
              <w:rPr>
                <w:rStyle w:val="Hyperlink"/>
                <w:noProof/>
              </w:rPr>
              <w:t>3.1.1.</w:t>
            </w:r>
            <w:r>
              <w:rPr>
                <w:rFonts w:asciiTheme="minorHAnsi" w:eastAsiaTheme="minorEastAsia" w:hAnsiTheme="minorHAnsi"/>
                <w:noProof/>
                <w:sz w:val="22"/>
                <w:lang w:eastAsia="en-GB"/>
              </w:rPr>
              <w:tab/>
            </w:r>
            <w:r w:rsidRPr="00465555">
              <w:rPr>
                <w:rStyle w:val="Hyperlink"/>
                <w:noProof/>
              </w:rPr>
              <w:t>Stakeholder Justification</w:t>
            </w:r>
            <w:r>
              <w:rPr>
                <w:noProof/>
                <w:webHidden/>
              </w:rPr>
              <w:tab/>
            </w:r>
            <w:r>
              <w:rPr>
                <w:noProof/>
                <w:webHidden/>
              </w:rPr>
              <w:fldChar w:fldCharType="begin"/>
            </w:r>
            <w:r>
              <w:rPr>
                <w:noProof/>
                <w:webHidden/>
              </w:rPr>
              <w:instrText xml:space="preserve"> PAGEREF _Toc523091575 \h </w:instrText>
            </w:r>
            <w:r>
              <w:rPr>
                <w:noProof/>
                <w:webHidden/>
              </w:rPr>
            </w:r>
            <w:r>
              <w:rPr>
                <w:noProof/>
                <w:webHidden/>
              </w:rPr>
              <w:fldChar w:fldCharType="separate"/>
            </w:r>
            <w:r>
              <w:rPr>
                <w:noProof/>
                <w:webHidden/>
              </w:rPr>
              <w:t>35</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76" w:history="1">
            <w:r w:rsidRPr="00465555">
              <w:rPr>
                <w:rStyle w:val="Hyperlink"/>
                <w:noProof/>
              </w:rPr>
              <w:t>3.2.</w:t>
            </w:r>
            <w:r>
              <w:rPr>
                <w:rFonts w:asciiTheme="minorHAnsi" w:eastAsiaTheme="minorEastAsia" w:hAnsiTheme="minorHAnsi"/>
                <w:noProof/>
                <w:sz w:val="22"/>
                <w:lang w:eastAsia="en-GB"/>
              </w:rPr>
              <w:tab/>
            </w:r>
            <w:r w:rsidRPr="00465555">
              <w:rPr>
                <w:rStyle w:val="Hyperlink"/>
                <w:noProof/>
              </w:rPr>
              <w:t>Top Down Overview Objectives</w:t>
            </w:r>
            <w:r>
              <w:rPr>
                <w:noProof/>
                <w:webHidden/>
              </w:rPr>
              <w:tab/>
            </w:r>
            <w:r>
              <w:rPr>
                <w:noProof/>
                <w:webHidden/>
              </w:rPr>
              <w:fldChar w:fldCharType="begin"/>
            </w:r>
            <w:r>
              <w:rPr>
                <w:noProof/>
                <w:webHidden/>
              </w:rPr>
              <w:instrText xml:space="preserve"> PAGEREF _Toc523091576 \h </w:instrText>
            </w:r>
            <w:r>
              <w:rPr>
                <w:noProof/>
                <w:webHidden/>
              </w:rPr>
            </w:r>
            <w:r>
              <w:rPr>
                <w:noProof/>
                <w:webHidden/>
              </w:rPr>
              <w:fldChar w:fldCharType="separate"/>
            </w:r>
            <w:r>
              <w:rPr>
                <w:noProof/>
                <w:webHidden/>
              </w:rPr>
              <w:t>38</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77" w:history="1">
            <w:r w:rsidRPr="00465555">
              <w:rPr>
                <w:rStyle w:val="Hyperlink"/>
                <w:noProof/>
              </w:rPr>
              <w:t>3.3.</w:t>
            </w:r>
            <w:r>
              <w:rPr>
                <w:rFonts w:asciiTheme="minorHAnsi" w:eastAsiaTheme="minorEastAsia" w:hAnsiTheme="minorHAnsi"/>
                <w:noProof/>
                <w:sz w:val="22"/>
                <w:lang w:eastAsia="en-GB"/>
              </w:rPr>
              <w:tab/>
            </w:r>
            <w:r w:rsidRPr="00465555">
              <w:rPr>
                <w:rStyle w:val="Hyperlink"/>
                <w:noProof/>
              </w:rPr>
              <w:t>Prioritised Objectives</w:t>
            </w:r>
            <w:r>
              <w:rPr>
                <w:noProof/>
                <w:webHidden/>
              </w:rPr>
              <w:tab/>
            </w:r>
            <w:r>
              <w:rPr>
                <w:noProof/>
                <w:webHidden/>
              </w:rPr>
              <w:fldChar w:fldCharType="begin"/>
            </w:r>
            <w:r>
              <w:rPr>
                <w:noProof/>
                <w:webHidden/>
              </w:rPr>
              <w:instrText xml:space="preserve"> PAGEREF _Toc523091577 \h </w:instrText>
            </w:r>
            <w:r>
              <w:rPr>
                <w:noProof/>
                <w:webHidden/>
              </w:rPr>
            </w:r>
            <w:r>
              <w:rPr>
                <w:noProof/>
                <w:webHidden/>
              </w:rPr>
              <w:fldChar w:fldCharType="separate"/>
            </w:r>
            <w:r>
              <w:rPr>
                <w:noProof/>
                <w:webHidden/>
              </w:rPr>
              <w:t>38</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78" w:history="1">
            <w:r w:rsidRPr="00465555">
              <w:rPr>
                <w:rStyle w:val="Hyperlink"/>
                <w:noProof/>
              </w:rPr>
              <w:t>3.4.</w:t>
            </w:r>
            <w:r>
              <w:rPr>
                <w:rFonts w:asciiTheme="minorHAnsi" w:eastAsiaTheme="minorEastAsia" w:hAnsiTheme="minorHAnsi"/>
                <w:noProof/>
                <w:sz w:val="22"/>
                <w:lang w:eastAsia="en-GB"/>
              </w:rPr>
              <w:tab/>
            </w:r>
            <w:r w:rsidRPr="00465555">
              <w:rPr>
                <w:rStyle w:val="Hyperlink"/>
                <w:noProof/>
              </w:rPr>
              <w:t>Project Technical Scope</w:t>
            </w:r>
            <w:r>
              <w:rPr>
                <w:noProof/>
                <w:webHidden/>
              </w:rPr>
              <w:tab/>
            </w:r>
            <w:r>
              <w:rPr>
                <w:noProof/>
                <w:webHidden/>
              </w:rPr>
              <w:fldChar w:fldCharType="begin"/>
            </w:r>
            <w:r>
              <w:rPr>
                <w:noProof/>
                <w:webHidden/>
              </w:rPr>
              <w:instrText xml:space="preserve"> PAGEREF _Toc523091578 \h </w:instrText>
            </w:r>
            <w:r>
              <w:rPr>
                <w:noProof/>
                <w:webHidden/>
              </w:rPr>
            </w:r>
            <w:r>
              <w:rPr>
                <w:noProof/>
                <w:webHidden/>
              </w:rPr>
              <w:fldChar w:fldCharType="separate"/>
            </w:r>
            <w:r>
              <w:rPr>
                <w:noProof/>
                <w:webHidden/>
              </w:rPr>
              <w:t>38</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79" w:history="1">
            <w:r w:rsidRPr="00465555">
              <w:rPr>
                <w:rStyle w:val="Hyperlink"/>
                <w:noProof/>
              </w:rPr>
              <w:t>3.5.</w:t>
            </w:r>
            <w:r>
              <w:rPr>
                <w:rFonts w:asciiTheme="minorHAnsi" w:eastAsiaTheme="minorEastAsia" w:hAnsiTheme="minorHAnsi"/>
                <w:noProof/>
                <w:sz w:val="22"/>
                <w:lang w:eastAsia="en-GB"/>
              </w:rPr>
              <w:tab/>
            </w:r>
            <w:r w:rsidRPr="00465555">
              <w:rPr>
                <w:rStyle w:val="Hyperlink"/>
                <w:noProof/>
              </w:rPr>
              <w:t>Project Technical Domain</w:t>
            </w:r>
            <w:r>
              <w:rPr>
                <w:noProof/>
                <w:webHidden/>
              </w:rPr>
              <w:tab/>
            </w:r>
            <w:r>
              <w:rPr>
                <w:noProof/>
                <w:webHidden/>
              </w:rPr>
              <w:fldChar w:fldCharType="begin"/>
            </w:r>
            <w:r>
              <w:rPr>
                <w:noProof/>
                <w:webHidden/>
              </w:rPr>
              <w:instrText xml:space="preserve"> PAGEREF _Toc523091579 \h </w:instrText>
            </w:r>
            <w:r>
              <w:rPr>
                <w:noProof/>
                <w:webHidden/>
              </w:rPr>
            </w:r>
            <w:r>
              <w:rPr>
                <w:noProof/>
                <w:webHidden/>
              </w:rPr>
              <w:fldChar w:fldCharType="separate"/>
            </w:r>
            <w:r>
              <w:rPr>
                <w:noProof/>
                <w:webHidden/>
              </w:rPr>
              <w:t>38</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80" w:history="1">
            <w:r w:rsidRPr="00465555">
              <w:rPr>
                <w:rStyle w:val="Hyperlink"/>
                <w:noProof/>
              </w:rPr>
              <w:t>3.6.</w:t>
            </w:r>
            <w:r>
              <w:rPr>
                <w:rFonts w:asciiTheme="minorHAnsi" w:eastAsiaTheme="minorEastAsia" w:hAnsiTheme="minorHAnsi"/>
                <w:noProof/>
                <w:sz w:val="22"/>
                <w:lang w:eastAsia="en-GB"/>
              </w:rPr>
              <w:tab/>
            </w:r>
            <w:r w:rsidRPr="00465555">
              <w:rPr>
                <w:rStyle w:val="Hyperlink"/>
                <w:noProof/>
              </w:rPr>
              <w:t>Success Criteria</w:t>
            </w:r>
            <w:r>
              <w:rPr>
                <w:noProof/>
                <w:webHidden/>
              </w:rPr>
              <w:tab/>
            </w:r>
            <w:r>
              <w:rPr>
                <w:noProof/>
                <w:webHidden/>
              </w:rPr>
              <w:fldChar w:fldCharType="begin"/>
            </w:r>
            <w:r>
              <w:rPr>
                <w:noProof/>
                <w:webHidden/>
              </w:rPr>
              <w:instrText xml:space="preserve"> PAGEREF _Toc523091580 \h </w:instrText>
            </w:r>
            <w:r>
              <w:rPr>
                <w:noProof/>
                <w:webHidden/>
              </w:rPr>
            </w:r>
            <w:r>
              <w:rPr>
                <w:noProof/>
                <w:webHidden/>
              </w:rPr>
              <w:fldChar w:fldCharType="separate"/>
            </w:r>
            <w:r>
              <w:rPr>
                <w:noProof/>
                <w:webHidden/>
              </w:rPr>
              <w:t>38</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81" w:history="1">
            <w:r w:rsidRPr="00465555">
              <w:rPr>
                <w:rStyle w:val="Hyperlink"/>
                <w:noProof/>
              </w:rPr>
              <w:t>3.7.</w:t>
            </w:r>
            <w:r>
              <w:rPr>
                <w:rFonts w:asciiTheme="minorHAnsi" w:eastAsiaTheme="minorEastAsia" w:hAnsiTheme="minorHAnsi"/>
                <w:noProof/>
                <w:sz w:val="22"/>
                <w:lang w:eastAsia="en-GB"/>
              </w:rPr>
              <w:tab/>
            </w:r>
            <w:r w:rsidRPr="00465555">
              <w:rPr>
                <w:rStyle w:val="Hyperlink"/>
                <w:noProof/>
              </w:rPr>
              <w:t>Deliverables</w:t>
            </w:r>
            <w:r>
              <w:rPr>
                <w:noProof/>
                <w:webHidden/>
              </w:rPr>
              <w:tab/>
            </w:r>
            <w:r>
              <w:rPr>
                <w:noProof/>
                <w:webHidden/>
              </w:rPr>
              <w:fldChar w:fldCharType="begin"/>
            </w:r>
            <w:r>
              <w:rPr>
                <w:noProof/>
                <w:webHidden/>
              </w:rPr>
              <w:instrText xml:space="preserve"> PAGEREF _Toc523091581 \h </w:instrText>
            </w:r>
            <w:r>
              <w:rPr>
                <w:noProof/>
                <w:webHidden/>
              </w:rPr>
            </w:r>
            <w:r>
              <w:rPr>
                <w:noProof/>
                <w:webHidden/>
              </w:rPr>
              <w:fldChar w:fldCharType="separate"/>
            </w:r>
            <w:r>
              <w:rPr>
                <w:noProof/>
                <w:webHidden/>
              </w:rPr>
              <w:t>38</w:t>
            </w:r>
            <w:r>
              <w:rPr>
                <w:noProof/>
                <w:webHidden/>
              </w:rPr>
              <w:fldChar w:fldCharType="end"/>
            </w:r>
          </w:hyperlink>
        </w:p>
        <w:p w:rsidR="005378A8" w:rsidRDefault="005378A8">
          <w:pPr>
            <w:pStyle w:val="TOC1"/>
            <w:tabs>
              <w:tab w:val="left" w:pos="660"/>
              <w:tab w:val="right" w:leader="dot" w:pos="9854"/>
            </w:tabs>
            <w:rPr>
              <w:rFonts w:asciiTheme="minorHAnsi" w:eastAsiaTheme="minorEastAsia" w:hAnsiTheme="minorHAnsi"/>
              <w:noProof/>
              <w:sz w:val="22"/>
              <w:lang w:eastAsia="en-GB"/>
            </w:rPr>
          </w:pPr>
          <w:hyperlink w:anchor="_Toc523091582" w:history="1">
            <w:r w:rsidRPr="00465555">
              <w:rPr>
                <w:rStyle w:val="Hyperlink"/>
                <w:noProof/>
              </w:rPr>
              <w:t>4.0.</w:t>
            </w:r>
            <w:r>
              <w:rPr>
                <w:rFonts w:asciiTheme="minorHAnsi" w:eastAsiaTheme="minorEastAsia" w:hAnsiTheme="minorHAnsi"/>
                <w:noProof/>
                <w:sz w:val="22"/>
                <w:lang w:eastAsia="en-GB"/>
              </w:rPr>
              <w:tab/>
            </w:r>
            <w:r w:rsidRPr="00465555">
              <w:rPr>
                <w:rStyle w:val="Hyperlink"/>
                <w:noProof/>
              </w:rPr>
              <w:t>Business Study</w:t>
            </w:r>
            <w:r>
              <w:rPr>
                <w:noProof/>
                <w:webHidden/>
              </w:rPr>
              <w:tab/>
            </w:r>
            <w:r>
              <w:rPr>
                <w:noProof/>
                <w:webHidden/>
              </w:rPr>
              <w:fldChar w:fldCharType="begin"/>
            </w:r>
            <w:r>
              <w:rPr>
                <w:noProof/>
                <w:webHidden/>
              </w:rPr>
              <w:instrText xml:space="preserve"> PAGEREF _Toc523091582 \h </w:instrText>
            </w:r>
            <w:r>
              <w:rPr>
                <w:noProof/>
                <w:webHidden/>
              </w:rPr>
            </w:r>
            <w:r>
              <w:rPr>
                <w:noProof/>
                <w:webHidden/>
              </w:rPr>
              <w:fldChar w:fldCharType="separate"/>
            </w:r>
            <w:r>
              <w:rPr>
                <w:noProof/>
                <w:webHidden/>
              </w:rPr>
              <w:t>39</w:t>
            </w:r>
            <w:r>
              <w:rPr>
                <w:noProof/>
                <w:webHidden/>
              </w:rPr>
              <w:fldChar w:fldCharType="end"/>
            </w:r>
          </w:hyperlink>
        </w:p>
        <w:p w:rsidR="005378A8" w:rsidRDefault="005378A8">
          <w:pPr>
            <w:pStyle w:val="TOC1"/>
            <w:tabs>
              <w:tab w:val="left" w:pos="660"/>
              <w:tab w:val="right" w:leader="dot" w:pos="9854"/>
            </w:tabs>
            <w:rPr>
              <w:rFonts w:asciiTheme="minorHAnsi" w:eastAsiaTheme="minorEastAsia" w:hAnsiTheme="minorHAnsi"/>
              <w:noProof/>
              <w:sz w:val="22"/>
              <w:lang w:eastAsia="en-GB"/>
            </w:rPr>
          </w:pPr>
          <w:hyperlink w:anchor="_Toc523091583" w:history="1">
            <w:r w:rsidRPr="00465555">
              <w:rPr>
                <w:rStyle w:val="Hyperlink"/>
                <w:noProof/>
              </w:rPr>
              <w:t>5.0.</w:t>
            </w:r>
            <w:r>
              <w:rPr>
                <w:rFonts w:asciiTheme="minorHAnsi" w:eastAsiaTheme="minorEastAsia" w:hAnsiTheme="minorHAnsi"/>
                <w:noProof/>
                <w:sz w:val="22"/>
                <w:lang w:eastAsia="en-GB"/>
              </w:rPr>
              <w:tab/>
            </w:r>
            <w:r w:rsidRPr="00465555">
              <w:rPr>
                <w:rStyle w:val="Hyperlink"/>
                <w:noProof/>
              </w:rPr>
              <w:t>Preliminary Literature Review</w:t>
            </w:r>
            <w:r>
              <w:rPr>
                <w:noProof/>
                <w:webHidden/>
              </w:rPr>
              <w:tab/>
            </w:r>
            <w:r>
              <w:rPr>
                <w:noProof/>
                <w:webHidden/>
              </w:rPr>
              <w:fldChar w:fldCharType="begin"/>
            </w:r>
            <w:r>
              <w:rPr>
                <w:noProof/>
                <w:webHidden/>
              </w:rPr>
              <w:instrText xml:space="preserve"> PAGEREF _Toc523091583 \h </w:instrText>
            </w:r>
            <w:r>
              <w:rPr>
                <w:noProof/>
                <w:webHidden/>
              </w:rPr>
            </w:r>
            <w:r>
              <w:rPr>
                <w:noProof/>
                <w:webHidden/>
              </w:rPr>
              <w:fldChar w:fldCharType="separate"/>
            </w:r>
            <w:r>
              <w:rPr>
                <w:noProof/>
                <w:webHidden/>
              </w:rPr>
              <w:t>39</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84" w:history="1">
            <w:r w:rsidRPr="00465555">
              <w:rPr>
                <w:rStyle w:val="Hyperlink"/>
                <w:noProof/>
              </w:rPr>
              <w:t>5.1.</w:t>
            </w:r>
            <w:r>
              <w:rPr>
                <w:rFonts w:asciiTheme="minorHAnsi" w:eastAsiaTheme="minorEastAsia" w:hAnsiTheme="minorHAnsi"/>
                <w:noProof/>
                <w:sz w:val="22"/>
                <w:lang w:eastAsia="en-GB"/>
              </w:rPr>
              <w:tab/>
            </w:r>
            <w:r w:rsidRPr="00465555">
              <w:rPr>
                <w:rStyle w:val="Hyperlink"/>
                <w:noProof/>
              </w:rPr>
              <w:t>Research Method</w:t>
            </w:r>
            <w:r>
              <w:rPr>
                <w:noProof/>
                <w:webHidden/>
              </w:rPr>
              <w:tab/>
            </w:r>
            <w:r>
              <w:rPr>
                <w:noProof/>
                <w:webHidden/>
              </w:rPr>
              <w:fldChar w:fldCharType="begin"/>
            </w:r>
            <w:r>
              <w:rPr>
                <w:noProof/>
                <w:webHidden/>
              </w:rPr>
              <w:instrText xml:space="preserve"> PAGEREF _Toc523091584 \h </w:instrText>
            </w:r>
            <w:r>
              <w:rPr>
                <w:noProof/>
                <w:webHidden/>
              </w:rPr>
            </w:r>
            <w:r>
              <w:rPr>
                <w:noProof/>
                <w:webHidden/>
              </w:rPr>
              <w:fldChar w:fldCharType="separate"/>
            </w:r>
            <w:r>
              <w:rPr>
                <w:noProof/>
                <w:webHidden/>
              </w:rPr>
              <w:t>39</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85" w:history="1">
            <w:r w:rsidRPr="00465555">
              <w:rPr>
                <w:rStyle w:val="Hyperlink"/>
                <w:noProof/>
              </w:rPr>
              <w:t>5.2.</w:t>
            </w:r>
            <w:r>
              <w:rPr>
                <w:rFonts w:asciiTheme="minorHAnsi" w:eastAsiaTheme="minorEastAsia" w:hAnsiTheme="minorHAnsi"/>
                <w:noProof/>
                <w:sz w:val="22"/>
                <w:lang w:eastAsia="en-GB"/>
              </w:rPr>
              <w:tab/>
            </w:r>
            <w:r w:rsidRPr="00465555">
              <w:rPr>
                <w:rStyle w:val="Hyperlink"/>
                <w:noProof/>
              </w:rPr>
              <w:t>Review of Available Literature</w:t>
            </w:r>
            <w:r>
              <w:rPr>
                <w:noProof/>
                <w:webHidden/>
              </w:rPr>
              <w:tab/>
            </w:r>
            <w:r>
              <w:rPr>
                <w:noProof/>
                <w:webHidden/>
              </w:rPr>
              <w:fldChar w:fldCharType="begin"/>
            </w:r>
            <w:r>
              <w:rPr>
                <w:noProof/>
                <w:webHidden/>
              </w:rPr>
              <w:instrText xml:space="preserve"> PAGEREF _Toc523091585 \h </w:instrText>
            </w:r>
            <w:r>
              <w:rPr>
                <w:noProof/>
                <w:webHidden/>
              </w:rPr>
            </w:r>
            <w:r>
              <w:rPr>
                <w:noProof/>
                <w:webHidden/>
              </w:rPr>
              <w:fldChar w:fldCharType="separate"/>
            </w:r>
            <w:r>
              <w:rPr>
                <w:noProof/>
                <w:webHidden/>
              </w:rPr>
              <w:t>39</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86" w:history="1">
            <w:r w:rsidRPr="00465555">
              <w:rPr>
                <w:rStyle w:val="Hyperlink"/>
                <w:noProof/>
              </w:rPr>
              <w:t>5.3.</w:t>
            </w:r>
            <w:r>
              <w:rPr>
                <w:rFonts w:asciiTheme="minorHAnsi" w:eastAsiaTheme="minorEastAsia" w:hAnsiTheme="minorHAnsi"/>
                <w:noProof/>
                <w:sz w:val="22"/>
                <w:lang w:eastAsia="en-GB"/>
              </w:rPr>
              <w:tab/>
            </w:r>
            <w:r w:rsidRPr="00465555">
              <w:rPr>
                <w:rStyle w:val="Hyperlink"/>
                <w:noProof/>
              </w:rPr>
              <w:t>Reflection</w:t>
            </w:r>
            <w:r>
              <w:rPr>
                <w:noProof/>
                <w:webHidden/>
              </w:rPr>
              <w:tab/>
            </w:r>
            <w:r>
              <w:rPr>
                <w:noProof/>
                <w:webHidden/>
              </w:rPr>
              <w:fldChar w:fldCharType="begin"/>
            </w:r>
            <w:r>
              <w:rPr>
                <w:noProof/>
                <w:webHidden/>
              </w:rPr>
              <w:instrText xml:space="preserve"> PAGEREF _Toc523091586 \h </w:instrText>
            </w:r>
            <w:r>
              <w:rPr>
                <w:noProof/>
                <w:webHidden/>
              </w:rPr>
            </w:r>
            <w:r>
              <w:rPr>
                <w:noProof/>
                <w:webHidden/>
              </w:rPr>
              <w:fldChar w:fldCharType="separate"/>
            </w:r>
            <w:r>
              <w:rPr>
                <w:noProof/>
                <w:webHidden/>
              </w:rPr>
              <w:t>39</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87" w:history="1">
            <w:r w:rsidRPr="00465555">
              <w:rPr>
                <w:rStyle w:val="Hyperlink"/>
                <w:noProof/>
              </w:rPr>
              <w:t>5.4.</w:t>
            </w:r>
            <w:r>
              <w:rPr>
                <w:rFonts w:asciiTheme="minorHAnsi" w:eastAsiaTheme="minorEastAsia" w:hAnsiTheme="minorHAnsi"/>
                <w:noProof/>
                <w:sz w:val="22"/>
                <w:lang w:eastAsia="en-GB"/>
              </w:rPr>
              <w:tab/>
            </w:r>
            <w:r w:rsidRPr="00465555">
              <w:rPr>
                <w:rStyle w:val="Hyperlink"/>
                <w:noProof/>
              </w:rPr>
              <w:t>Influence on Project Plan</w:t>
            </w:r>
            <w:r>
              <w:rPr>
                <w:noProof/>
                <w:webHidden/>
              </w:rPr>
              <w:tab/>
            </w:r>
            <w:r>
              <w:rPr>
                <w:noProof/>
                <w:webHidden/>
              </w:rPr>
              <w:fldChar w:fldCharType="begin"/>
            </w:r>
            <w:r>
              <w:rPr>
                <w:noProof/>
                <w:webHidden/>
              </w:rPr>
              <w:instrText xml:space="preserve"> PAGEREF _Toc523091587 \h </w:instrText>
            </w:r>
            <w:r>
              <w:rPr>
                <w:noProof/>
                <w:webHidden/>
              </w:rPr>
            </w:r>
            <w:r>
              <w:rPr>
                <w:noProof/>
                <w:webHidden/>
              </w:rPr>
              <w:fldChar w:fldCharType="separate"/>
            </w:r>
            <w:r>
              <w:rPr>
                <w:noProof/>
                <w:webHidden/>
              </w:rPr>
              <w:t>39</w:t>
            </w:r>
            <w:r>
              <w:rPr>
                <w:noProof/>
                <w:webHidden/>
              </w:rPr>
              <w:fldChar w:fldCharType="end"/>
            </w:r>
          </w:hyperlink>
        </w:p>
        <w:p w:rsidR="005378A8" w:rsidRDefault="005378A8">
          <w:pPr>
            <w:pStyle w:val="TOC1"/>
            <w:tabs>
              <w:tab w:val="left" w:pos="660"/>
              <w:tab w:val="right" w:leader="dot" w:pos="9854"/>
            </w:tabs>
            <w:rPr>
              <w:rFonts w:asciiTheme="minorHAnsi" w:eastAsiaTheme="minorEastAsia" w:hAnsiTheme="minorHAnsi"/>
              <w:noProof/>
              <w:sz w:val="22"/>
              <w:lang w:eastAsia="en-GB"/>
            </w:rPr>
          </w:pPr>
          <w:hyperlink w:anchor="_Toc523091588" w:history="1">
            <w:r w:rsidRPr="00465555">
              <w:rPr>
                <w:rStyle w:val="Hyperlink"/>
                <w:noProof/>
              </w:rPr>
              <w:t>6.0.</w:t>
            </w:r>
            <w:r>
              <w:rPr>
                <w:rFonts w:asciiTheme="minorHAnsi" w:eastAsiaTheme="minorEastAsia" w:hAnsiTheme="minorHAnsi"/>
                <w:noProof/>
                <w:sz w:val="22"/>
                <w:lang w:eastAsia="en-GB"/>
              </w:rPr>
              <w:tab/>
            </w:r>
            <w:r w:rsidRPr="00465555">
              <w:rPr>
                <w:rStyle w:val="Hyperlink"/>
                <w:noProof/>
              </w:rPr>
              <w:t>Phase One</w:t>
            </w:r>
            <w:r>
              <w:rPr>
                <w:noProof/>
                <w:webHidden/>
              </w:rPr>
              <w:tab/>
            </w:r>
            <w:r>
              <w:rPr>
                <w:noProof/>
                <w:webHidden/>
              </w:rPr>
              <w:fldChar w:fldCharType="begin"/>
            </w:r>
            <w:r>
              <w:rPr>
                <w:noProof/>
                <w:webHidden/>
              </w:rPr>
              <w:instrText xml:space="preserve"> PAGEREF _Toc523091588 \h </w:instrText>
            </w:r>
            <w:r>
              <w:rPr>
                <w:noProof/>
                <w:webHidden/>
              </w:rPr>
            </w:r>
            <w:r>
              <w:rPr>
                <w:noProof/>
                <w:webHidden/>
              </w:rPr>
              <w:fldChar w:fldCharType="separate"/>
            </w:r>
            <w:r>
              <w:rPr>
                <w:noProof/>
                <w:webHidden/>
              </w:rPr>
              <w:t>40</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89" w:history="1">
            <w:r w:rsidRPr="00465555">
              <w:rPr>
                <w:rStyle w:val="Hyperlink"/>
                <w:noProof/>
              </w:rPr>
              <w:t>6.1.</w:t>
            </w:r>
            <w:r>
              <w:rPr>
                <w:rFonts w:asciiTheme="minorHAnsi" w:eastAsiaTheme="minorEastAsia" w:hAnsiTheme="minorHAnsi"/>
                <w:noProof/>
                <w:sz w:val="22"/>
                <w:lang w:eastAsia="en-GB"/>
              </w:rPr>
              <w:tab/>
            </w:r>
            <w:r w:rsidRPr="00465555">
              <w:rPr>
                <w:rStyle w:val="Hyperlink"/>
                <w:noProof/>
              </w:rPr>
              <w:t>Overview of Phase One</w:t>
            </w:r>
            <w:r>
              <w:rPr>
                <w:noProof/>
                <w:webHidden/>
              </w:rPr>
              <w:tab/>
            </w:r>
            <w:r>
              <w:rPr>
                <w:noProof/>
                <w:webHidden/>
              </w:rPr>
              <w:fldChar w:fldCharType="begin"/>
            </w:r>
            <w:r>
              <w:rPr>
                <w:noProof/>
                <w:webHidden/>
              </w:rPr>
              <w:instrText xml:space="preserve"> PAGEREF _Toc523091589 \h </w:instrText>
            </w:r>
            <w:r>
              <w:rPr>
                <w:noProof/>
                <w:webHidden/>
              </w:rPr>
            </w:r>
            <w:r>
              <w:rPr>
                <w:noProof/>
                <w:webHidden/>
              </w:rPr>
              <w:fldChar w:fldCharType="separate"/>
            </w:r>
            <w:r>
              <w:rPr>
                <w:noProof/>
                <w:webHidden/>
              </w:rPr>
              <w:t>40</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90" w:history="1">
            <w:r w:rsidRPr="00465555">
              <w:rPr>
                <w:rStyle w:val="Hyperlink"/>
                <w:noProof/>
              </w:rPr>
              <w:t>6.2.</w:t>
            </w:r>
            <w:r>
              <w:rPr>
                <w:rFonts w:asciiTheme="minorHAnsi" w:eastAsiaTheme="minorEastAsia" w:hAnsiTheme="minorHAnsi"/>
                <w:noProof/>
                <w:sz w:val="22"/>
                <w:lang w:eastAsia="en-GB"/>
              </w:rPr>
              <w:tab/>
            </w:r>
            <w:r w:rsidRPr="00465555">
              <w:rPr>
                <w:rStyle w:val="Hyperlink"/>
                <w:noProof/>
              </w:rPr>
              <w:t>Research into Problem Area</w:t>
            </w:r>
            <w:r>
              <w:rPr>
                <w:noProof/>
                <w:webHidden/>
              </w:rPr>
              <w:tab/>
            </w:r>
            <w:r>
              <w:rPr>
                <w:noProof/>
                <w:webHidden/>
              </w:rPr>
              <w:fldChar w:fldCharType="begin"/>
            </w:r>
            <w:r>
              <w:rPr>
                <w:noProof/>
                <w:webHidden/>
              </w:rPr>
              <w:instrText xml:space="preserve"> PAGEREF _Toc523091590 \h </w:instrText>
            </w:r>
            <w:r>
              <w:rPr>
                <w:noProof/>
                <w:webHidden/>
              </w:rPr>
            </w:r>
            <w:r>
              <w:rPr>
                <w:noProof/>
                <w:webHidden/>
              </w:rPr>
              <w:fldChar w:fldCharType="separate"/>
            </w:r>
            <w:r>
              <w:rPr>
                <w:noProof/>
                <w:webHidden/>
              </w:rPr>
              <w:t>40</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91" w:history="1">
            <w:r w:rsidRPr="00465555">
              <w:rPr>
                <w:rStyle w:val="Hyperlink"/>
                <w:noProof/>
              </w:rPr>
              <w:t>6.3.</w:t>
            </w:r>
            <w:r>
              <w:rPr>
                <w:rFonts w:asciiTheme="minorHAnsi" w:eastAsiaTheme="minorEastAsia" w:hAnsiTheme="minorHAnsi"/>
                <w:noProof/>
                <w:sz w:val="22"/>
                <w:lang w:eastAsia="en-GB"/>
              </w:rPr>
              <w:tab/>
            </w:r>
            <w:r w:rsidRPr="00465555">
              <w:rPr>
                <w:rStyle w:val="Hyperlink"/>
                <w:noProof/>
              </w:rPr>
              <w:t>Analysis of Problem Area</w:t>
            </w:r>
            <w:r>
              <w:rPr>
                <w:noProof/>
                <w:webHidden/>
              </w:rPr>
              <w:tab/>
            </w:r>
            <w:r>
              <w:rPr>
                <w:noProof/>
                <w:webHidden/>
              </w:rPr>
              <w:fldChar w:fldCharType="begin"/>
            </w:r>
            <w:r>
              <w:rPr>
                <w:noProof/>
                <w:webHidden/>
              </w:rPr>
              <w:instrText xml:space="preserve"> PAGEREF _Toc523091591 \h </w:instrText>
            </w:r>
            <w:r>
              <w:rPr>
                <w:noProof/>
                <w:webHidden/>
              </w:rPr>
            </w:r>
            <w:r>
              <w:rPr>
                <w:noProof/>
                <w:webHidden/>
              </w:rPr>
              <w:fldChar w:fldCharType="separate"/>
            </w:r>
            <w:r>
              <w:rPr>
                <w:noProof/>
                <w:webHidden/>
              </w:rPr>
              <w:t>40</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592" w:history="1">
            <w:r w:rsidRPr="00465555">
              <w:rPr>
                <w:rStyle w:val="Hyperlink"/>
                <w:noProof/>
              </w:rPr>
              <w:t>6.3.1.</w:t>
            </w:r>
            <w:r>
              <w:rPr>
                <w:rFonts w:asciiTheme="minorHAnsi" w:eastAsiaTheme="minorEastAsia" w:hAnsiTheme="minorHAnsi"/>
                <w:noProof/>
                <w:sz w:val="22"/>
                <w:lang w:eastAsia="en-GB"/>
              </w:rPr>
              <w:tab/>
            </w:r>
            <w:r w:rsidRPr="00465555">
              <w:rPr>
                <w:rStyle w:val="Hyperlink"/>
                <w:noProof/>
              </w:rPr>
              <w:t>Analysis Method</w:t>
            </w:r>
            <w:r>
              <w:rPr>
                <w:noProof/>
                <w:webHidden/>
              </w:rPr>
              <w:tab/>
            </w:r>
            <w:r>
              <w:rPr>
                <w:noProof/>
                <w:webHidden/>
              </w:rPr>
              <w:fldChar w:fldCharType="begin"/>
            </w:r>
            <w:r>
              <w:rPr>
                <w:noProof/>
                <w:webHidden/>
              </w:rPr>
              <w:instrText xml:space="preserve"> PAGEREF _Toc523091592 \h </w:instrText>
            </w:r>
            <w:r>
              <w:rPr>
                <w:noProof/>
                <w:webHidden/>
              </w:rPr>
            </w:r>
            <w:r>
              <w:rPr>
                <w:noProof/>
                <w:webHidden/>
              </w:rPr>
              <w:fldChar w:fldCharType="separate"/>
            </w:r>
            <w:r>
              <w:rPr>
                <w:noProof/>
                <w:webHidden/>
              </w:rPr>
              <w:t>40</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593" w:history="1">
            <w:r w:rsidRPr="00465555">
              <w:rPr>
                <w:rStyle w:val="Hyperlink"/>
                <w:noProof/>
              </w:rPr>
              <w:t>6.3.2.</w:t>
            </w:r>
            <w:r>
              <w:rPr>
                <w:rFonts w:asciiTheme="minorHAnsi" w:eastAsiaTheme="minorEastAsia" w:hAnsiTheme="minorHAnsi"/>
                <w:noProof/>
                <w:sz w:val="22"/>
                <w:lang w:eastAsia="en-GB"/>
              </w:rPr>
              <w:tab/>
            </w:r>
            <w:r w:rsidRPr="00465555">
              <w:rPr>
                <w:rStyle w:val="Hyperlink"/>
                <w:noProof/>
              </w:rPr>
              <w:t>Application of Analysis</w:t>
            </w:r>
            <w:r>
              <w:rPr>
                <w:noProof/>
                <w:webHidden/>
              </w:rPr>
              <w:tab/>
            </w:r>
            <w:r>
              <w:rPr>
                <w:noProof/>
                <w:webHidden/>
              </w:rPr>
              <w:fldChar w:fldCharType="begin"/>
            </w:r>
            <w:r>
              <w:rPr>
                <w:noProof/>
                <w:webHidden/>
              </w:rPr>
              <w:instrText xml:space="preserve"> PAGEREF _Toc523091593 \h </w:instrText>
            </w:r>
            <w:r>
              <w:rPr>
                <w:noProof/>
                <w:webHidden/>
              </w:rPr>
            </w:r>
            <w:r>
              <w:rPr>
                <w:noProof/>
                <w:webHidden/>
              </w:rPr>
              <w:fldChar w:fldCharType="separate"/>
            </w:r>
            <w:r>
              <w:rPr>
                <w:noProof/>
                <w:webHidden/>
              </w:rPr>
              <w:t>40</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94" w:history="1">
            <w:r w:rsidRPr="00465555">
              <w:rPr>
                <w:rStyle w:val="Hyperlink"/>
                <w:noProof/>
              </w:rPr>
              <w:t>6.4.</w:t>
            </w:r>
            <w:r>
              <w:rPr>
                <w:rFonts w:asciiTheme="minorHAnsi" w:eastAsiaTheme="minorEastAsia" w:hAnsiTheme="minorHAnsi"/>
                <w:noProof/>
                <w:sz w:val="22"/>
                <w:lang w:eastAsia="en-GB"/>
              </w:rPr>
              <w:tab/>
            </w:r>
            <w:r w:rsidRPr="00465555">
              <w:rPr>
                <w:rStyle w:val="Hyperlink"/>
                <w:noProof/>
              </w:rPr>
              <w:t>Design of Phase One</w:t>
            </w:r>
            <w:r>
              <w:rPr>
                <w:noProof/>
                <w:webHidden/>
              </w:rPr>
              <w:tab/>
            </w:r>
            <w:r>
              <w:rPr>
                <w:noProof/>
                <w:webHidden/>
              </w:rPr>
              <w:fldChar w:fldCharType="begin"/>
            </w:r>
            <w:r>
              <w:rPr>
                <w:noProof/>
                <w:webHidden/>
              </w:rPr>
              <w:instrText xml:space="preserve"> PAGEREF _Toc523091594 \h </w:instrText>
            </w:r>
            <w:r>
              <w:rPr>
                <w:noProof/>
                <w:webHidden/>
              </w:rPr>
            </w:r>
            <w:r>
              <w:rPr>
                <w:noProof/>
                <w:webHidden/>
              </w:rPr>
              <w:fldChar w:fldCharType="separate"/>
            </w:r>
            <w:r>
              <w:rPr>
                <w:noProof/>
                <w:webHidden/>
              </w:rPr>
              <w:t>40</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595" w:history="1">
            <w:r w:rsidRPr="00465555">
              <w:rPr>
                <w:rStyle w:val="Hyperlink"/>
                <w:noProof/>
              </w:rPr>
              <w:t>6.4.1.</w:t>
            </w:r>
            <w:r>
              <w:rPr>
                <w:rFonts w:asciiTheme="minorHAnsi" w:eastAsiaTheme="minorEastAsia" w:hAnsiTheme="minorHAnsi"/>
                <w:noProof/>
                <w:sz w:val="22"/>
                <w:lang w:eastAsia="en-GB"/>
              </w:rPr>
              <w:tab/>
            </w:r>
            <w:r w:rsidRPr="00465555">
              <w:rPr>
                <w:rStyle w:val="Hyperlink"/>
                <w:noProof/>
              </w:rPr>
              <w:t>Design Method</w:t>
            </w:r>
            <w:r>
              <w:rPr>
                <w:noProof/>
                <w:webHidden/>
              </w:rPr>
              <w:tab/>
            </w:r>
            <w:r>
              <w:rPr>
                <w:noProof/>
                <w:webHidden/>
              </w:rPr>
              <w:fldChar w:fldCharType="begin"/>
            </w:r>
            <w:r>
              <w:rPr>
                <w:noProof/>
                <w:webHidden/>
              </w:rPr>
              <w:instrText xml:space="preserve"> PAGEREF _Toc523091595 \h </w:instrText>
            </w:r>
            <w:r>
              <w:rPr>
                <w:noProof/>
                <w:webHidden/>
              </w:rPr>
            </w:r>
            <w:r>
              <w:rPr>
                <w:noProof/>
                <w:webHidden/>
              </w:rPr>
              <w:fldChar w:fldCharType="separate"/>
            </w:r>
            <w:r>
              <w:rPr>
                <w:noProof/>
                <w:webHidden/>
              </w:rPr>
              <w:t>40</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596" w:history="1">
            <w:r w:rsidRPr="00465555">
              <w:rPr>
                <w:rStyle w:val="Hyperlink"/>
                <w:noProof/>
              </w:rPr>
              <w:t>6.4.2.</w:t>
            </w:r>
            <w:r>
              <w:rPr>
                <w:rFonts w:asciiTheme="minorHAnsi" w:eastAsiaTheme="minorEastAsia" w:hAnsiTheme="minorHAnsi"/>
                <w:noProof/>
                <w:sz w:val="22"/>
                <w:lang w:eastAsia="en-GB"/>
              </w:rPr>
              <w:tab/>
            </w:r>
            <w:r w:rsidRPr="00465555">
              <w:rPr>
                <w:rStyle w:val="Hyperlink"/>
                <w:noProof/>
              </w:rPr>
              <w:t>Application of Design</w:t>
            </w:r>
            <w:r>
              <w:rPr>
                <w:noProof/>
                <w:webHidden/>
              </w:rPr>
              <w:tab/>
            </w:r>
            <w:r>
              <w:rPr>
                <w:noProof/>
                <w:webHidden/>
              </w:rPr>
              <w:fldChar w:fldCharType="begin"/>
            </w:r>
            <w:r>
              <w:rPr>
                <w:noProof/>
                <w:webHidden/>
              </w:rPr>
              <w:instrText xml:space="preserve"> PAGEREF _Toc523091596 \h </w:instrText>
            </w:r>
            <w:r>
              <w:rPr>
                <w:noProof/>
                <w:webHidden/>
              </w:rPr>
            </w:r>
            <w:r>
              <w:rPr>
                <w:noProof/>
                <w:webHidden/>
              </w:rPr>
              <w:fldChar w:fldCharType="separate"/>
            </w:r>
            <w:r>
              <w:rPr>
                <w:noProof/>
                <w:webHidden/>
              </w:rPr>
              <w:t>40</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97" w:history="1">
            <w:r w:rsidRPr="00465555">
              <w:rPr>
                <w:rStyle w:val="Hyperlink"/>
                <w:noProof/>
              </w:rPr>
              <w:t>6.5.</w:t>
            </w:r>
            <w:r>
              <w:rPr>
                <w:rFonts w:asciiTheme="minorHAnsi" w:eastAsiaTheme="minorEastAsia" w:hAnsiTheme="minorHAnsi"/>
                <w:noProof/>
                <w:sz w:val="22"/>
                <w:lang w:eastAsia="en-GB"/>
              </w:rPr>
              <w:tab/>
            </w:r>
            <w:r w:rsidRPr="00465555">
              <w:rPr>
                <w:rStyle w:val="Hyperlink"/>
                <w:noProof/>
              </w:rPr>
              <w:t>Creation and Implementation</w:t>
            </w:r>
            <w:r>
              <w:rPr>
                <w:noProof/>
                <w:webHidden/>
              </w:rPr>
              <w:tab/>
            </w:r>
            <w:r>
              <w:rPr>
                <w:noProof/>
                <w:webHidden/>
              </w:rPr>
              <w:fldChar w:fldCharType="begin"/>
            </w:r>
            <w:r>
              <w:rPr>
                <w:noProof/>
                <w:webHidden/>
              </w:rPr>
              <w:instrText xml:space="preserve"> PAGEREF _Toc523091597 \h </w:instrText>
            </w:r>
            <w:r>
              <w:rPr>
                <w:noProof/>
                <w:webHidden/>
              </w:rPr>
            </w:r>
            <w:r>
              <w:rPr>
                <w:noProof/>
                <w:webHidden/>
              </w:rPr>
              <w:fldChar w:fldCharType="separate"/>
            </w:r>
            <w:r>
              <w:rPr>
                <w:noProof/>
                <w:webHidden/>
              </w:rPr>
              <w:t>40</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598" w:history="1">
            <w:r w:rsidRPr="00465555">
              <w:rPr>
                <w:rStyle w:val="Hyperlink"/>
                <w:noProof/>
              </w:rPr>
              <w:t>6.6.</w:t>
            </w:r>
            <w:r>
              <w:rPr>
                <w:rFonts w:asciiTheme="minorHAnsi" w:eastAsiaTheme="minorEastAsia" w:hAnsiTheme="minorHAnsi"/>
                <w:noProof/>
                <w:sz w:val="22"/>
                <w:lang w:eastAsia="en-GB"/>
              </w:rPr>
              <w:tab/>
            </w:r>
            <w:r w:rsidRPr="00465555">
              <w:rPr>
                <w:rStyle w:val="Hyperlink"/>
                <w:noProof/>
              </w:rPr>
              <w:t>Phase One Modular Testing</w:t>
            </w:r>
            <w:r>
              <w:rPr>
                <w:noProof/>
                <w:webHidden/>
              </w:rPr>
              <w:tab/>
            </w:r>
            <w:r>
              <w:rPr>
                <w:noProof/>
                <w:webHidden/>
              </w:rPr>
              <w:fldChar w:fldCharType="begin"/>
            </w:r>
            <w:r>
              <w:rPr>
                <w:noProof/>
                <w:webHidden/>
              </w:rPr>
              <w:instrText xml:space="preserve"> PAGEREF _Toc523091598 \h </w:instrText>
            </w:r>
            <w:r>
              <w:rPr>
                <w:noProof/>
                <w:webHidden/>
              </w:rPr>
            </w:r>
            <w:r>
              <w:rPr>
                <w:noProof/>
                <w:webHidden/>
              </w:rPr>
              <w:fldChar w:fldCharType="separate"/>
            </w:r>
            <w:r>
              <w:rPr>
                <w:noProof/>
                <w:webHidden/>
              </w:rPr>
              <w:t>40</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599" w:history="1">
            <w:r w:rsidRPr="00465555">
              <w:rPr>
                <w:rStyle w:val="Hyperlink"/>
                <w:noProof/>
              </w:rPr>
              <w:t>6.6.1.</w:t>
            </w:r>
            <w:r>
              <w:rPr>
                <w:rFonts w:asciiTheme="minorHAnsi" w:eastAsiaTheme="minorEastAsia" w:hAnsiTheme="minorHAnsi"/>
                <w:noProof/>
                <w:sz w:val="22"/>
                <w:lang w:eastAsia="en-GB"/>
              </w:rPr>
              <w:tab/>
            </w:r>
            <w:r w:rsidRPr="00465555">
              <w:rPr>
                <w:rStyle w:val="Hyperlink"/>
                <w:noProof/>
              </w:rPr>
              <w:t>Testing Method and Strategy</w:t>
            </w:r>
            <w:r>
              <w:rPr>
                <w:noProof/>
                <w:webHidden/>
              </w:rPr>
              <w:tab/>
            </w:r>
            <w:r>
              <w:rPr>
                <w:noProof/>
                <w:webHidden/>
              </w:rPr>
              <w:fldChar w:fldCharType="begin"/>
            </w:r>
            <w:r>
              <w:rPr>
                <w:noProof/>
                <w:webHidden/>
              </w:rPr>
              <w:instrText xml:space="preserve"> PAGEREF _Toc523091599 \h </w:instrText>
            </w:r>
            <w:r>
              <w:rPr>
                <w:noProof/>
                <w:webHidden/>
              </w:rPr>
            </w:r>
            <w:r>
              <w:rPr>
                <w:noProof/>
                <w:webHidden/>
              </w:rPr>
              <w:fldChar w:fldCharType="separate"/>
            </w:r>
            <w:r>
              <w:rPr>
                <w:noProof/>
                <w:webHidden/>
              </w:rPr>
              <w:t>40</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600" w:history="1">
            <w:r w:rsidRPr="00465555">
              <w:rPr>
                <w:rStyle w:val="Hyperlink"/>
                <w:noProof/>
              </w:rPr>
              <w:t>6.6.2.</w:t>
            </w:r>
            <w:r>
              <w:rPr>
                <w:rFonts w:asciiTheme="minorHAnsi" w:eastAsiaTheme="minorEastAsia" w:hAnsiTheme="minorHAnsi"/>
                <w:noProof/>
                <w:sz w:val="22"/>
                <w:lang w:eastAsia="en-GB"/>
              </w:rPr>
              <w:tab/>
            </w:r>
            <w:r w:rsidRPr="00465555">
              <w:rPr>
                <w:rStyle w:val="Hyperlink"/>
                <w:noProof/>
              </w:rPr>
              <w:t>Testing Plan</w:t>
            </w:r>
            <w:r>
              <w:rPr>
                <w:noProof/>
                <w:webHidden/>
              </w:rPr>
              <w:tab/>
            </w:r>
            <w:r>
              <w:rPr>
                <w:noProof/>
                <w:webHidden/>
              </w:rPr>
              <w:fldChar w:fldCharType="begin"/>
            </w:r>
            <w:r>
              <w:rPr>
                <w:noProof/>
                <w:webHidden/>
              </w:rPr>
              <w:instrText xml:space="preserve"> PAGEREF _Toc523091600 \h </w:instrText>
            </w:r>
            <w:r>
              <w:rPr>
                <w:noProof/>
                <w:webHidden/>
              </w:rPr>
            </w:r>
            <w:r>
              <w:rPr>
                <w:noProof/>
                <w:webHidden/>
              </w:rPr>
              <w:fldChar w:fldCharType="separate"/>
            </w:r>
            <w:r>
              <w:rPr>
                <w:noProof/>
                <w:webHidden/>
              </w:rPr>
              <w:t>40</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601" w:history="1">
            <w:r w:rsidRPr="00465555">
              <w:rPr>
                <w:rStyle w:val="Hyperlink"/>
                <w:noProof/>
              </w:rPr>
              <w:t>6.6.3.</w:t>
            </w:r>
            <w:r>
              <w:rPr>
                <w:rFonts w:asciiTheme="minorHAnsi" w:eastAsiaTheme="minorEastAsia" w:hAnsiTheme="minorHAnsi"/>
                <w:noProof/>
                <w:sz w:val="22"/>
                <w:lang w:eastAsia="en-GB"/>
              </w:rPr>
              <w:tab/>
            </w:r>
            <w:r w:rsidRPr="00465555">
              <w:rPr>
                <w:rStyle w:val="Hyperlink"/>
                <w:noProof/>
              </w:rPr>
              <w:t>Testing Conclusions</w:t>
            </w:r>
            <w:r>
              <w:rPr>
                <w:noProof/>
                <w:webHidden/>
              </w:rPr>
              <w:tab/>
            </w:r>
            <w:r>
              <w:rPr>
                <w:noProof/>
                <w:webHidden/>
              </w:rPr>
              <w:fldChar w:fldCharType="begin"/>
            </w:r>
            <w:r>
              <w:rPr>
                <w:noProof/>
                <w:webHidden/>
              </w:rPr>
              <w:instrText xml:space="preserve"> PAGEREF _Toc523091601 \h </w:instrText>
            </w:r>
            <w:r>
              <w:rPr>
                <w:noProof/>
                <w:webHidden/>
              </w:rPr>
            </w:r>
            <w:r>
              <w:rPr>
                <w:noProof/>
                <w:webHidden/>
              </w:rPr>
              <w:fldChar w:fldCharType="separate"/>
            </w:r>
            <w:r>
              <w:rPr>
                <w:noProof/>
                <w:webHidden/>
              </w:rPr>
              <w:t>40</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602" w:history="1">
            <w:r w:rsidRPr="00465555">
              <w:rPr>
                <w:rStyle w:val="Hyperlink"/>
                <w:noProof/>
              </w:rPr>
              <w:t>6.7.</w:t>
            </w:r>
            <w:r>
              <w:rPr>
                <w:rFonts w:asciiTheme="minorHAnsi" w:eastAsiaTheme="minorEastAsia" w:hAnsiTheme="minorHAnsi"/>
                <w:noProof/>
                <w:sz w:val="22"/>
                <w:lang w:eastAsia="en-GB"/>
              </w:rPr>
              <w:tab/>
            </w:r>
            <w:r w:rsidRPr="00465555">
              <w:rPr>
                <w:rStyle w:val="Hyperlink"/>
                <w:noProof/>
              </w:rPr>
              <w:t>Reflection of Phase One</w:t>
            </w:r>
            <w:r>
              <w:rPr>
                <w:noProof/>
                <w:webHidden/>
              </w:rPr>
              <w:tab/>
            </w:r>
            <w:r>
              <w:rPr>
                <w:noProof/>
                <w:webHidden/>
              </w:rPr>
              <w:fldChar w:fldCharType="begin"/>
            </w:r>
            <w:r>
              <w:rPr>
                <w:noProof/>
                <w:webHidden/>
              </w:rPr>
              <w:instrText xml:space="preserve"> PAGEREF _Toc523091602 \h </w:instrText>
            </w:r>
            <w:r>
              <w:rPr>
                <w:noProof/>
                <w:webHidden/>
              </w:rPr>
            </w:r>
            <w:r>
              <w:rPr>
                <w:noProof/>
                <w:webHidden/>
              </w:rPr>
              <w:fldChar w:fldCharType="separate"/>
            </w:r>
            <w:r>
              <w:rPr>
                <w:noProof/>
                <w:webHidden/>
              </w:rPr>
              <w:t>40</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603" w:history="1">
            <w:r w:rsidRPr="00465555">
              <w:rPr>
                <w:rStyle w:val="Hyperlink"/>
                <w:noProof/>
              </w:rPr>
              <w:t>6.8.</w:t>
            </w:r>
            <w:r>
              <w:rPr>
                <w:rFonts w:asciiTheme="minorHAnsi" w:eastAsiaTheme="minorEastAsia" w:hAnsiTheme="minorHAnsi"/>
                <w:noProof/>
                <w:sz w:val="22"/>
                <w:lang w:eastAsia="en-GB"/>
              </w:rPr>
              <w:tab/>
            </w:r>
            <w:r w:rsidRPr="00465555">
              <w:rPr>
                <w:rStyle w:val="Hyperlink"/>
                <w:noProof/>
              </w:rPr>
              <w:t>Influence on Project Plan</w:t>
            </w:r>
            <w:r>
              <w:rPr>
                <w:noProof/>
                <w:webHidden/>
              </w:rPr>
              <w:tab/>
            </w:r>
            <w:r>
              <w:rPr>
                <w:noProof/>
                <w:webHidden/>
              </w:rPr>
              <w:fldChar w:fldCharType="begin"/>
            </w:r>
            <w:r>
              <w:rPr>
                <w:noProof/>
                <w:webHidden/>
              </w:rPr>
              <w:instrText xml:space="preserve"> PAGEREF _Toc523091603 \h </w:instrText>
            </w:r>
            <w:r>
              <w:rPr>
                <w:noProof/>
                <w:webHidden/>
              </w:rPr>
            </w:r>
            <w:r>
              <w:rPr>
                <w:noProof/>
                <w:webHidden/>
              </w:rPr>
              <w:fldChar w:fldCharType="separate"/>
            </w:r>
            <w:r>
              <w:rPr>
                <w:noProof/>
                <w:webHidden/>
              </w:rPr>
              <w:t>40</w:t>
            </w:r>
            <w:r>
              <w:rPr>
                <w:noProof/>
                <w:webHidden/>
              </w:rPr>
              <w:fldChar w:fldCharType="end"/>
            </w:r>
          </w:hyperlink>
        </w:p>
        <w:p w:rsidR="005378A8" w:rsidRDefault="005378A8">
          <w:pPr>
            <w:pStyle w:val="TOC1"/>
            <w:tabs>
              <w:tab w:val="left" w:pos="660"/>
              <w:tab w:val="right" w:leader="dot" w:pos="9854"/>
            </w:tabs>
            <w:rPr>
              <w:rFonts w:asciiTheme="minorHAnsi" w:eastAsiaTheme="minorEastAsia" w:hAnsiTheme="minorHAnsi"/>
              <w:noProof/>
              <w:sz w:val="22"/>
              <w:lang w:eastAsia="en-GB"/>
            </w:rPr>
          </w:pPr>
          <w:hyperlink w:anchor="_Toc523091604" w:history="1">
            <w:r w:rsidRPr="00465555">
              <w:rPr>
                <w:rStyle w:val="Hyperlink"/>
                <w:noProof/>
              </w:rPr>
              <w:t>7.0.</w:t>
            </w:r>
            <w:r>
              <w:rPr>
                <w:rFonts w:asciiTheme="minorHAnsi" w:eastAsiaTheme="minorEastAsia" w:hAnsiTheme="minorHAnsi"/>
                <w:noProof/>
                <w:sz w:val="22"/>
                <w:lang w:eastAsia="en-GB"/>
              </w:rPr>
              <w:tab/>
            </w:r>
            <w:r w:rsidRPr="00465555">
              <w:rPr>
                <w:rStyle w:val="Hyperlink"/>
                <w:noProof/>
              </w:rPr>
              <w:t>Overview of All Components</w:t>
            </w:r>
            <w:r>
              <w:rPr>
                <w:noProof/>
                <w:webHidden/>
              </w:rPr>
              <w:tab/>
            </w:r>
            <w:r>
              <w:rPr>
                <w:noProof/>
                <w:webHidden/>
              </w:rPr>
              <w:fldChar w:fldCharType="begin"/>
            </w:r>
            <w:r>
              <w:rPr>
                <w:noProof/>
                <w:webHidden/>
              </w:rPr>
              <w:instrText xml:space="preserve"> PAGEREF _Toc523091604 \h </w:instrText>
            </w:r>
            <w:r>
              <w:rPr>
                <w:noProof/>
                <w:webHidden/>
              </w:rPr>
            </w:r>
            <w:r>
              <w:rPr>
                <w:noProof/>
                <w:webHidden/>
              </w:rPr>
              <w:fldChar w:fldCharType="separate"/>
            </w:r>
            <w:r>
              <w:rPr>
                <w:noProof/>
                <w:webHidden/>
              </w:rPr>
              <w:t>41</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605" w:history="1">
            <w:r w:rsidRPr="00465555">
              <w:rPr>
                <w:rStyle w:val="Hyperlink"/>
                <w:noProof/>
              </w:rPr>
              <w:t>7.1.</w:t>
            </w:r>
            <w:r>
              <w:rPr>
                <w:rFonts w:asciiTheme="minorHAnsi" w:eastAsiaTheme="minorEastAsia" w:hAnsiTheme="minorHAnsi"/>
                <w:noProof/>
                <w:sz w:val="22"/>
                <w:lang w:eastAsia="en-GB"/>
              </w:rPr>
              <w:tab/>
            </w:r>
            <w:r w:rsidRPr="00465555">
              <w:rPr>
                <w:rStyle w:val="Hyperlink"/>
                <w:noProof/>
              </w:rPr>
              <w:t>Implementation of All Phases</w:t>
            </w:r>
            <w:r>
              <w:rPr>
                <w:noProof/>
                <w:webHidden/>
              </w:rPr>
              <w:tab/>
            </w:r>
            <w:r>
              <w:rPr>
                <w:noProof/>
                <w:webHidden/>
              </w:rPr>
              <w:fldChar w:fldCharType="begin"/>
            </w:r>
            <w:r>
              <w:rPr>
                <w:noProof/>
                <w:webHidden/>
              </w:rPr>
              <w:instrText xml:space="preserve"> PAGEREF _Toc523091605 \h </w:instrText>
            </w:r>
            <w:r>
              <w:rPr>
                <w:noProof/>
                <w:webHidden/>
              </w:rPr>
            </w:r>
            <w:r>
              <w:rPr>
                <w:noProof/>
                <w:webHidden/>
              </w:rPr>
              <w:fldChar w:fldCharType="separate"/>
            </w:r>
            <w:r>
              <w:rPr>
                <w:noProof/>
                <w:webHidden/>
              </w:rPr>
              <w:t>41</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606" w:history="1">
            <w:r w:rsidRPr="00465555">
              <w:rPr>
                <w:rStyle w:val="Hyperlink"/>
                <w:noProof/>
              </w:rPr>
              <w:t>7.2.</w:t>
            </w:r>
            <w:r>
              <w:rPr>
                <w:rFonts w:asciiTheme="minorHAnsi" w:eastAsiaTheme="minorEastAsia" w:hAnsiTheme="minorHAnsi"/>
                <w:noProof/>
                <w:sz w:val="22"/>
                <w:lang w:eastAsia="en-GB"/>
              </w:rPr>
              <w:tab/>
            </w:r>
            <w:r w:rsidRPr="00465555">
              <w:rPr>
                <w:rStyle w:val="Hyperlink"/>
                <w:noProof/>
              </w:rPr>
              <w:t>Testing of Complete Implementation</w:t>
            </w:r>
            <w:r>
              <w:rPr>
                <w:noProof/>
                <w:webHidden/>
              </w:rPr>
              <w:tab/>
            </w:r>
            <w:r>
              <w:rPr>
                <w:noProof/>
                <w:webHidden/>
              </w:rPr>
              <w:fldChar w:fldCharType="begin"/>
            </w:r>
            <w:r>
              <w:rPr>
                <w:noProof/>
                <w:webHidden/>
              </w:rPr>
              <w:instrText xml:space="preserve"> PAGEREF _Toc523091606 \h </w:instrText>
            </w:r>
            <w:r>
              <w:rPr>
                <w:noProof/>
                <w:webHidden/>
              </w:rPr>
            </w:r>
            <w:r>
              <w:rPr>
                <w:noProof/>
                <w:webHidden/>
              </w:rPr>
              <w:fldChar w:fldCharType="separate"/>
            </w:r>
            <w:r>
              <w:rPr>
                <w:noProof/>
                <w:webHidden/>
              </w:rPr>
              <w:t>41</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607" w:history="1">
            <w:r w:rsidRPr="00465555">
              <w:rPr>
                <w:rStyle w:val="Hyperlink"/>
                <w:noProof/>
              </w:rPr>
              <w:t>7.2.1.</w:t>
            </w:r>
            <w:r>
              <w:rPr>
                <w:rFonts w:asciiTheme="minorHAnsi" w:eastAsiaTheme="minorEastAsia" w:hAnsiTheme="minorHAnsi"/>
                <w:noProof/>
                <w:sz w:val="22"/>
                <w:lang w:eastAsia="en-GB"/>
              </w:rPr>
              <w:tab/>
            </w:r>
            <w:r w:rsidRPr="00465555">
              <w:rPr>
                <w:rStyle w:val="Hyperlink"/>
                <w:noProof/>
              </w:rPr>
              <w:t>Testing Method and Strategy</w:t>
            </w:r>
            <w:r>
              <w:rPr>
                <w:noProof/>
                <w:webHidden/>
              </w:rPr>
              <w:tab/>
            </w:r>
            <w:r>
              <w:rPr>
                <w:noProof/>
                <w:webHidden/>
              </w:rPr>
              <w:fldChar w:fldCharType="begin"/>
            </w:r>
            <w:r>
              <w:rPr>
                <w:noProof/>
                <w:webHidden/>
              </w:rPr>
              <w:instrText xml:space="preserve"> PAGEREF _Toc523091607 \h </w:instrText>
            </w:r>
            <w:r>
              <w:rPr>
                <w:noProof/>
                <w:webHidden/>
              </w:rPr>
            </w:r>
            <w:r>
              <w:rPr>
                <w:noProof/>
                <w:webHidden/>
              </w:rPr>
              <w:fldChar w:fldCharType="separate"/>
            </w:r>
            <w:r>
              <w:rPr>
                <w:noProof/>
                <w:webHidden/>
              </w:rPr>
              <w:t>41</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608" w:history="1">
            <w:r w:rsidRPr="00465555">
              <w:rPr>
                <w:rStyle w:val="Hyperlink"/>
                <w:noProof/>
              </w:rPr>
              <w:t>7.2.2.</w:t>
            </w:r>
            <w:r>
              <w:rPr>
                <w:rFonts w:asciiTheme="minorHAnsi" w:eastAsiaTheme="minorEastAsia" w:hAnsiTheme="minorHAnsi"/>
                <w:noProof/>
                <w:sz w:val="22"/>
                <w:lang w:eastAsia="en-GB"/>
              </w:rPr>
              <w:tab/>
            </w:r>
            <w:r w:rsidRPr="00465555">
              <w:rPr>
                <w:rStyle w:val="Hyperlink"/>
                <w:noProof/>
              </w:rPr>
              <w:t>Testing Plan</w:t>
            </w:r>
            <w:r>
              <w:rPr>
                <w:noProof/>
                <w:webHidden/>
              </w:rPr>
              <w:tab/>
            </w:r>
            <w:r>
              <w:rPr>
                <w:noProof/>
                <w:webHidden/>
              </w:rPr>
              <w:fldChar w:fldCharType="begin"/>
            </w:r>
            <w:r>
              <w:rPr>
                <w:noProof/>
                <w:webHidden/>
              </w:rPr>
              <w:instrText xml:space="preserve"> PAGEREF _Toc523091608 \h </w:instrText>
            </w:r>
            <w:r>
              <w:rPr>
                <w:noProof/>
                <w:webHidden/>
              </w:rPr>
            </w:r>
            <w:r>
              <w:rPr>
                <w:noProof/>
                <w:webHidden/>
              </w:rPr>
              <w:fldChar w:fldCharType="separate"/>
            </w:r>
            <w:r>
              <w:rPr>
                <w:noProof/>
                <w:webHidden/>
              </w:rPr>
              <w:t>41</w:t>
            </w:r>
            <w:r>
              <w:rPr>
                <w:noProof/>
                <w:webHidden/>
              </w:rPr>
              <w:fldChar w:fldCharType="end"/>
            </w:r>
          </w:hyperlink>
        </w:p>
        <w:p w:rsidR="005378A8" w:rsidRDefault="005378A8">
          <w:pPr>
            <w:pStyle w:val="TOC3"/>
            <w:tabs>
              <w:tab w:val="left" w:pos="1100"/>
              <w:tab w:val="right" w:leader="dot" w:pos="9854"/>
            </w:tabs>
            <w:rPr>
              <w:rFonts w:asciiTheme="minorHAnsi" w:eastAsiaTheme="minorEastAsia" w:hAnsiTheme="minorHAnsi"/>
              <w:noProof/>
              <w:sz w:val="22"/>
              <w:lang w:eastAsia="en-GB"/>
            </w:rPr>
          </w:pPr>
          <w:hyperlink w:anchor="_Toc523091609" w:history="1">
            <w:r w:rsidRPr="00465555">
              <w:rPr>
                <w:rStyle w:val="Hyperlink"/>
                <w:noProof/>
              </w:rPr>
              <w:t>7.2.3.</w:t>
            </w:r>
            <w:r>
              <w:rPr>
                <w:rFonts w:asciiTheme="minorHAnsi" w:eastAsiaTheme="minorEastAsia" w:hAnsiTheme="minorHAnsi"/>
                <w:noProof/>
                <w:sz w:val="22"/>
                <w:lang w:eastAsia="en-GB"/>
              </w:rPr>
              <w:tab/>
            </w:r>
            <w:r w:rsidRPr="00465555">
              <w:rPr>
                <w:rStyle w:val="Hyperlink"/>
                <w:noProof/>
              </w:rPr>
              <w:t>Testing Conclusions</w:t>
            </w:r>
            <w:r>
              <w:rPr>
                <w:noProof/>
                <w:webHidden/>
              </w:rPr>
              <w:tab/>
            </w:r>
            <w:r>
              <w:rPr>
                <w:noProof/>
                <w:webHidden/>
              </w:rPr>
              <w:fldChar w:fldCharType="begin"/>
            </w:r>
            <w:r>
              <w:rPr>
                <w:noProof/>
                <w:webHidden/>
              </w:rPr>
              <w:instrText xml:space="preserve"> PAGEREF _Toc523091609 \h </w:instrText>
            </w:r>
            <w:r>
              <w:rPr>
                <w:noProof/>
                <w:webHidden/>
              </w:rPr>
            </w:r>
            <w:r>
              <w:rPr>
                <w:noProof/>
                <w:webHidden/>
              </w:rPr>
              <w:fldChar w:fldCharType="separate"/>
            </w:r>
            <w:r>
              <w:rPr>
                <w:noProof/>
                <w:webHidden/>
              </w:rPr>
              <w:t>41</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610" w:history="1">
            <w:r w:rsidRPr="00465555">
              <w:rPr>
                <w:rStyle w:val="Hyperlink"/>
                <w:noProof/>
              </w:rPr>
              <w:t>7.3.</w:t>
            </w:r>
            <w:r>
              <w:rPr>
                <w:rFonts w:asciiTheme="minorHAnsi" w:eastAsiaTheme="minorEastAsia" w:hAnsiTheme="minorHAnsi"/>
                <w:noProof/>
                <w:sz w:val="22"/>
                <w:lang w:eastAsia="en-GB"/>
              </w:rPr>
              <w:tab/>
            </w:r>
            <w:r w:rsidRPr="00465555">
              <w:rPr>
                <w:rStyle w:val="Hyperlink"/>
                <w:noProof/>
              </w:rPr>
              <w:t>Reflection of System</w:t>
            </w:r>
            <w:r>
              <w:rPr>
                <w:noProof/>
                <w:webHidden/>
              </w:rPr>
              <w:tab/>
            </w:r>
            <w:r>
              <w:rPr>
                <w:noProof/>
                <w:webHidden/>
              </w:rPr>
              <w:fldChar w:fldCharType="begin"/>
            </w:r>
            <w:r>
              <w:rPr>
                <w:noProof/>
                <w:webHidden/>
              </w:rPr>
              <w:instrText xml:space="preserve"> PAGEREF _Toc523091610 \h </w:instrText>
            </w:r>
            <w:r>
              <w:rPr>
                <w:noProof/>
                <w:webHidden/>
              </w:rPr>
            </w:r>
            <w:r>
              <w:rPr>
                <w:noProof/>
                <w:webHidden/>
              </w:rPr>
              <w:fldChar w:fldCharType="separate"/>
            </w:r>
            <w:r>
              <w:rPr>
                <w:noProof/>
                <w:webHidden/>
              </w:rPr>
              <w:t>41</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611" w:history="1">
            <w:r w:rsidRPr="00465555">
              <w:rPr>
                <w:rStyle w:val="Hyperlink"/>
                <w:noProof/>
              </w:rPr>
              <w:t>7.4.</w:t>
            </w:r>
            <w:r>
              <w:rPr>
                <w:rFonts w:asciiTheme="minorHAnsi" w:eastAsiaTheme="minorEastAsia" w:hAnsiTheme="minorHAnsi"/>
                <w:noProof/>
                <w:sz w:val="22"/>
                <w:lang w:eastAsia="en-GB"/>
              </w:rPr>
              <w:tab/>
            </w:r>
            <w:r w:rsidRPr="00465555">
              <w:rPr>
                <w:rStyle w:val="Hyperlink"/>
                <w:noProof/>
              </w:rPr>
              <w:t>Influence on Project Plan</w:t>
            </w:r>
            <w:r>
              <w:rPr>
                <w:noProof/>
                <w:webHidden/>
              </w:rPr>
              <w:tab/>
            </w:r>
            <w:r>
              <w:rPr>
                <w:noProof/>
                <w:webHidden/>
              </w:rPr>
              <w:fldChar w:fldCharType="begin"/>
            </w:r>
            <w:r>
              <w:rPr>
                <w:noProof/>
                <w:webHidden/>
              </w:rPr>
              <w:instrText xml:space="preserve"> PAGEREF _Toc523091611 \h </w:instrText>
            </w:r>
            <w:r>
              <w:rPr>
                <w:noProof/>
                <w:webHidden/>
              </w:rPr>
            </w:r>
            <w:r>
              <w:rPr>
                <w:noProof/>
                <w:webHidden/>
              </w:rPr>
              <w:fldChar w:fldCharType="separate"/>
            </w:r>
            <w:r>
              <w:rPr>
                <w:noProof/>
                <w:webHidden/>
              </w:rPr>
              <w:t>41</w:t>
            </w:r>
            <w:r>
              <w:rPr>
                <w:noProof/>
                <w:webHidden/>
              </w:rPr>
              <w:fldChar w:fldCharType="end"/>
            </w:r>
          </w:hyperlink>
        </w:p>
        <w:p w:rsidR="005378A8" w:rsidRDefault="005378A8">
          <w:pPr>
            <w:pStyle w:val="TOC1"/>
            <w:tabs>
              <w:tab w:val="left" w:pos="660"/>
              <w:tab w:val="right" w:leader="dot" w:pos="9854"/>
            </w:tabs>
            <w:rPr>
              <w:rFonts w:asciiTheme="minorHAnsi" w:eastAsiaTheme="minorEastAsia" w:hAnsiTheme="minorHAnsi"/>
              <w:noProof/>
              <w:sz w:val="22"/>
              <w:lang w:eastAsia="en-GB"/>
            </w:rPr>
          </w:pPr>
          <w:hyperlink w:anchor="_Toc523091612" w:history="1">
            <w:r w:rsidRPr="00465555">
              <w:rPr>
                <w:rStyle w:val="Hyperlink"/>
                <w:noProof/>
              </w:rPr>
              <w:t>8.0.</w:t>
            </w:r>
            <w:r>
              <w:rPr>
                <w:rFonts w:asciiTheme="minorHAnsi" w:eastAsiaTheme="minorEastAsia" w:hAnsiTheme="minorHAnsi"/>
                <w:noProof/>
                <w:sz w:val="22"/>
                <w:lang w:eastAsia="en-GB"/>
              </w:rPr>
              <w:tab/>
            </w:r>
            <w:r w:rsidRPr="00465555">
              <w:rPr>
                <w:rStyle w:val="Hyperlink"/>
                <w:noProof/>
              </w:rPr>
              <w:t>Critical Review and Identified Areas for Refinement and Furtherance</w:t>
            </w:r>
            <w:r>
              <w:rPr>
                <w:noProof/>
                <w:webHidden/>
              </w:rPr>
              <w:tab/>
            </w:r>
            <w:r>
              <w:rPr>
                <w:noProof/>
                <w:webHidden/>
              </w:rPr>
              <w:fldChar w:fldCharType="begin"/>
            </w:r>
            <w:r>
              <w:rPr>
                <w:noProof/>
                <w:webHidden/>
              </w:rPr>
              <w:instrText xml:space="preserve"> PAGEREF _Toc523091612 \h </w:instrText>
            </w:r>
            <w:r>
              <w:rPr>
                <w:noProof/>
                <w:webHidden/>
              </w:rPr>
            </w:r>
            <w:r>
              <w:rPr>
                <w:noProof/>
                <w:webHidden/>
              </w:rPr>
              <w:fldChar w:fldCharType="separate"/>
            </w:r>
            <w:r>
              <w:rPr>
                <w:noProof/>
                <w:webHidden/>
              </w:rPr>
              <w:t>42</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613" w:history="1">
            <w:r w:rsidRPr="00465555">
              <w:rPr>
                <w:rStyle w:val="Hyperlink"/>
                <w:noProof/>
              </w:rPr>
              <w:t>8.1.</w:t>
            </w:r>
            <w:r>
              <w:rPr>
                <w:rFonts w:asciiTheme="minorHAnsi" w:eastAsiaTheme="minorEastAsia" w:hAnsiTheme="minorHAnsi"/>
                <w:noProof/>
                <w:sz w:val="22"/>
                <w:lang w:eastAsia="en-GB"/>
              </w:rPr>
              <w:tab/>
            </w:r>
            <w:r w:rsidRPr="00465555">
              <w:rPr>
                <w:rStyle w:val="Hyperlink"/>
                <w:noProof/>
              </w:rPr>
              <w:t>Problem Area Post-hoc Analysis and Reflection</w:t>
            </w:r>
            <w:r>
              <w:rPr>
                <w:noProof/>
                <w:webHidden/>
              </w:rPr>
              <w:tab/>
            </w:r>
            <w:r>
              <w:rPr>
                <w:noProof/>
                <w:webHidden/>
              </w:rPr>
              <w:fldChar w:fldCharType="begin"/>
            </w:r>
            <w:r>
              <w:rPr>
                <w:noProof/>
                <w:webHidden/>
              </w:rPr>
              <w:instrText xml:space="preserve"> PAGEREF _Toc523091613 \h </w:instrText>
            </w:r>
            <w:r>
              <w:rPr>
                <w:noProof/>
                <w:webHidden/>
              </w:rPr>
            </w:r>
            <w:r>
              <w:rPr>
                <w:noProof/>
                <w:webHidden/>
              </w:rPr>
              <w:fldChar w:fldCharType="separate"/>
            </w:r>
            <w:r>
              <w:rPr>
                <w:noProof/>
                <w:webHidden/>
              </w:rPr>
              <w:t>42</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614" w:history="1">
            <w:r w:rsidRPr="00465555">
              <w:rPr>
                <w:rStyle w:val="Hyperlink"/>
                <w:noProof/>
              </w:rPr>
              <w:t>8.2.</w:t>
            </w:r>
            <w:r>
              <w:rPr>
                <w:rFonts w:asciiTheme="minorHAnsi" w:eastAsiaTheme="minorEastAsia" w:hAnsiTheme="minorHAnsi"/>
                <w:noProof/>
                <w:sz w:val="22"/>
                <w:lang w:eastAsia="en-GB"/>
              </w:rPr>
              <w:tab/>
            </w:r>
            <w:r w:rsidRPr="00465555">
              <w:rPr>
                <w:rStyle w:val="Hyperlink"/>
                <w:noProof/>
              </w:rPr>
              <w:t>Project Delivery Success Identification</w:t>
            </w:r>
            <w:r>
              <w:rPr>
                <w:noProof/>
                <w:webHidden/>
              </w:rPr>
              <w:tab/>
            </w:r>
            <w:r>
              <w:rPr>
                <w:noProof/>
                <w:webHidden/>
              </w:rPr>
              <w:fldChar w:fldCharType="begin"/>
            </w:r>
            <w:r>
              <w:rPr>
                <w:noProof/>
                <w:webHidden/>
              </w:rPr>
              <w:instrText xml:space="preserve"> PAGEREF _Toc523091614 \h </w:instrText>
            </w:r>
            <w:r>
              <w:rPr>
                <w:noProof/>
                <w:webHidden/>
              </w:rPr>
            </w:r>
            <w:r>
              <w:rPr>
                <w:noProof/>
                <w:webHidden/>
              </w:rPr>
              <w:fldChar w:fldCharType="separate"/>
            </w:r>
            <w:r>
              <w:rPr>
                <w:noProof/>
                <w:webHidden/>
              </w:rPr>
              <w:t>42</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615" w:history="1">
            <w:r w:rsidRPr="00465555">
              <w:rPr>
                <w:rStyle w:val="Hyperlink"/>
                <w:noProof/>
              </w:rPr>
              <w:t>8.3.</w:t>
            </w:r>
            <w:r>
              <w:rPr>
                <w:rFonts w:asciiTheme="minorHAnsi" w:eastAsiaTheme="minorEastAsia" w:hAnsiTheme="minorHAnsi"/>
                <w:noProof/>
                <w:sz w:val="22"/>
                <w:lang w:eastAsia="en-GB"/>
              </w:rPr>
              <w:tab/>
            </w:r>
            <w:r w:rsidRPr="00465555">
              <w:rPr>
                <w:rStyle w:val="Hyperlink"/>
                <w:noProof/>
              </w:rPr>
              <w:t>Project Delivery Methodology Reflection</w:t>
            </w:r>
            <w:r>
              <w:rPr>
                <w:noProof/>
                <w:webHidden/>
              </w:rPr>
              <w:tab/>
            </w:r>
            <w:r>
              <w:rPr>
                <w:noProof/>
                <w:webHidden/>
              </w:rPr>
              <w:fldChar w:fldCharType="begin"/>
            </w:r>
            <w:r>
              <w:rPr>
                <w:noProof/>
                <w:webHidden/>
              </w:rPr>
              <w:instrText xml:space="preserve"> PAGEREF _Toc523091615 \h </w:instrText>
            </w:r>
            <w:r>
              <w:rPr>
                <w:noProof/>
                <w:webHidden/>
              </w:rPr>
            </w:r>
            <w:r>
              <w:rPr>
                <w:noProof/>
                <w:webHidden/>
              </w:rPr>
              <w:fldChar w:fldCharType="separate"/>
            </w:r>
            <w:r>
              <w:rPr>
                <w:noProof/>
                <w:webHidden/>
              </w:rPr>
              <w:t>42</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616" w:history="1">
            <w:r w:rsidRPr="00465555">
              <w:rPr>
                <w:rStyle w:val="Hyperlink"/>
                <w:noProof/>
              </w:rPr>
              <w:t>8.4.</w:t>
            </w:r>
            <w:r>
              <w:rPr>
                <w:rFonts w:asciiTheme="minorHAnsi" w:eastAsiaTheme="minorEastAsia" w:hAnsiTheme="minorHAnsi"/>
                <w:noProof/>
                <w:sz w:val="22"/>
                <w:lang w:eastAsia="en-GB"/>
              </w:rPr>
              <w:tab/>
            </w:r>
            <w:r w:rsidRPr="00465555">
              <w:rPr>
                <w:rStyle w:val="Hyperlink"/>
                <w:noProof/>
              </w:rPr>
              <w:t>Project Artefact Success Identification</w:t>
            </w:r>
            <w:r>
              <w:rPr>
                <w:noProof/>
                <w:webHidden/>
              </w:rPr>
              <w:tab/>
            </w:r>
            <w:r>
              <w:rPr>
                <w:noProof/>
                <w:webHidden/>
              </w:rPr>
              <w:fldChar w:fldCharType="begin"/>
            </w:r>
            <w:r>
              <w:rPr>
                <w:noProof/>
                <w:webHidden/>
              </w:rPr>
              <w:instrText xml:space="preserve"> PAGEREF _Toc523091616 \h </w:instrText>
            </w:r>
            <w:r>
              <w:rPr>
                <w:noProof/>
                <w:webHidden/>
              </w:rPr>
            </w:r>
            <w:r>
              <w:rPr>
                <w:noProof/>
                <w:webHidden/>
              </w:rPr>
              <w:fldChar w:fldCharType="separate"/>
            </w:r>
            <w:r>
              <w:rPr>
                <w:noProof/>
                <w:webHidden/>
              </w:rPr>
              <w:t>42</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617" w:history="1">
            <w:r w:rsidRPr="00465555">
              <w:rPr>
                <w:rStyle w:val="Hyperlink"/>
                <w:noProof/>
              </w:rPr>
              <w:t>7.3.</w:t>
            </w:r>
            <w:r>
              <w:rPr>
                <w:rFonts w:asciiTheme="minorHAnsi" w:eastAsiaTheme="minorEastAsia" w:hAnsiTheme="minorHAnsi"/>
                <w:noProof/>
                <w:sz w:val="22"/>
                <w:lang w:eastAsia="en-GB"/>
              </w:rPr>
              <w:tab/>
            </w:r>
            <w:r w:rsidRPr="00465555">
              <w:rPr>
                <w:rStyle w:val="Hyperlink"/>
                <w:noProof/>
              </w:rPr>
              <w:t>Incomplete Features and Artefact Refinement Opportunities</w:t>
            </w:r>
            <w:r>
              <w:rPr>
                <w:noProof/>
                <w:webHidden/>
              </w:rPr>
              <w:tab/>
            </w:r>
            <w:r>
              <w:rPr>
                <w:noProof/>
                <w:webHidden/>
              </w:rPr>
              <w:fldChar w:fldCharType="begin"/>
            </w:r>
            <w:r>
              <w:rPr>
                <w:noProof/>
                <w:webHidden/>
              </w:rPr>
              <w:instrText xml:space="preserve"> PAGEREF _Toc523091617 \h </w:instrText>
            </w:r>
            <w:r>
              <w:rPr>
                <w:noProof/>
                <w:webHidden/>
              </w:rPr>
            </w:r>
            <w:r>
              <w:rPr>
                <w:noProof/>
                <w:webHidden/>
              </w:rPr>
              <w:fldChar w:fldCharType="separate"/>
            </w:r>
            <w:r>
              <w:rPr>
                <w:noProof/>
                <w:webHidden/>
              </w:rPr>
              <w:t>42</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618" w:history="1">
            <w:r w:rsidRPr="00465555">
              <w:rPr>
                <w:rStyle w:val="Hyperlink"/>
                <w:noProof/>
              </w:rPr>
              <w:t>8.5.</w:t>
            </w:r>
            <w:r>
              <w:rPr>
                <w:rFonts w:asciiTheme="minorHAnsi" w:eastAsiaTheme="minorEastAsia" w:hAnsiTheme="minorHAnsi"/>
                <w:noProof/>
                <w:sz w:val="22"/>
                <w:lang w:eastAsia="en-GB"/>
              </w:rPr>
              <w:tab/>
            </w:r>
            <w:r w:rsidRPr="00465555">
              <w:rPr>
                <w:rStyle w:val="Hyperlink"/>
                <w:noProof/>
              </w:rPr>
              <w:t>Feature Change or Addition</w:t>
            </w:r>
            <w:r>
              <w:rPr>
                <w:noProof/>
                <w:webHidden/>
              </w:rPr>
              <w:tab/>
            </w:r>
            <w:r>
              <w:rPr>
                <w:noProof/>
                <w:webHidden/>
              </w:rPr>
              <w:fldChar w:fldCharType="begin"/>
            </w:r>
            <w:r>
              <w:rPr>
                <w:noProof/>
                <w:webHidden/>
              </w:rPr>
              <w:instrText xml:space="preserve"> PAGEREF _Toc523091618 \h </w:instrText>
            </w:r>
            <w:r>
              <w:rPr>
                <w:noProof/>
                <w:webHidden/>
              </w:rPr>
            </w:r>
            <w:r>
              <w:rPr>
                <w:noProof/>
                <w:webHidden/>
              </w:rPr>
              <w:fldChar w:fldCharType="separate"/>
            </w:r>
            <w:r>
              <w:rPr>
                <w:noProof/>
                <w:webHidden/>
              </w:rPr>
              <w:t>42</w:t>
            </w:r>
            <w:r>
              <w:rPr>
                <w:noProof/>
                <w:webHidden/>
              </w:rPr>
              <w:fldChar w:fldCharType="end"/>
            </w:r>
          </w:hyperlink>
        </w:p>
        <w:p w:rsidR="005378A8" w:rsidRDefault="005378A8">
          <w:pPr>
            <w:pStyle w:val="TOC1"/>
            <w:tabs>
              <w:tab w:val="left" w:pos="660"/>
              <w:tab w:val="right" w:leader="dot" w:pos="9854"/>
            </w:tabs>
            <w:rPr>
              <w:rFonts w:asciiTheme="minorHAnsi" w:eastAsiaTheme="minorEastAsia" w:hAnsiTheme="minorHAnsi"/>
              <w:noProof/>
              <w:sz w:val="22"/>
              <w:lang w:eastAsia="en-GB"/>
            </w:rPr>
          </w:pPr>
          <w:hyperlink w:anchor="_Toc523091619" w:history="1">
            <w:r w:rsidRPr="00465555">
              <w:rPr>
                <w:rStyle w:val="Hyperlink"/>
                <w:noProof/>
              </w:rPr>
              <w:t>9.0.</w:t>
            </w:r>
            <w:r>
              <w:rPr>
                <w:rFonts w:asciiTheme="minorHAnsi" w:eastAsiaTheme="minorEastAsia" w:hAnsiTheme="minorHAnsi"/>
                <w:noProof/>
                <w:sz w:val="22"/>
                <w:lang w:eastAsia="en-GB"/>
              </w:rPr>
              <w:tab/>
            </w:r>
            <w:r w:rsidRPr="00465555">
              <w:rPr>
                <w:rStyle w:val="Hyperlink"/>
                <w:noProof/>
              </w:rPr>
              <w:t>Evaluation</w:t>
            </w:r>
            <w:r>
              <w:rPr>
                <w:noProof/>
                <w:webHidden/>
              </w:rPr>
              <w:tab/>
            </w:r>
            <w:r>
              <w:rPr>
                <w:noProof/>
                <w:webHidden/>
              </w:rPr>
              <w:fldChar w:fldCharType="begin"/>
            </w:r>
            <w:r>
              <w:rPr>
                <w:noProof/>
                <w:webHidden/>
              </w:rPr>
              <w:instrText xml:space="preserve"> PAGEREF _Toc523091619 \h </w:instrText>
            </w:r>
            <w:r>
              <w:rPr>
                <w:noProof/>
                <w:webHidden/>
              </w:rPr>
            </w:r>
            <w:r>
              <w:rPr>
                <w:noProof/>
                <w:webHidden/>
              </w:rPr>
              <w:fldChar w:fldCharType="separate"/>
            </w:r>
            <w:r>
              <w:rPr>
                <w:noProof/>
                <w:webHidden/>
              </w:rPr>
              <w:t>43</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620" w:history="1">
            <w:r w:rsidRPr="00465555">
              <w:rPr>
                <w:rStyle w:val="Hyperlink"/>
                <w:noProof/>
              </w:rPr>
              <w:t>9.1.</w:t>
            </w:r>
            <w:r>
              <w:rPr>
                <w:rFonts w:asciiTheme="minorHAnsi" w:eastAsiaTheme="minorEastAsia" w:hAnsiTheme="minorHAnsi"/>
                <w:noProof/>
                <w:sz w:val="22"/>
                <w:lang w:eastAsia="en-GB"/>
              </w:rPr>
              <w:tab/>
            </w:r>
            <w:r w:rsidRPr="00465555">
              <w:rPr>
                <w:rStyle w:val="Hyperlink"/>
                <w:noProof/>
              </w:rPr>
              <w:t>Professional Skill Value</w:t>
            </w:r>
            <w:r>
              <w:rPr>
                <w:noProof/>
                <w:webHidden/>
              </w:rPr>
              <w:tab/>
            </w:r>
            <w:r>
              <w:rPr>
                <w:noProof/>
                <w:webHidden/>
              </w:rPr>
              <w:fldChar w:fldCharType="begin"/>
            </w:r>
            <w:r>
              <w:rPr>
                <w:noProof/>
                <w:webHidden/>
              </w:rPr>
              <w:instrText xml:space="preserve"> PAGEREF _Toc523091620 \h </w:instrText>
            </w:r>
            <w:r>
              <w:rPr>
                <w:noProof/>
                <w:webHidden/>
              </w:rPr>
            </w:r>
            <w:r>
              <w:rPr>
                <w:noProof/>
                <w:webHidden/>
              </w:rPr>
              <w:fldChar w:fldCharType="separate"/>
            </w:r>
            <w:r>
              <w:rPr>
                <w:noProof/>
                <w:webHidden/>
              </w:rPr>
              <w:t>43</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621" w:history="1">
            <w:r w:rsidRPr="00465555">
              <w:rPr>
                <w:rStyle w:val="Hyperlink"/>
                <w:noProof/>
              </w:rPr>
              <w:t>9.2.</w:t>
            </w:r>
            <w:r>
              <w:rPr>
                <w:rFonts w:asciiTheme="minorHAnsi" w:eastAsiaTheme="minorEastAsia" w:hAnsiTheme="minorHAnsi"/>
                <w:noProof/>
                <w:sz w:val="22"/>
                <w:lang w:eastAsia="en-GB"/>
              </w:rPr>
              <w:tab/>
            </w:r>
            <w:r w:rsidRPr="00465555">
              <w:rPr>
                <w:rStyle w:val="Hyperlink"/>
                <w:noProof/>
              </w:rPr>
              <w:t>Academic Skill Value</w:t>
            </w:r>
            <w:r>
              <w:rPr>
                <w:noProof/>
                <w:webHidden/>
              </w:rPr>
              <w:tab/>
            </w:r>
            <w:r>
              <w:rPr>
                <w:noProof/>
                <w:webHidden/>
              </w:rPr>
              <w:fldChar w:fldCharType="begin"/>
            </w:r>
            <w:r>
              <w:rPr>
                <w:noProof/>
                <w:webHidden/>
              </w:rPr>
              <w:instrText xml:space="preserve"> PAGEREF _Toc523091621 \h </w:instrText>
            </w:r>
            <w:r>
              <w:rPr>
                <w:noProof/>
                <w:webHidden/>
              </w:rPr>
            </w:r>
            <w:r>
              <w:rPr>
                <w:noProof/>
                <w:webHidden/>
              </w:rPr>
              <w:fldChar w:fldCharType="separate"/>
            </w:r>
            <w:r>
              <w:rPr>
                <w:noProof/>
                <w:webHidden/>
              </w:rPr>
              <w:t>43</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622" w:history="1">
            <w:r w:rsidRPr="00465555">
              <w:rPr>
                <w:rStyle w:val="Hyperlink"/>
                <w:noProof/>
              </w:rPr>
              <w:t>9.3.</w:t>
            </w:r>
            <w:r>
              <w:rPr>
                <w:rFonts w:asciiTheme="minorHAnsi" w:eastAsiaTheme="minorEastAsia" w:hAnsiTheme="minorHAnsi"/>
                <w:noProof/>
                <w:sz w:val="22"/>
                <w:lang w:eastAsia="en-GB"/>
              </w:rPr>
              <w:tab/>
            </w:r>
            <w:r w:rsidRPr="00465555">
              <w:rPr>
                <w:rStyle w:val="Hyperlink"/>
                <w:noProof/>
              </w:rPr>
              <w:t>Development and Learning</w:t>
            </w:r>
            <w:r>
              <w:rPr>
                <w:noProof/>
                <w:webHidden/>
              </w:rPr>
              <w:tab/>
            </w:r>
            <w:r>
              <w:rPr>
                <w:noProof/>
                <w:webHidden/>
              </w:rPr>
              <w:fldChar w:fldCharType="begin"/>
            </w:r>
            <w:r>
              <w:rPr>
                <w:noProof/>
                <w:webHidden/>
              </w:rPr>
              <w:instrText xml:space="preserve"> PAGEREF _Toc523091622 \h </w:instrText>
            </w:r>
            <w:r>
              <w:rPr>
                <w:noProof/>
                <w:webHidden/>
              </w:rPr>
            </w:r>
            <w:r>
              <w:rPr>
                <w:noProof/>
                <w:webHidden/>
              </w:rPr>
              <w:fldChar w:fldCharType="separate"/>
            </w:r>
            <w:r>
              <w:rPr>
                <w:noProof/>
                <w:webHidden/>
              </w:rPr>
              <w:t>43</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623" w:history="1">
            <w:r w:rsidRPr="00465555">
              <w:rPr>
                <w:rStyle w:val="Hyperlink"/>
                <w:noProof/>
              </w:rPr>
              <w:t>9.4.</w:t>
            </w:r>
            <w:r>
              <w:rPr>
                <w:rFonts w:asciiTheme="minorHAnsi" w:eastAsiaTheme="minorEastAsia" w:hAnsiTheme="minorHAnsi"/>
                <w:noProof/>
                <w:sz w:val="22"/>
                <w:lang w:eastAsia="en-GB"/>
              </w:rPr>
              <w:tab/>
            </w:r>
            <w:r w:rsidRPr="00465555">
              <w:rPr>
                <w:rStyle w:val="Hyperlink"/>
                <w:noProof/>
              </w:rPr>
              <w:t>Alternative Project Paths</w:t>
            </w:r>
            <w:r>
              <w:rPr>
                <w:noProof/>
                <w:webHidden/>
              </w:rPr>
              <w:tab/>
            </w:r>
            <w:r>
              <w:rPr>
                <w:noProof/>
                <w:webHidden/>
              </w:rPr>
              <w:fldChar w:fldCharType="begin"/>
            </w:r>
            <w:r>
              <w:rPr>
                <w:noProof/>
                <w:webHidden/>
              </w:rPr>
              <w:instrText xml:space="preserve"> PAGEREF _Toc523091623 \h </w:instrText>
            </w:r>
            <w:r>
              <w:rPr>
                <w:noProof/>
                <w:webHidden/>
              </w:rPr>
            </w:r>
            <w:r>
              <w:rPr>
                <w:noProof/>
                <w:webHidden/>
              </w:rPr>
              <w:fldChar w:fldCharType="separate"/>
            </w:r>
            <w:r>
              <w:rPr>
                <w:noProof/>
                <w:webHidden/>
              </w:rPr>
              <w:t>43</w:t>
            </w:r>
            <w:r>
              <w:rPr>
                <w:noProof/>
                <w:webHidden/>
              </w:rPr>
              <w:fldChar w:fldCharType="end"/>
            </w:r>
          </w:hyperlink>
        </w:p>
        <w:p w:rsidR="005378A8" w:rsidRDefault="005378A8">
          <w:pPr>
            <w:pStyle w:val="TOC2"/>
            <w:tabs>
              <w:tab w:val="left" w:pos="880"/>
              <w:tab w:val="right" w:leader="dot" w:pos="9854"/>
            </w:tabs>
            <w:rPr>
              <w:rFonts w:asciiTheme="minorHAnsi" w:eastAsiaTheme="minorEastAsia" w:hAnsiTheme="minorHAnsi"/>
              <w:noProof/>
              <w:sz w:val="22"/>
              <w:lang w:eastAsia="en-GB"/>
            </w:rPr>
          </w:pPr>
          <w:hyperlink w:anchor="_Toc523091624" w:history="1">
            <w:r w:rsidRPr="00465555">
              <w:rPr>
                <w:rStyle w:val="Hyperlink"/>
                <w:noProof/>
              </w:rPr>
              <w:t>9.5.</w:t>
            </w:r>
            <w:r>
              <w:rPr>
                <w:rFonts w:asciiTheme="minorHAnsi" w:eastAsiaTheme="minorEastAsia" w:hAnsiTheme="minorHAnsi"/>
                <w:noProof/>
                <w:sz w:val="22"/>
                <w:lang w:eastAsia="en-GB"/>
              </w:rPr>
              <w:tab/>
            </w:r>
            <w:r w:rsidRPr="00465555">
              <w:rPr>
                <w:rStyle w:val="Hyperlink"/>
                <w:noProof/>
              </w:rPr>
              <w:t>Reflection and Evaluation of Project Success</w:t>
            </w:r>
            <w:r>
              <w:rPr>
                <w:noProof/>
                <w:webHidden/>
              </w:rPr>
              <w:tab/>
            </w:r>
            <w:r>
              <w:rPr>
                <w:noProof/>
                <w:webHidden/>
              </w:rPr>
              <w:fldChar w:fldCharType="begin"/>
            </w:r>
            <w:r>
              <w:rPr>
                <w:noProof/>
                <w:webHidden/>
              </w:rPr>
              <w:instrText xml:space="preserve"> PAGEREF _Toc523091624 \h </w:instrText>
            </w:r>
            <w:r>
              <w:rPr>
                <w:noProof/>
                <w:webHidden/>
              </w:rPr>
            </w:r>
            <w:r>
              <w:rPr>
                <w:noProof/>
                <w:webHidden/>
              </w:rPr>
              <w:fldChar w:fldCharType="separate"/>
            </w:r>
            <w:r>
              <w:rPr>
                <w:noProof/>
                <w:webHidden/>
              </w:rPr>
              <w:t>43</w:t>
            </w:r>
            <w:r>
              <w:rPr>
                <w:noProof/>
                <w:webHidden/>
              </w:rPr>
              <w:fldChar w:fldCharType="end"/>
            </w:r>
          </w:hyperlink>
        </w:p>
        <w:p w:rsidR="005378A8" w:rsidRDefault="005378A8">
          <w:pPr>
            <w:pStyle w:val="TOC1"/>
            <w:tabs>
              <w:tab w:val="left" w:pos="660"/>
              <w:tab w:val="right" w:leader="dot" w:pos="9854"/>
            </w:tabs>
            <w:rPr>
              <w:rFonts w:asciiTheme="minorHAnsi" w:eastAsiaTheme="minorEastAsia" w:hAnsiTheme="minorHAnsi"/>
              <w:noProof/>
              <w:sz w:val="22"/>
              <w:lang w:eastAsia="en-GB"/>
            </w:rPr>
          </w:pPr>
          <w:hyperlink w:anchor="_Toc523091625" w:history="1">
            <w:r w:rsidRPr="00465555">
              <w:rPr>
                <w:rStyle w:val="Hyperlink"/>
                <w:noProof/>
              </w:rPr>
              <w:t>10.0.</w:t>
            </w:r>
            <w:r>
              <w:rPr>
                <w:rFonts w:asciiTheme="minorHAnsi" w:eastAsiaTheme="minorEastAsia" w:hAnsiTheme="minorHAnsi"/>
                <w:noProof/>
                <w:sz w:val="22"/>
                <w:lang w:eastAsia="en-GB"/>
              </w:rPr>
              <w:tab/>
            </w:r>
            <w:r w:rsidRPr="00465555">
              <w:rPr>
                <w:rStyle w:val="Hyperlink"/>
                <w:noProof/>
              </w:rPr>
              <w:t>Further Work</w:t>
            </w:r>
            <w:r>
              <w:rPr>
                <w:noProof/>
                <w:webHidden/>
              </w:rPr>
              <w:tab/>
            </w:r>
            <w:r>
              <w:rPr>
                <w:noProof/>
                <w:webHidden/>
              </w:rPr>
              <w:fldChar w:fldCharType="begin"/>
            </w:r>
            <w:r>
              <w:rPr>
                <w:noProof/>
                <w:webHidden/>
              </w:rPr>
              <w:instrText xml:space="preserve"> PAGEREF _Toc523091625 \h </w:instrText>
            </w:r>
            <w:r>
              <w:rPr>
                <w:noProof/>
                <w:webHidden/>
              </w:rPr>
            </w:r>
            <w:r>
              <w:rPr>
                <w:noProof/>
                <w:webHidden/>
              </w:rPr>
              <w:fldChar w:fldCharType="separate"/>
            </w:r>
            <w:r>
              <w:rPr>
                <w:noProof/>
                <w:webHidden/>
              </w:rPr>
              <w:t>44</w:t>
            </w:r>
            <w:r>
              <w:rPr>
                <w:noProof/>
                <w:webHidden/>
              </w:rPr>
              <w:fldChar w:fldCharType="end"/>
            </w:r>
          </w:hyperlink>
        </w:p>
        <w:p w:rsidR="005378A8" w:rsidRDefault="005378A8">
          <w:pPr>
            <w:pStyle w:val="TOC1"/>
            <w:tabs>
              <w:tab w:val="left" w:pos="660"/>
              <w:tab w:val="right" w:leader="dot" w:pos="9854"/>
            </w:tabs>
            <w:rPr>
              <w:rFonts w:asciiTheme="minorHAnsi" w:eastAsiaTheme="minorEastAsia" w:hAnsiTheme="minorHAnsi"/>
              <w:noProof/>
              <w:sz w:val="22"/>
              <w:lang w:eastAsia="en-GB"/>
            </w:rPr>
          </w:pPr>
          <w:hyperlink w:anchor="_Toc523091626" w:history="1">
            <w:r w:rsidRPr="00465555">
              <w:rPr>
                <w:rStyle w:val="Hyperlink"/>
                <w:noProof/>
              </w:rPr>
              <w:t>11.0.</w:t>
            </w:r>
            <w:r>
              <w:rPr>
                <w:rFonts w:asciiTheme="minorHAnsi" w:eastAsiaTheme="minorEastAsia" w:hAnsiTheme="minorHAnsi"/>
                <w:noProof/>
                <w:sz w:val="22"/>
                <w:lang w:eastAsia="en-GB"/>
              </w:rPr>
              <w:tab/>
            </w:r>
            <w:r w:rsidRPr="00465555">
              <w:rPr>
                <w:rStyle w:val="Hyperlink"/>
                <w:noProof/>
              </w:rPr>
              <w:t>Graduate Exhibition (GradEx) Catalogue Entry</w:t>
            </w:r>
            <w:r>
              <w:rPr>
                <w:noProof/>
                <w:webHidden/>
              </w:rPr>
              <w:tab/>
            </w:r>
            <w:r>
              <w:rPr>
                <w:noProof/>
                <w:webHidden/>
              </w:rPr>
              <w:fldChar w:fldCharType="begin"/>
            </w:r>
            <w:r>
              <w:rPr>
                <w:noProof/>
                <w:webHidden/>
              </w:rPr>
              <w:instrText xml:space="preserve"> PAGEREF _Toc523091626 \h </w:instrText>
            </w:r>
            <w:r>
              <w:rPr>
                <w:noProof/>
                <w:webHidden/>
              </w:rPr>
            </w:r>
            <w:r>
              <w:rPr>
                <w:noProof/>
                <w:webHidden/>
              </w:rPr>
              <w:fldChar w:fldCharType="separate"/>
            </w:r>
            <w:r>
              <w:rPr>
                <w:noProof/>
                <w:webHidden/>
              </w:rPr>
              <w:t>45</w:t>
            </w:r>
            <w:r>
              <w:rPr>
                <w:noProof/>
                <w:webHidden/>
              </w:rPr>
              <w:fldChar w:fldCharType="end"/>
            </w:r>
          </w:hyperlink>
        </w:p>
        <w:p w:rsidR="005378A8" w:rsidRDefault="005378A8">
          <w:pPr>
            <w:pStyle w:val="TOC1"/>
            <w:tabs>
              <w:tab w:val="left" w:pos="660"/>
              <w:tab w:val="right" w:leader="dot" w:pos="9854"/>
            </w:tabs>
            <w:rPr>
              <w:rFonts w:asciiTheme="minorHAnsi" w:eastAsiaTheme="minorEastAsia" w:hAnsiTheme="minorHAnsi"/>
              <w:noProof/>
              <w:sz w:val="22"/>
              <w:lang w:eastAsia="en-GB"/>
            </w:rPr>
          </w:pPr>
          <w:hyperlink w:anchor="_Toc523091627" w:history="1">
            <w:r w:rsidRPr="00465555">
              <w:rPr>
                <w:rStyle w:val="Hyperlink"/>
                <w:noProof/>
              </w:rPr>
              <w:t>12.0.</w:t>
            </w:r>
            <w:r>
              <w:rPr>
                <w:rFonts w:asciiTheme="minorHAnsi" w:eastAsiaTheme="minorEastAsia" w:hAnsiTheme="minorHAnsi"/>
                <w:noProof/>
                <w:sz w:val="22"/>
                <w:lang w:eastAsia="en-GB"/>
              </w:rPr>
              <w:tab/>
            </w:r>
            <w:r w:rsidRPr="00465555">
              <w:rPr>
                <w:rStyle w:val="Hyperlink"/>
                <w:noProof/>
              </w:rPr>
              <w:t>Conclusion</w:t>
            </w:r>
            <w:r>
              <w:rPr>
                <w:noProof/>
                <w:webHidden/>
              </w:rPr>
              <w:tab/>
            </w:r>
            <w:r>
              <w:rPr>
                <w:noProof/>
                <w:webHidden/>
              </w:rPr>
              <w:fldChar w:fldCharType="begin"/>
            </w:r>
            <w:r>
              <w:rPr>
                <w:noProof/>
                <w:webHidden/>
              </w:rPr>
              <w:instrText xml:space="preserve"> PAGEREF _Toc523091627 \h </w:instrText>
            </w:r>
            <w:r>
              <w:rPr>
                <w:noProof/>
                <w:webHidden/>
              </w:rPr>
            </w:r>
            <w:r>
              <w:rPr>
                <w:noProof/>
                <w:webHidden/>
              </w:rPr>
              <w:fldChar w:fldCharType="separate"/>
            </w:r>
            <w:r>
              <w:rPr>
                <w:noProof/>
                <w:webHidden/>
              </w:rPr>
              <w:t>46</w:t>
            </w:r>
            <w:r>
              <w:rPr>
                <w:noProof/>
                <w:webHidden/>
              </w:rPr>
              <w:fldChar w:fldCharType="end"/>
            </w:r>
          </w:hyperlink>
        </w:p>
        <w:p w:rsidR="005378A8" w:rsidRDefault="005378A8">
          <w:pPr>
            <w:pStyle w:val="TOC1"/>
            <w:tabs>
              <w:tab w:val="right" w:leader="dot" w:pos="9854"/>
            </w:tabs>
            <w:rPr>
              <w:rFonts w:asciiTheme="minorHAnsi" w:eastAsiaTheme="minorEastAsia" w:hAnsiTheme="minorHAnsi"/>
              <w:noProof/>
              <w:sz w:val="22"/>
              <w:lang w:eastAsia="en-GB"/>
            </w:rPr>
          </w:pPr>
          <w:hyperlink w:anchor="_Toc523091628" w:history="1">
            <w:r w:rsidRPr="00465555">
              <w:rPr>
                <w:rStyle w:val="Hyperlink"/>
                <w:noProof/>
              </w:rPr>
              <w:t>References</w:t>
            </w:r>
            <w:r>
              <w:rPr>
                <w:noProof/>
                <w:webHidden/>
              </w:rPr>
              <w:tab/>
            </w:r>
            <w:r>
              <w:rPr>
                <w:noProof/>
                <w:webHidden/>
              </w:rPr>
              <w:fldChar w:fldCharType="begin"/>
            </w:r>
            <w:r>
              <w:rPr>
                <w:noProof/>
                <w:webHidden/>
              </w:rPr>
              <w:instrText xml:space="preserve"> PAGEREF _Toc523091628 \h </w:instrText>
            </w:r>
            <w:r>
              <w:rPr>
                <w:noProof/>
                <w:webHidden/>
              </w:rPr>
            </w:r>
            <w:r>
              <w:rPr>
                <w:noProof/>
                <w:webHidden/>
              </w:rPr>
              <w:fldChar w:fldCharType="separate"/>
            </w:r>
            <w:r>
              <w:rPr>
                <w:noProof/>
                <w:webHidden/>
              </w:rPr>
              <w:t>47</w:t>
            </w:r>
            <w:r>
              <w:rPr>
                <w:noProof/>
                <w:webHidden/>
              </w:rPr>
              <w:fldChar w:fldCharType="end"/>
            </w:r>
          </w:hyperlink>
        </w:p>
        <w:p w:rsidR="005378A8" w:rsidRDefault="005378A8">
          <w:pPr>
            <w:pStyle w:val="TOC1"/>
            <w:tabs>
              <w:tab w:val="right" w:leader="dot" w:pos="9854"/>
            </w:tabs>
            <w:rPr>
              <w:rFonts w:asciiTheme="minorHAnsi" w:eastAsiaTheme="minorEastAsia" w:hAnsiTheme="minorHAnsi"/>
              <w:noProof/>
              <w:sz w:val="22"/>
              <w:lang w:eastAsia="en-GB"/>
            </w:rPr>
          </w:pPr>
          <w:hyperlink w:anchor="_Toc523091629" w:history="1">
            <w:r w:rsidRPr="00465555">
              <w:rPr>
                <w:rStyle w:val="Hyperlink"/>
                <w:noProof/>
              </w:rPr>
              <w:t>Appendices</w:t>
            </w:r>
            <w:r>
              <w:rPr>
                <w:noProof/>
                <w:webHidden/>
              </w:rPr>
              <w:tab/>
            </w:r>
            <w:r>
              <w:rPr>
                <w:noProof/>
                <w:webHidden/>
              </w:rPr>
              <w:fldChar w:fldCharType="begin"/>
            </w:r>
            <w:r>
              <w:rPr>
                <w:noProof/>
                <w:webHidden/>
              </w:rPr>
              <w:instrText xml:space="preserve"> PAGEREF _Toc523091629 \h </w:instrText>
            </w:r>
            <w:r>
              <w:rPr>
                <w:noProof/>
                <w:webHidden/>
              </w:rPr>
            </w:r>
            <w:r>
              <w:rPr>
                <w:noProof/>
                <w:webHidden/>
              </w:rPr>
              <w:fldChar w:fldCharType="separate"/>
            </w:r>
            <w:r>
              <w:rPr>
                <w:noProof/>
                <w:webHidden/>
              </w:rPr>
              <w:t>48</w:t>
            </w:r>
            <w:r>
              <w:rPr>
                <w:noProof/>
                <w:webHidden/>
              </w:rPr>
              <w:fldChar w:fldCharType="end"/>
            </w:r>
          </w:hyperlink>
        </w:p>
        <w:p w:rsidR="00FD3902" w:rsidRDefault="00FD3902">
          <w:r>
            <w:rPr>
              <w:b/>
              <w:bCs/>
              <w:noProof/>
            </w:rPr>
            <w:fldChar w:fldCharType="end"/>
          </w:r>
        </w:p>
      </w:sdtContent>
    </w:sdt>
    <w:p w:rsidR="007747DF" w:rsidRPr="0099483C" w:rsidRDefault="007747DF" w:rsidP="0099483C">
      <w:pPr>
        <w:pStyle w:val="Heading1"/>
      </w:pPr>
    </w:p>
    <w:p w:rsidR="00D37A4F" w:rsidRDefault="00D37A4F" w:rsidP="00D37A4F">
      <w:r>
        <w:t xml:space="preserve"> </w:t>
      </w:r>
    </w:p>
    <w:p w:rsidR="003D124E" w:rsidRDefault="003D124E" w:rsidP="00D37A4F"/>
    <w:p w:rsidR="003D124E" w:rsidRDefault="003D124E" w:rsidP="00D37A4F"/>
    <w:p w:rsidR="003D124E" w:rsidRDefault="003D124E" w:rsidP="00D37A4F"/>
    <w:p w:rsidR="003D124E" w:rsidRDefault="003D124E" w:rsidP="00D37A4F"/>
    <w:p w:rsidR="003D124E" w:rsidRDefault="003D124E" w:rsidP="00D37A4F"/>
    <w:p w:rsidR="003D124E" w:rsidRDefault="003D124E" w:rsidP="00D37A4F"/>
    <w:p w:rsidR="003D124E" w:rsidRDefault="003D124E" w:rsidP="00D37A4F"/>
    <w:p w:rsidR="00D05A75" w:rsidRDefault="00D05A75">
      <w:r>
        <w:br w:type="page"/>
      </w:r>
    </w:p>
    <w:p w:rsidR="00AA490F" w:rsidRDefault="00AA490F" w:rsidP="00AA490F">
      <w:pPr>
        <w:pStyle w:val="Heading1"/>
        <w:numPr>
          <w:ilvl w:val="0"/>
          <w:numId w:val="2"/>
        </w:numPr>
      </w:pPr>
      <w:bookmarkStart w:id="3" w:name="_Toc523091541"/>
      <w:r>
        <w:lastRenderedPageBreak/>
        <w:t>Introduction</w:t>
      </w:r>
      <w:bookmarkEnd w:id="3"/>
    </w:p>
    <w:p w:rsidR="00874474" w:rsidRDefault="004422C3" w:rsidP="00C0116B">
      <w:r>
        <w:t>Digital c</w:t>
      </w:r>
      <w:r w:rsidR="00874474">
        <w:t>ontent delivery is increasingly becoming a part of daily life where users of technology</w:t>
      </w:r>
      <w:r w:rsidR="00C7707D">
        <w:t xml:space="preserve"> are</w:t>
      </w:r>
      <w:r w:rsidR="00874474">
        <w:t xml:space="preserve"> receiv</w:t>
      </w:r>
      <w:r w:rsidR="00C7707D">
        <w:t>ing</w:t>
      </w:r>
      <w:r w:rsidR="00874474">
        <w:t xml:space="preserve"> information on an unprecedented scale when observed against previous decades. </w:t>
      </w:r>
      <w:r w:rsidR="00CF3D1A">
        <w:t>Much of the</w:t>
      </w:r>
      <w:r w:rsidR="00621815">
        <w:t xml:space="preserve"> digital</w:t>
      </w:r>
      <w:r w:rsidR="00CF3D1A">
        <w:t xml:space="preserve"> information being delivered to users is based on a form of context; whether that be </w:t>
      </w:r>
      <w:r w:rsidR="00621815">
        <w:t xml:space="preserve">advertising </w:t>
      </w:r>
      <w:r w:rsidR="00CF3D1A">
        <w:t xml:space="preserve">derived from their internet usage habits, </w:t>
      </w:r>
      <w:r w:rsidR="00621815">
        <w:t xml:space="preserve">simple two or more way conversations with peers </w:t>
      </w:r>
      <w:r w:rsidR="00CE0200">
        <w:t>or through direct interaction with a system. As technology expands into numerous industries, the receipt of digit</w:t>
      </w:r>
      <w:r w:rsidR="000D3F90">
        <w:t xml:space="preserve">al content in those environments </w:t>
      </w:r>
      <w:r w:rsidR="00CE0200">
        <w:t xml:space="preserve">becomes inevitable. </w:t>
      </w:r>
    </w:p>
    <w:p w:rsidR="000D3F90" w:rsidRDefault="000D3F90" w:rsidP="000D3F90">
      <w:r>
        <w:t>Much research and indeed product development has been conducted into tailoring information for a user based on their habits in both the virtual and physical world, utilising key points in their digital footsteps to evaluate trends and interests</w:t>
      </w:r>
      <w:r w:rsidR="00660F2D">
        <w:t xml:space="preserve"> ensuring that any material for consumption is considered relevant based on an activity or requirement that the user may be believed to have at a given moment. </w:t>
      </w:r>
      <w:r w:rsidR="00061F17">
        <w:t xml:space="preserve">The widespread adoption of contextual information has led to scenarios such as a restaurant being recommended based on a user’s physical position when navigating a city or a device recognising that a user has parked their vehicle and prompting the location of the parking space so that the user does not forget where the vehicle has been left. </w:t>
      </w:r>
    </w:p>
    <w:p w:rsidR="00070C3B" w:rsidRDefault="00640DEF" w:rsidP="000D3F90">
      <w:r>
        <w:t>The concept of positional context has also been extended into the domain of gaming, with Virtual Reality</w:t>
      </w:r>
      <w:r w:rsidR="0074364B">
        <w:t xml:space="preserve"> (VR) </w:t>
      </w:r>
      <w:r>
        <w:t xml:space="preserve">providing new opportunities to cooperate with a virtual world. The </w:t>
      </w:r>
      <w:r w:rsidR="005A1AA6">
        <w:t>user’s</w:t>
      </w:r>
      <w:r>
        <w:t xml:space="preserve"> position is constantly tracked and any motion is relayed as </w:t>
      </w:r>
      <w:r w:rsidR="005A1AA6">
        <w:t>an interaction with the perceived environment i</w:t>
      </w:r>
      <w:r w:rsidR="009A19C5">
        <w:t xml:space="preserve">n which the player is immersed. This could range from a simple interaction such as a user’s hand being tracked as it opens a virtual door to witness a new scene in the gameplay through to something more complex where the information being delivered is provided in perhaps a less direct way than the location of their vehicle being notified on a mobile device but nonetheless the information provided only occurred due to the context of the users position. </w:t>
      </w:r>
    </w:p>
    <w:p w:rsidR="009A19C5" w:rsidRDefault="009A19C5" w:rsidP="000D3F90">
      <w:r>
        <w:t xml:space="preserve">Both of the aforementioned implementations </w:t>
      </w:r>
      <w:r w:rsidR="00010FA4">
        <w:t>utilise common technological concepts</w:t>
      </w:r>
      <w:r>
        <w:t xml:space="preserve"> to achieve a common goal</w:t>
      </w:r>
      <w:r w:rsidR="00070C3B">
        <w:t xml:space="preserve"> but in vastly different environments. Through the use of sensors to determine the position of a consumer and a system to react to the parameters derived from their location, information can be provided which makes sense given the last interaction or current setting that the user may find themselves in. The scale of the two implementations differs </w:t>
      </w:r>
      <w:r w:rsidR="00010FA4">
        <w:t xml:space="preserve">considerably and therefore the specific technologies being utilised also differ to adapt to </w:t>
      </w:r>
      <w:r w:rsidR="0074364B">
        <w:t>the given situation, for the user traversing a street it is possible to use sensors receiving a Global Positioning System (GPS) signal whereas for the user immersed in VR gameplay the limitations associated with GPS demand an alternat</w:t>
      </w:r>
      <w:r w:rsidR="00260FBF">
        <w:t>ive tracking method be applied, often determining position through a form of non-visible light radiation sensor</w:t>
      </w:r>
      <w:r w:rsidR="007E48B4">
        <w:t xml:space="preserve"> within the local environment</w:t>
      </w:r>
      <w:r w:rsidR="00260FBF">
        <w:t xml:space="preserve">. </w:t>
      </w:r>
    </w:p>
    <w:p w:rsidR="005762D2" w:rsidRDefault="005762D2" w:rsidP="00C0116B">
      <w:r>
        <w:t>Themed entertainment is an exemplar field where technology is rapidly evolving the way that its consumers, or guests, interact with its product</w:t>
      </w:r>
      <w:r w:rsidR="00541EC2">
        <w:t>.</w:t>
      </w:r>
      <w:r w:rsidR="009B784F">
        <w:t xml:space="preserve"> The controlled environment of many themed entertainment facilities provides a unique and interesting area to explore the application of contextual based content delivery platforms. </w:t>
      </w:r>
      <w:r w:rsidR="00FB2AA9">
        <w:t xml:space="preserve">A peripheral system is proposed specifically for the </w:t>
      </w:r>
      <w:r w:rsidR="00E46AAD">
        <w:t xml:space="preserve">local positioning of a guest navigating an attraction providing a way for them to interact and receive content based on their locational context within a themed environment; combining the immersion that is expected in a themed attraction, such as a theme park or a museum and experience in VR gameplay, with positional derived advertising as explored by the above-mentioned world scale system. </w:t>
      </w:r>
      <w:r w:rsidR="00500FF1">
        <w:t xml:space="preserve">Such a system would permit the interaction with a physical </w:t>
      </w:r>
      <w:r w:rsidR="00033FE5">
        <w:t>local environment</w:t>
      </w:r>
      <w:r w:rsidR="00500FF1">
        <w:t xml:space="preserve"> much in the way that a user interacts in a virtual world in VR gameplay as the unique circumstances enabled by an attraction where themed </w:t>
      </w:r>
      <w:r w:rsidR="00DF22F2">
        <w:t>exhibits consisting of screen based or physically co</w:t>
      </w:r>
      <w:r w:rsidR="00927982">
        <w:t xml:space="preserve">nstructed animated characters </w:t>
      </w:r>
      <w:r w:rsidR="00DF22F2">
        <w:t>would respond to an interaction stimulu</w:t>
      </w:r>
      <w:r w:rsidR="000B174C">
        <w:t>s providing content to the user.</w:t>
      </w:r>
    </w:p>
    <w:p w:rsidR="000D531A" w:rsidRPr="00C0116B" w:rsidRDefault="00DC4DDE" w:rsidP="00C0116B">
      <w:r>
        <w:lastRenderedPageBreak/>
        <w:t xml:space="preserve">The development of such a proposed system needs to </w:t>
      </w:r>
      <w:r w:rsidR="00430D7E">
        <w:t>deliberate</w:t>
      </w:r>
      <w:r>
        <w:t xml:space="preserve"> the range of available technologies for the specific and potentially complex environment. Within the specific </w:t>
      </w:r>
      <w:r w:rsidR="007230A6">
        <w:t xml:space="preserve">criteria </w:t>
      </w:r>
      <w:r>
        <w:t xml:space="preserve">of computing, by which this project will be assessed, </w:t>
      </w:r>
      <w:r w:rsidR="00E2583F">
        <w:t>detailed</w:t>
      </w:r>
      <w:r w:rsidR="007230A6">
        <w:t xml:space="preserve"> consideration should be given to </w:t>
      </w:r>
      <w:r w:rsidR="008735E7">
        <w:t xml:space="preserve">the range of sensory hardware available; the architecture of a distributed system to respond to, monitor and permit interactions; the protocols associated with networking between components; anticipated standards for Human Computer Interaction (HCI) and the user experience (UX) on specific platforms; </w:t>
      </w:r>
      <w:r w:rsidR="00653BEB">
        <w:t>the use of appropriate devices and methods to introduce the level of immersion expected from visual content within a themed environment. As this project is experimental in nature, there will be a period of the research phase wherein it will be necessary to identify additional gaps in knowledge that are relevant to the successful design and implementation of the desired concept.</w:t>
      </w:r>
      <w:r w:rsidR="001E2918">
        <w:t xml:space="preserve"> The research, design, implementation, testing and evaluation demands challenging the skillsets accrued throughout the course of </w:t>
      </w:r>
      <w:r w:rsidR="009A4F21">
        <w:t>undergraduate degree and the practical and professional skills developed during the undertaken placement period.</w:t>
      </w:r>
    </w:p>
    <w:p w:rsidR="00AA490F" w:rsidRDefault="007920A1" w:rsidP="007920A1">
      <w:pPr>
        <w:pStyle w:val="Heading2"/>
        <w:numPr>
          <w:ilvl w:val="1"/>
          <w:numId w:val="2"/>
        </w:numPr>
      </w:pPr>
      <w:bookmarkStart w:id="4" w:name="_Ref523002027"/>
      <w:bookmarkStart w:id="5" w:name="_Ref523002036"/>
      <w:bookmarkStart w:id="6" w:name="_Toc523091542"/>
      <w:r>
        <w:t>Problem Area Identification</w:t>
      </w:r>
      <w:bookmarkEnd w:id="4"/>
      <w:bookmarkEnd w:id="5"/>
      <w:bookmarkEnd w:id="6"/>
    </w:p>
    <w:p w:rsidR="00B67904" w:rsidRDefault="00B6670B" w:rsidP="00B6670B">
      <w:pPr>
        <w:ind w:left="720"/>
      </w:pPr>
      <w:r>
        <w:t xml:space="preserve">Within the themed entertainment industry a lucrative opportunity exists to utilise the concepts of context driven content delivery to both provide a highly immersive experience for guests and afford the attraction operator an opportunity to exploit this context to provide location derived advertisements. </w:t>
      </w:r>
    </w:p>
    <w:p w:rsidR="008E5C47" w:rsidRDefault="008E5C47" w:rsidP="00B6670B">
      <w:pPr>
        <w:ind w:left="720"/>
      </w:pPr>
      <w:r>
        <w:t xml:space="preserve">In recent years the progression of technology has enabled the adoption of more computing focused solutions to be implemented in a number of museums and theme parks, these range from simple attraction map applications through to complicated distributed systems providing a virtual reality experience to a high volume of guests simultaneously. With an increasing trend in technology use in these settings guest perception shifts towards the use of systems to provide experiences that they may not be able to experience in the home. </w:t>
      </w:r>
    </w:p>
    <w:p w:rsidR="00020DC5" w:rsidRDefault="00020DC5" w:rsidP="00B6670B">
      <w:pPr>
        <w:ind w:left="720"/>
      </w:pPr>
      <w:r>
        <w:t xml:space="preserve">Guests and attraction managers would benefit from a system that provides content relevant to the physical world that the visitor is experiencing at any given moment. In a museum scenario, the guests could be provided in depth content about an exhibit that would be automatically updated as they approach a display, this could be coupled with any form of content delivery that the operator choses such augmented reality to provide an interactive visual insight into the history of an object or </w:t>
      </w:r>
      <w:r w:rsidR="00E42AD5">
        <w:t xml:space="preserve">an article that could be delivered to their device permitting them to read more about an item with the additional benefit of the digital content being rapidly deployable in the event that it should need to be updated; by updating content based on the position it would be possible for a metrics system to be included which offers the attraction management an awareness of popular areas of an attraction and could be coupled to another secondary system to provide a heat map or show in real time the location and distribution of guests. In a theme park scenario, the concept of using the position could be further extended permitting two way interaction with content. The content may react to an interaction provided by the guest, for example the press of a button to trigger an event, this would be transmittable to a variety of content providing systems that could range from a simple visual display through to an animated character that would respond to the guest when they are within its proximity, allowing for a story to be told throughout the attraction that would not be able to be delivered as seamlessly without the context of the guests position being made available to these systems, additional personal data could be utilised to deliver a very individual experience. </w:t>
      </w:r>
      <w:r w:rsidR="00820890">
        <w:t xml:space="preserve">The attraction management in this scenario would be afforded the same comprehension of guest movements but this could be coupled with an automated advertisement system recommending a nearby commercial unit within the attraction space to increase revenue opportunities. </w:t>
      </w:r>
      <w:r w:rsidR="00AC0652">
        <w:t xml:space="preserve">Such a content delivery system would permit the attraction operator to communicate with </w:t>
      </w:r>
      <w:r w:rsidR="00AC0652">
        <w:lastRenderedPageBreak/>
        <w:t>consumers through their devices in the event of an emergency or to inform a specific user or group of users of any information that the operator feels necessary.</w:t>
      </w:r>
    </w:p>
    <w:p w:rsidR="00B04FD6" w:rsidRDefault="00B04FD6" w:rsidP="00B6670B">
      <w:pPr>
        <w:ind w:left="720"/>
      </w:pPr>
      <w:r>
        <w:t>As attractions age and begin to become stale the attendance may experience a decline, a solution would be require to provide an easily configurable and updateable experience that could be changed with ease to suit a change in guest habits.</w:t>
      </w:r>
    </w:p>
    <w:p w:rsidR="004A1070" w:rsidRPr="00B67904" w:rsidRDefault="004A1070" w:rsidP="00B6670B">
      <w:pPr>
        <w:ind w:left="720"/>
      </w:pPr>
      <w:r>
        <w:t>Through a digital implementation, the expensive costs of updating content, providing numerous staff to man an exhibit to communicate effectively its story and attempting to predict consumer’s locations within the attraction area could all be mitigated and appeal to the guest who is seeking a new and inventive experience.</w:t>
      </w:r>
    </w:p>
    <w:p w:rsidR="007920A1" w:rsidRDefault="007920A1" w:rsidP="007920A1">
      <w:pPr>
        <w:pStyle w:val="Heading2"/>
        <w:numPr>
          <w:ilvl w:val="1"/>
          <w:numId w:val="2"/>
        </w:numPr>
      </w:pPr>
      <w:bookmarkStart w:id="7" w:name="_Toc523091543"/>
      <w:r>
        <w:t>Motivations</w:t>
      </w:r>
      <w:bookmarkEnd w:id="7"/>
    </w:p>
    <w:p w:rsidR="00B67904" w:rsidRDefault="00B67904" w:rsidP="00B67904">
      <w:pPr>
        <w:ind w:left="720"/>
      </w:pPr>
      <w:r>
        <w:t xml:space="preserve">The primary goal of this report </w:t>
      </w:r>
      <w:r w:rsidR="004C7491">
        <w:t>is</w:t>
      </w:r>
      <w:r>
        <w:t xml:space="preserve"> to </w:t>
      </w:r>
      <w:r w:rsidR="004C7491">
        <w:t xml:space="preserve">comprehensively document the creation of a system to counter and solve the problem area identified in 1.1. </w:t>
      </w:r>
      <w:r w:rsidR="00DF01D0">
        <w:t>The solution should be completed in a fashion that clearly demonstrates an aptitude for academic w</w:t>
      </w:r>
      <w:r w:rsidR="00AA5CFA">
        <w:t xml:space="preserve">ork and integrates those skills, </w:t>
      </w:r>
      <w:r w:rsidR="00DF01D0">
        <w:t>includ</w:t>
      </w:r>
      <w:r w:rsidR="00AA5CFA">
        <w:t>ing research and communication, with an evident repository of technical and professional ability.</w:t>
      </w:r>
    </w:p>
    <w:p w:rsidR="00490035" w:rsidRDefault="00490035" w:rsidP="00B67904">
      <w:pPr>
        <w:ind w:left="720"/>
      </w:pPr>
      <w:r>
        <w:t>The project itself is intended to serve as a demonstration of the application of the</w:t>
      </w:r>
      <w:r w:rsidR="003C6057">
        <w:t xml:space="preserve"> above</w:t>
      </w:r>
      <w:r>
        <w:t xml:space="preserve"> abilities in a format that is representative of a real world scenario, documenting the reasoning behind design decisions, explaining the process of interaction with features, recording the world completed and analysing the world completed whilst adhering to a project management strategy. </w:t>
      </w:r>
    </w:p>
    <w:p w:rsidR="00224177" w:rsidRDefault="00224177" w:rsidP="00B67904">
      <w:pPr>
        <w:ind w:left="720"/>
      </w:pPr>
      <w:r>
        <w:t>Specifically this artefact to be constructed as a result of the project competition</w:t>
      </w:r>
      <w:r w:rsidR="00B86643">
        <w:t xml:space="preserve"> is </w:t>
      </w:r>
      <w:r>
        <w:t>envisioned</w:t>
      </w:r>
      <w:r w:rsidR="00B86643">
        <w:t xml:space="preserve"> to</w:t>
      </w:r>
      <w:r>
        <w:t xml:space="preserve"> address the use o</w:t>
      </w:r>
      <w:r w:rsidR="001D32BD">
        <w:t xml:space="preserve">f local positioning context to generate an interaction platform for guests in </w:t>
      </w:r>
      <w:r w:rsidR="0023680D">
        <w:t>the leisure industry</w:t>
      </w:r>
      <w:r w:rsidR="001D32BD">
        <w:t>, an extensive and exciting industry consisting of theme parks, themed</w:t>
      </w:r>
      <w:r w:rsidR="00EB05C3">
        <w:t xml:space="preserve"> environments</w:t>
      </w:r>
      <w:r w:rsidR="001D32BD">
        <w:t xml:space="preserve">, exhibits and museums. </w:t>
      </w:r>
    </w:p>
    <w:p w:rsidR="005356E2" w:rsidRDefault="005356E2" w:rsidP="00B67904">
      <w:pPr>
        <w:ind w:left="720"/>
      </w:pPr>
      <w:r>
        <w:t xml:space="preserve">It is hoped to achieve a </w:t>
      </w:r>
      <w:r w:rsidR="00356FA4">
        <w:t xml:space="preserve">professional, robust </w:t>
      </w:r>
      <w:r>
        <w:t>solution through the use of a combination of sensory hardware and a system architecture to permit a modular, extensible, configurable and customisable set of applications that would prove desirable to both an attraction operator and visitor</w:t>
      </w:r>
      <w:r w:rsidR="00A11714">
        <w:t xml:space="preserve"> whilst working cohesively within the installed </w:t>
      </w:r>
      <w:r w:rsidR="00401F0B">
        <w:t>setting</w:t>
      </w:r>
      <w:r>
        <w:t xml:space="preserve">. </w:t>
      </w:r>
    </w:p>
    <w:p w:rsidR="00D50B7F" w:rsidRDefault="00237F77" w:rsidP="00D50B7F">
      <w:pPr>
        <w:pStyle w:val="Heading2"/>
        <w:numPr>
          <w:ilvl w:val="1"/>
          <w:numId w:val="2"/>
        </w:numPr>
      </w:pPr>
      <w:bookmarkStart w:id="8" w:name="_Toc523091544"/>
      <w:r>
        <w:t>Proposed Solution</w:t>
      </w:r>
      <w:bookmarkEnd w:id="8"/>
    </w:p>
    <w:p w:rsidR="00A75EBB" w:rsidRDefault="00A75EBB" w:rsidP="00A75EBB">
      <w:pPr>
        <w:ind w:left="720"/>
      </w:pPr>
      <w:r>
        <w:t xml:space="preserve">In addressing the problem area, several technologies have been identified that both cover the requirements of the award and suitably tackle the </w:t>
      </w:r>
      <w:r w:rsidR="00DC34CD">
        <w:t xml:space="preserve">identified </w:t>
      </w:r>
      <w:r w:rsidR="00AE601B">
        <w:t>conceptual issue</w:t>
      </w:r>
      <w:r w:rsidR="009B03B3">
        <w:t xml:space="preserve"> comprising the project domain</w:t>
      </w:r>
      <w:r w:rsidR="00AE601B">
        <w:t xml:space="preserve">. Whilst the issue is identified as conceptual it very much has firm roots in the real world and an eventual realisation of the solution would aim to be a market ready and valid product. </w:t>
      </w:r>
      <w:r w:rsidR="006C5F88">
        <w:t>This section provides a high level overview of the proposed solution.</w:t>
      </w:r>
    </w:p>
    <w:p w:rsidR="006A03EC" w:rsidRDefault="002A34C9" w:rsidP="00A75EBB">
      <w:pPr>
        <w:ind w:left="720"/>
      </w:pPr>
      <w:r>
        <w:t>The proposed solution would comprise of a number of systems working together to provide a coherent experience to the guest and a simple control system for the attraction operator. It is envisaged that this system would therefore embrace a distributed system architecture</w:t>
      </w:r>
      <w:r w:rsidR="000B4E99">
        <w:t xml:space="preserve"> with soft real time elements such as the indication of a guest position and the reaction to an interaction</w:t>
      </w:r>
      <w:r>
        <w:t>.</w:t>
      </w:r>
      <w:r w:rsidR="00385A74">
        <w:t xml:space="preserve"> Such a system should also be designed in a way that the experience component can be easily exchanged allowing for the applications to be configurable to a given scenario in a rapid timeframe. </w:t>
      </w:r>
      <w:r w:rsidR="002F7BF6">
        <w:t xml:space="preserve">As a result of this desire, the system would comprise of a number of core applications and then secondary applications would provide the customisable content delivery adhering to a known standard and </w:t>
      </w:r>
      <w:r w:rsidR="002F7BF6">
        <w:lastRenderedPageBreak/>
        <w:t>accepting a certain list of commands to ensure compatibility</w:t>
      </w:r>
      <w:r w:rsidR="00912286">
        <w:t xml:space="preserve"> with the core system.</w:t>
      </w:r>
      <w:r w:rsidR="000A2A2F">
        <w:t xml:space="preserve"> The content and interactions could be tailored to meet the individual accessible requirements for a range of guests. </w:t>
      </w:r>
    </w:p>
    <w:p w:rsidR="00A3577F" w:rsidRDefault="006A03EC" w:rsidP="00A3577F">
      <w:pPr>
        <w:ind w:left="720"/>
      </w:pPr>
      <w:r>
        <w:t>With the system being required to work in an attraction-like setting, it would be necessary for there to be a mechanism to support multiple guests</w:t>
      </w:r>
      <w:r w:rsidR="001E1EC4">
        <w:t xml:space="preserve"> simultaneously each</w:t>
      </w:r>
      <w:r>
        <w:t xml:space="preserve"> </w:t>
      </w:r>
      <w:r w:rsidR="001E1EC4">
        <w:t>operating</w:t>
      </w:r>
      <w:r>
        <w:t xml:space="preserve"> a digital device that would provide the peripheral control to interact with content systems. </w:t>
      </w:r>
      <w:r w:rsidR="00E57065">
        <w:t xml:space="preserve">These guest devices would be tracked within the local environment, if they enter a specific area that is considered part of a region defined to allow interaction with a given content application the device commands should be passed to that application, as the guest navigates throughout the attraction this could result in their interaction with a number of separate applications. </w:t>
      </w:r>
    </w:p>
    <w:p w:rsidR="0043725D" w:rsidRDefault="0043725D" w:rsidP="00A3577F">
      <w:pPr>
        <w:ind w:left="720"/>
      </w:pPr>
      <w:r>
        <w:t xml:space="preserve">In an ideal scenario devices that are specific to the attraction would be provided, this would add to the immersion into the experience by being both thematically appropriate and consistent in specification eliminating any compatibility concerns; alternatively it could be possible to provide a mobile application as many devices contain an array of sensors that could be utilised in tracking the guest but this would introduce potential exclusions of lower specification equipment. </w:t>
      </w:r>
      <w:r w:rsidR="00461B44">
        <w:t xml:space="preserve">Either case presents the requirement for processing on-device sensor values to establish </w:t>
      </w:r>
      <w:r w:rsidR="0086482E">
        <w:t xml:space="preserve">various elements of the </w:t>
      </w:r>
      <w:r w:rsidR="009F1312">
        <w:t>guest’s</w:t>
      </w:r>
      <w:r w:rsidR="0086482E">
        <w:t xml:space="preserve"> location in 3D space and the need for some mobile computing program to be developed</w:t>
      </w:r>
      <w:r w:rsidR="00D14A64">
        <w:t xml:space="preserve"> which calculates user actions in real time and relays them to appropriate</w:t>
      </w:r>
      <w:r w:rsidR="00585D4A">
        <w:t xml:space="preserve"> peer</w:t>
      </w:r>
      <w:r w:rsidR="00D14A64">
        <w:t xml:space="preserve"> systems</w:t>
      </w:r>
      <w:r w:rsidR="00E265B9">
        <w:t xml:space="preserve"> whilst also receiving commands and messages from the control system</w:t>
      </w:r>
      <w:r w:rsidR="00C7458D">
        <w:t xml:space="preserve"> and providing these messages in an understandable way to the guest</w:t>
      </w:r>
      <w:r w:rsidR="0086482E">
        <w:t>.</w:t>
      </w:r>
    </w:p>
    <w:p w:rsidR="008715D4" w:rsidRDefault="008715D4" w:rsidP="00A3577F">
      <w:pPr>
        <w:ind w:left="720"/>
      </w:pPr>
      <w:r>
        <w:t>Sensory hardware would be located throughout the attraction setting, t</w:t>
      </w:r>
      <w:r w:rsidR="00461B44">
        <w:t>his would be used to determine</w:t>
      </w:r>
      <w:r>
        <w:t xml:space="preserve"> the position of the guest to a system that could make use of the information to ensure that content is being delivered appropriately and to update the attraction operator of the position of a guest.</w:t>
      </w:r>
      <w:r w:rsidR="00B84FD8">
        <w:t xml:space="preserve"> Additional sensors would be housed on the guest device to determine rotation</w:t>
      </w:r>
      <w:r w:rsidR="00C5384E">
        <w:t>s, the fusion of this data would provide the context from which the guests experience would be derived. Some form of calibration may be required and should be incorporated into the attraction.</w:t>
      </w:r>
    </w:p>
    <w:p w:rsidR="00497FC2" w:rsidRDefault="00497FC2" w:rsidP="00A3577F">
      <w:pPr>
        <w:ind w:left="720"/>
      </w:pPr>
      <w:r>
        <w:t>To allow communication between all the systems, numerous approaches could be considered. It is suggested that a central server would be responsible for ensuring that messages ar</w:t>
      </w:r>
      <w:r w:rsidR="009F1312">
        <w:t xml:space="preserve">e transmitted to a guest device, rather than the guest device being required to store an entire attraction configuration to be aware of what other system to communicate with. Additionally the server would allow for a location that </w:t>
      </w:r>
      <w:r w:rsidR="0015543B">
        <w:t xml:space="preserve">positional </w:t>
      </w:r>
      <w:r w:rsidR="009F1312">
        <w:t xml:space="preserve">information is passed to and could be recorded or rerouted to </w:t>
      </w:r>
      <w:r w:rsidR="00C810BF">
        <w:t>analyse</w:t>
      </w:r>
      <w:r w:rsidR="009F1312">
        <w:t xml:space="preserve"> metrics for commonly visited locations.</w:t>
      </w:r>
    </w:p>
    <w:p w:rsidR="00791604" w:rsidRDefault="00791604" w:rsidP="00A3577F">
      <w:pPr>
        <w:ind w:left="720"/>
      </w:pPr>
      <w:r>
        <w:t>An attraction operator interface would be provided, allowing the operator to visually observe guests moving through the attraction and the state of other software components. The interface would allow for the definition of areas that an interaction would take place with another system.</w:t>
      </w:r>
    </w:p>
    <w:p w:rsidR="00C5384E" w:rsidRDefault="00791604" w:rsidP="00A3577F">
      <w:pPr>
        <w:ind w:left="720"/>
      </w:pPr>
      <w:r>
        <w:t xml:space="preserve">The content delivery systems would adhere to a </w:t>
      </w:r>
      <w:r w:rsidR="006C4585">
        <w:t xml:space="preserve">designed </w:t>
      </w:r>
      <w:r>
        <w:t>standard and be able to process specific high priority events that could be trans</w:t>
      </w:r>
      <w:r w:rsidR="006C4585">
        <w:t xml:space="preserve">mitted from the control interface or routed to the system based on an interaction within its proximity. These systems would otherwise be definable and customisable by the end client as the actions performed during an interaction would be highly specific to an attraction configuration. </w:t>
      </w:r>
      <w:r w:rsidR="001C2C6B">
        <w:t>The device hardware could range from a simple screen allowing the guest to play some form of coconut shy type game</w:t>
      </w:r>
      <w:r w:rsidR="00FB2390">
        <w:t xml:space="preserve"> display</w:t>
      </w:r>
      <w:r w:rsidR="008402EE">
        <w:t>ing a reticule</w:t>
      </w:r>
      <w:r w:rsidR="00DD1FF9">
        <w:t xml:space="preserve"> </w:t>
      </w:r>
      <w:r w:rsidR="00FB2390">
        <w:t>on screen</w:t>
      </w:r>
      <w:r w:rsidR="00972E87">
        <w:t>,</w:t>
      </w:r>
      <w:r w:rsidR="008402EE">
        <w:t xml:space="preserve"> determined by guest position and rotation</w:t>
      </w:r>
      <w:r w:rsidR="00972E87">
        <w:t>,</w:t>
      </w:r>
      <w:r w:rsidR="001C2C6B">
        <w:t xml:space="preserve"> or a more complicated animated character t</w:t>
      </w:r>
      <w:r w:rsidR="002C439B">
        <w:t xml:space="preserve">hat would respond to a </w:t>
      </w:r>
      <w:r w:rsidR="00D20E4A">
        <w:t>guest’s</w:t>
      </w:r>
      <w:r w:rsidR="00316735">
        <w:t xml:space="preserve"> interaction</w:t>
      </w:r>
      <w:r w:rsidR="002C439B">
        <w:t xml:space="preserve"> within its proximity.</w:t>
      </w:r>
    </w:p>
    <w:p w:rsidR="00D50B7F" w:rsidRDefault="00D50B7F" w:rsidP="00D50B7F">
      <w:pPr>
        <w:pStyle w:val="Heading2"/>
        <w:numPr>
          <w:ilvl w:val="1"/>
          <w:numId w:val="2"/>
        </w:numPr>
      </w:pPr>
      <w:bookmarkStart w:id="9" w:name="_Toc523091545"/>
      <w:bookmarkStart w:id="10" w:name="_Ref523096966"/>
      <w:bookmarkStart w:id="11" w:name="_Ref523097181"/>
      <w:r>
        <w:lastRenderedPageBreak/>
        <w:t>Proj</w:t>
      </w:r>
      <w:r w:rsidR="00862DCA">
        <w:t>ect Scope</w:t>
      </w:r>
      <w:bookmarkEnd w:id="9"/>
      <w:bookmarkEnd w:id="10"/>
      <w:bookmarkEnd w:id="11"/>
    </w:p>
    <w:p w:rsidR="005D5996" w:rsidRDefault="005D5996" w:rsidP="004F24EB">
      <w:pPr>
        <w:ind w:left="720"/>
      </w:pPr>
      <w:r>
        <w:t xml:space="preserve">The project intends to produce a prototype system addressing the identified problem area, this problem and the solution specified in section 1.3. </w:t>
      </w:r>
      <w:r w:rsidR="000D5188">
        <w:t>S</w:t>
      </w:r>
      <w:r>
        <w:t xml:space="preserve">uch a system is anticipated to challenge a range of technical concepts that are considered members of the Computer Science award. </w:t>
      </w:r>
      <w:r w:rsidR="004F7D29">
        <w:t>This will require further, individual study of technologies not fully covered throughout the already completed stages of study.</w:t>
      </w:r>
    </w:p>
    <w:p w:rsidR="004F7D29" w:rsidRDefault="004F7D29" w:rsidP="004F24EB">
      <w:pPr>
        <w:ind w:left="720"/>
      </w:pPr>
      <w:r>
        <w:t xml:space="preserve">The nature of the solution is, to a degree, experimental and challenges ability to combine academic methods with professional skills in designing a system with little prior knowledge. This will require considerable effort in prototyping, testing and researching components as they are encountered in addition to the core literature review which will be conducted to establish a firm foundation from which to start. </w:t>
      </w:r>
      <w:r w:rsidR="008949C6">
        <w:t xml:space="preserve">As a result of its experimental nature and the field which the project is rooted in, this document is intended for an audience comfortable with computing terms, mathematical terms and an understanding of the technologies covered. </w:t>
      </w:r>
    </w:p>
    <w:p w:rsidR="00396FD9" w:rsidRDefault="003D6846" w:rsidP="00396FD9">
      <w:pPr>
        <w:ind w:left="720"/>
      </w:pPr>
      <w:r>
        <w:t>Areas of exploration for this project are intended to consist of sensory hardware, soft real time applications of the processed results from hardware, distributed system architecture to permit communication between several applications, mobile application development, and to a lesser degree the manipulation of graphical objects.</w:t>
      </w:r>
    </w:p>
    <w:p w:rsidR="00396FD9" w:rsidRDefault="00396FD9" w:rsidP="00396FD9">
      <w:pPr>
        <w:ind w:left="720"/>
      </w:pPr>
      <w:r>
        <w:t xml:space="preserve">It is acknowledged that due to a limited personally provided budget that the scope of sensor procurement, and by extension deployment, will be limited which may or may not have demonstrable effects on the results. Resources required will be scheduled within the project plan to assess the best use of the available finances. </w:t>
      </w:r>
    </w:p>
    <w:p w:rsidR="00B13539" w:rsidRDefault="00B13539" w:rsidP="00396FD9">
      <w:pPr>
        <w:ind w:left="720"/>
      </w:pPr>
      <w:r>
        <w:t>With time limitations, the artefact completed is intended as a prototype and not considered a ready for market product. This means that several components may not be completed to a standard considered marketable but should be completed in a manner that is indicative of professional grade software</w:t>
      </w:r>
      <w:r w:rsidR="000A01A0">
        <w:t xml:space="preserve"> and </w:t>
      </w:r>
      <w:r w:rsidR="008010E2">
        <w:t>validates</w:t>
      </w:r>
      <w:r w:rsidR="000A01A0">
        <w:t xml:space="preserve"> the core concepts of the proposed solution as a technical demonstration</w:t>
      </w:r>
      <w:r>
        <w:t>.</w:t>
      </w:r>
      <w:r w:rsidR="00FD3850">
        <w:t xml:space="preserve"> Time may also factor into the testing of alternative sensory hardware in addition the previously specified financial limitations. </w:t>
      </w:r>
      <w:r>
        <w:t xml:space="preserve"> </w:t>
      </w:r>
    </w:p>
    <w:p w:rsidR="00E840AA" w:rsidRDefault="00E840AA" w:rsidP="00396FD9">
      <w:pPr>
        <w:ind w:left="720"/>
      </w:pPr>
      <w:r>
        <w:t>Above all, the project must be conducted in a manner deemed ethical to all stakeholders; including the author, assessor, supervisor, ethics committee and British Computer Society (BCS) conforming to the requirements and code of conduct of the latter two.</w:t>
      </w:r>
      <w:r w:rsidR="00F435DE">
        <w:t xml:space="preserve"> The full ethical statement has been submitted as required by the examination board and is made available in this document. </w:t>
      </w:r>
    </w:p>
    <w:p w:rsidR="004F24EB" w:rsidRDefault="004F24EB" w:rsidP="004F24EB">
      <w:pPr>
        <w:ind w:left="720"/>
      </w:pPr>
      <w:r>
        <w:t xml:space="preserve">As, ultimately, this project is conducted under the umbrella of Computer Science; certain components of a fully immersive environment would not be expected to be reproduced in a laboratory setting. The project aims specifically to provide a prototype system that could be deployed in a setting such as a theme park or museum, the mechanics of interaction such as game play theory and immersive visual content </w:t>
      </w:r>
      <w:r w:rsidR="0017202A">
        <w:t xml:space="preserve">are not intended to be implemented in the final artefact produced as they are not covered by the specific branch </w:t>
      </w:r>
      <w:r w:rsidR="000A1611">
        <w:t>of the Computer Science discipline</w:t>
      </w:r>
      <w:r w:rsidR="0017202A">
        <w:t xml:space="preserve"> for which this </w:t>
      </w:r>
      <w:r w:rsidR="00C03337">
        <w:t>study</w:t>
      </w:r>
      <w:r w:rsidR="0017202A">
        <w:t xml:space="preserve"> is being produced. </w:t>
      </w:r>
    </w:p>
    <w:p w:rsidR="00EF709F" w:rsidRDefault="00EF709F" w:rsidP="004F24EB">
      <w:pPr>
        <w:ind w:left="720"/>
      </w:pPr>
      <w:r>
        <w:t>Areas described in the proposed solution that do not directly affect the proof of concept may be relegated to lower priorities when analysing the project. Key areas that provide a better understanding of the systems core abilities will be given precedent in the design and implementation stages.</w:t>
      </w:r>
    </w:p>
    <w:p w:rsidR="00471AE8" w:rsidRDefault="00237F77" w:rsidP="00471AE8">
      <w:pPr>
        <w:pStyle w:val="Heading2"/>
        <w:numPr>
          <w:ilvl w:val="1"/>
          <w:numId w:val="2"/>
        </w:numPr>
      </w:pPr>
      <w:bookmarkStart w:id="12" w:name="_Toc523091546"/>
      <w:r>
        <w:lastRenderedPageBreak/>
        <w:t>Report Structure</w:t>
      </w:r>
      <w:bookmarkEnd w:id="12"/>
    </w:p>
    <w:p w:rsidR="003B0203" w:rsidRDefault="002955BA" w:rsidP="002955BA">
      <w:pPr>
        <w:ind w:left="720"/>
      </w:pPr>
      <w:r>
        <w:t xml:space="preserve">Throughout this report, the entire project will be documented from the initial identification of a proposed solution and its background through to completion and reflection. All components of the report will thoroughly explore their domain and provide both an initial expectation and final reflection on the individual body of work completed. Additional documentation pertaining to the project management, supervision arrangements, briefing and progress meetings and specific guides and maintenance information will be made available in the appendices of the report providing a holistic view of the project. </w:t>
      </w:r>
    </w:p>
    <w:p w:rsidR="002955BA" w:rsidRDefault="003B0203" w:rsidP="002955BA">
      <w:pPr>
        <w:ind w:left="720"/>
      </w:pPr>
      <w:r>
        <w:t xml:space="preserve">The general format will follow a chronological overview of the project, this begins within this chapter wherein the problem and motivations are described. Following chapters will be dictated in their format by the methodology, which is identified in succeeding chapters, however it is anticipated that the structure will provide a </w:t>
      </w:r>
      <w:r w:rsidR="001B4AC8">
        <w:t>narrative of the development from the identification of gaps in knowledge, procurement of required background research and any tools, analysis of acquired information and from the analysis an interpreted design will be developed in accordance with the specifications of the applied</w:t>
      </w:r>
      <w:r w:rsidR="00395C1E">
        <w:t xml:space="preserve"> project methodology; from this design an artefact will be created, due to the nature of the award for which this project is being completed it will likely be a software article, which then should be evaluated and critically analysed with regard to the original outset. </w:t>
      </w:r>
    </w:p>
    <w:p w:rsidR="00F977C7" w:rsidRDefault="00F977C7" w:rsidP="002955BA">
      <w:pPr>
        <w:ind w:left="720"/>
      </w:pPr>
      <w:r>
        <w:t xml:space="preserve">Acknowledging that the final structure will be defined by the applied methodology it is anticipated that the general structure will be as follows: </w:t>
      </w:r>
    </w:p>
    <w:p w:rsidR="00F977C7" w:rsidRDefault="00F977C7" w:rsidP="00F977C7">
      <w:pPr>
        <w:pStyle w:val="ListParagraph"/>
        <w:numPr>
          <w:ilvl w:val="0"/>
          <w:numId w:val="35"/>
        </w:numPr>
      </w:pPr>
      <w:r>
        <w:t xml:space="preserve">Project Management </w:t>
      </w:r>
    </w:p>
    <w:p w:rsidR="0003347C" w:rsidRDefault="0003347C" w:rsidP="0003347C">
      <w:pPr>
        <w:pStyle w:val="ListParagraph"/>
        <w:numPr>
          <w:ilvl w:val="1"/>
          <w:numId w:val="35"/>
        </w:numPr>
      </w:pPr>
      <w:r>
        <w:t xml:space="preserve">Wherein the methodology best suited for the nature of the project will be identified, described and an overview of its application will be provided. </w:t>
      </w:r>
    </w:p>
    <w:p w:rsidR="00F977C7" w:rsidRDefault="00F977C7" w:rsidP="00F977C7">
      <w:pPr>
        <w:pStyle w:val="ListParagraph"/>
        <w:numPr>
          <w:ilvl w:val="0"/>
          <w:numId w:val="35"/>
        </w:numPr>
      </w:pPr>
      <w:r>
        <w:t xml:space="preserve">Project Overview </w:t>
      </w:r>
    </w:p>
    <w:p w:rsidR="0067296C" w:rsidRDefault="0067296C" w:rsidP="0067296C">
      <w:pPr>
        <w:pStyle w:val="ListParagraph"/>
        <w:numPr>
          <w:ilvl w:val="1"/>
          <w:numId w:val="35"/>
        </w:numPr>
      </w:pPr>
      <w:r>
        <w:t>This chapter will describe how the project will be completed in relation to the proposed solution and desired methodology and framework.</w:t>
      </w:r>
    </w:p>
    <w:p w:rsidR="00F977C7" w:rsidRDefault="00F977C7" w:rsidP="00F977C7">
      <w:pPr>
        <w:pStyle w:val="ListParagraph"/>
        <w:numPr>
          <w:ilvl w:val="0"/>
          <w:numId w:val="35"/>
        </w:numPr>
      </w:pPr>
      <w:r>
        <w:t>Preliminary Research</w:t>
      </w:r>
    </w:p>
    <w:p w:rsidR="000120A1" w:rsidRDefault="00B13AE8" w:rsidP="000120A1">
      <w:pPr>
        <w:pStyle w:val="ListParagraph"/>
        <w:numPr>
          <w:ilvl w:val="1"/>
          <w:numId w:val="35"/>
        </w:numPr>
      </w:pPr>
      <w:r>
        <w:t>Within this component, areas pertaining to the identified gaps in knowledge will be thoroughly investigated and reviewed providing an understanding of how to perform the implementation stage.</w:t>
      </w:r>
    </w:p>
    <w:p w:rsidR="00F977C7" w:rsidRDefault="00F977C7" w:rsidP="00F977C7">
      <w:pPr>
        <w:pStyle w:val="ListParagraph"/>
        <w:numPr>
          <w:ilvl w:val="0"/>
          <w:numId w:val="35"/>
        </w:numPr>
      </w:pPr>
      <w:r>
        <w:t>Analysis and Design</w:t>
      </w:r>
    </w:p>
    <w:p w:rsidR="00FD5B15" w:rsidRDefault="00FD5B15" w:rsidP="00FD5B15">
      <w:pPr>
        <w:pStyle w:val="ListParagraph"/>
        <w:numPr>
          <w:ilvl w:val="1"/>
          <w:numId w:val="35"/>
        </w:numPr>
      </w:pPr>
      <w:r>
        <w:t>From the information gathered in the previous chapter, knowledge will be extrapolated to produce a model and series of designs in accordance with the methodology to produce the artefact.</w:t>
      </w:r>
    </w:p>
    <w:p w:rsidR="00F977C7" w:rsidRDefault="00F977C7" w:rsidP="00F977C7">
      <w:pPr>
        <w:pStyle w:val="ListParagraph"/>
        <w:numPr>
          <w:ilvl w:val="0"/>
          <w:numId w:val="35"/>
        </w:numPr>
      </w:pPr>
      <w:r>
        <w:t>Implementation</w:t>
      </w:r>
    </w:p>
    <w:p w:rsidR="00942DA8" w:rsidRDefault="00942DA8" w:rsidP="00942DA8">
      <w:pPr>
        <w:pStyle w:val="ListParagraph"/>
        <w:numPr>
          <w:ilvl w:val="1"/>
          <w:numId w:val="35"/>
        </w:numPr>
      </w:pPr>
      <w:r>
        <w:t xml:space="preserve">Combining all previous components of the report, the implementation will document (and provide insight to) the produced software items defined by the solution and design. </w:t>
      </w:r>
    </w:p>
    <w:p w:rsidR="00F977C7" w:rsidRDefault="00F977C7" w:rsidP="00F977C7">
      <w:pPr>
        <w:pStyle w:val="ListParagraph"/>
        <w:numPr>
          <w:ilvl w:val="0"/>
          <w:numId w:val="35"/>
        </w:numPr>
      </w:pPr>
      <w:r>
        <w:t>Testing</w:t>
      </w:r>
    </w:p>
    <w:p w:rsidR="00016951" w:rsidRDefault="00016951" w:rsidP="00016951">
      <w:pPr>
        <w:pStyle w:val="ListParagraph"/>
        <w:numPr>
          <w:ilvl w:val="1"/>
          <w:numId w:val="35"/>
        </w:numPr>
      </w:pPr>
      <w:r>
        <w:t xml:space="preserve">Professional level testing will be performed and documented to ensure that the project adheres to its specification, success criteria, design and expected professional standards. </w:t>
      </w:r>
    </w:p>
    <w:p w:rsidR="00F977C7" w:rsidRDefault="00F977C7" w:rsidP="00F977C7">
      <w:pPr>
        <w:pStyle w:val="ListParagraph"/>
        <w:numPr>
          <w:ilvl w:val="0"/>
          <w:numId w:val="35"/>
        </w:numPr>
      </w:pPr>
      <w:r>
        <w:t>Conclusion</w:t>
      </w:r>
    </w:p>
    <w:p w:rsidR="00287FC4" w:rsidRPr="002955BA" w:rsidRDefault="00287FC4" w:rsidP="00287FC4">
      <w:pPr>
        <w:pStyle w:val="ListParagraph"/>
        <w:numPr>
          <w:ilvl w:val="1"/>
          <w:numId w:val="35"/>
        </w:numPr>
      </w:pPr>
      <w:r>
        <w:t>A comprehensive and co</w:t>
      </w:r>
      <w:r w:rsidR="005378A8">
        <w:t xml:space="preserve">mplete narrative of the project, this section will be covered within chapters detailing the Critical Reflection, Evaluation and Further Work followed by a </w:t>
      </w:r>
      <w:r w:rsidR="005378A8">
        <w:lastRenderedPageBreak/>
        <w:t>discussion of the findings</w:t>
      </w:r>
      <w:r w:rsidR="00B90ABC">
        <w:t>, assessment of the project success and opportunities to develop into a marketable product</w:t>
      </w:r>
      <w:r w:rsidR="005378A8">
        <w:t xml:space="preserve">.  </w:t>
      </w:r>
    </w:p>
    <w:p w:rsidR="0015504F" w:rsidRDefault="0015504F">
      <w:r>
        <w:br w:type="page"/>
      </w:r>
    </w:p>
    <w:p w:rsidR="00E41FEC" w:rsidRDefault="00E41FEC" w:rsidP="00AA6ACD">
      <w:pPr>
        <w:pStyle w:val="Heading1"/>
        <w:numPr>
          <w:ilvl w:val="0"/>
          <w:numId w:val="4"/>
        </w:numPr>
      </w:pPr>
      <w:bookmarkStart w:id="13" w:name="_Ref523002085"/>
      <w:bookmarkStart w:id="14" w:name="_Ref523002133"/>
      <w:bookmarkStart w:id="15" w:name="_Toc523091547"/>
      <w:r>
        <w:lastRenderedPageBreak/>
        <w:t>Project Management and Development</w:t>
      </w:r>
      <w:bookmarkEnd w:id="13"/>
      <w:bookmarkEnd w:id="14"/>
      <w:bookmarkEnd w:id="15"/>
      <w:r w:rsidR="000C7781">
        <w:t xml:space="preserve"> Methodology</w:t>
      </w:r>
    </w:p>
    <w:p w:rsidR="00D33F10" w:rsidRDefault="00D33F10" w:rsidP="00D33F10">
      <w:r>
        <w:t xml:space="preserve">Within the motivations for this report, it was stated that </w:t>
      </w:r>
      <w:r w:rsidR="00555EEC">
        <w:t>the venture</w:t>
      </w:r>
      <w:r>
        <w:t xml:space="preserve"> is intended both as a demonstration of academic principles and professional skills where it will likely be required to formulate a strategic and formulated approach to complete a project based task. </w:t>
      </w:r>
    </w:p>
    <w:p w:rsidR="00590CC7" w:rsidRDefault="00590CC7" w:rsidP="00D33F10">
      <w:r>
        <w:t xml:space="preserve">Such a professional approach would require the adherence to a recognised and appropriate method, providing a structure from which the work load can be planned and completed with relevant documentation and validation being completed and presented. </w:t>
      </w:r>
    </w:p>
    <w:p w:rsidR="00102658" w:rsidRDefault="00102ED7" w:rsidP="00D33F10">
      <w:r>
        <w:t xml:space="preserve">This chapter investigates the feasibility of undertaking a number of development methodologies and specifically how these methodologies would coalesce with the project management requirements of the proposed solution. It is recognised that many methodologies can be applied with greater success for certain system types than others and that the production of a system should engage a suitable framework for the specific task at hand. </w:t>
      </w:r>
    </w:p>
    <w:p w:rsidR="00102658" w:rsidRPr="00D33F10" w:rsidRDefault="00102658" w:rsidP="00D33F10">
      <w:r>
        <w:t>The following subsections will identify what is meant by a methodology, criteria by which a method will be selected, the chosen framework, a discussion of the system lifecycle and h</w:t>
      </w:r>
      <w:r w:rsidR="00AB0D95">
        <w:t xml:space="preserve">ow this method </w:t>
      </w:r>
      <w:r w:rsidR="00137B25">
        <w:t xml:space="preserve">will </w:t>
      </w:r>
      <w:r w:rsidR="00AB0D95">
        <w:t>influence the</w:t>
      </w:r>
      <w:r>
        <w:t xml:space="preserve"> project plan.</w:t>
      </w:r>
    </w:p>
    <w:p w:rsidR="00A37BC0" w:rsidRDefault="00A37BC0" w:rsidP="00471AE8">
      <w:pPr>
        <w:pStyle w:val="Heading2"/>
        <w:numPr>
          <w:ilvl w:val="1"/>
          <w:numId w:val="4"/>
        </w:numPr>
      </w:pPr>
      <w:bookmarkStart w:id="16" w:name="_Toc523091548"/>
      <w:r>
        <w:t>Development Methodology</w:t>
      </w:r>
      <w:bookmarkEnd w:id="16"/>
    </w:p>
    <w:p w:rsidR="008E3795" w:rsidRDefault="008E3795" w:rsidP="00E13B4E">
      <w:pPr>
        <w:ind w:left="720"/>
      </w:pPr>
      <w:r>
        <w:t xml:space="preserve">System development is a core component within the field of computer science and by extension is a primary skill that an individual studying any branch of computing should be able to undertake to a high standard. Whilst being a demonstrable academic skill, it is also a common part of most careers relevant to the award thus having a strong and proven understanding of the concepts relating to the creation of a computer-based information system will likely prove a valuable trait of any graduate. </w:t>
      </w:r>
    </w:p>
    <w:p w:rsidR="008E3795" w:rsidRDefault="008E3795" w:rsidP="00E13B4E">
      <w:pPr>
        <w:ind w:left="720"/>
      </w:pPr>
      <w:r>
        <w:t xml:space="preserve">A variety of approaches may be undertaken in the development of a system for an assortment of reasons however it is identifiable that the benefits of a formalised methodology with its specific set of tools and techniques enhance the development process and the end product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 p.570)", "plainTextFormattedCitation" : "(Avison and Fitzgerald, 2006)", "previouslyFormattedCitation" : "(Avison and Fitzgerald, 2006)" }, "properties" : { "noteIndex" : 0 }, "schema" : "https://github.com/citation-style-language/schema/raw/master/csl-citation.json" }</w:instrText>
      </w:r>
      <w:r>
        <w:fldChar w:fldCharType="separate"/>
      </w:r>
      <w:r w:rsidRPr="00166E81">
        <w:rPr>
          <w:noProof/>
        </w:rPr>
        <w:t>(Avison and Fitzgerald, 2006</w:t>
      </w:r>
      <w:r>
        <w:rPr>
          <w:noProof/>
        </w:rPr>
        <w:t>, p.570</w:t>
      </w:r>
      <w:r w:rsidRPr="00166E81">
        <w:rPr>
          <w:noProof/>
        </w:rPr>
        <w:t>)</w:t>
      </w:r>
      <w:r>
        <w:fldChar w:fldCharType="end"/>
      </w:r>
      <w:r>
        <w:t xml:space="preserve">. The desire for development methodologies stemmed initially from the </w:t>
      </w:r>
      <w:r w:rsidR="00712453">
        <w:t>requirement</w:t>
      </w:r>
      <w:r>
        <w:t xml:space="preserve"> of organisations to better manage the manufacture of computer applications in contrast to the earlier ethos of development being driven by programming and later maintenance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 pp.576-577)", "plainTextFormattedCitation" : "(Avison and Fitzgerald, 2006)", "previouslyFormattedCitation" : "(Avison and Fitzgerald, 2006)" }, "properties" : { "noteIndex" : 0 }, "schema" : "https://github.com/citation-style-language/schema/raw/master/csl-citation.json" }</w:instrText>
      </w:r>
      <w:r>
        <w:fldChar w:fldCharType="separate"/>
      </w:r>
      <w:r w:rsidRPr="00166E81">
        <w:rPr>
          <w:noProof/>
        </w:rPr>
        <w:t>(Avison and Fitzgerald, 2006</w:t>
      </w:r>
      <w:r>
        <w:rPr>
          <w:noProof/>
        </w:rPr>
        <w:t>, pp.576-577</w:t>
      </w:r>
      <w:r w:rsidRPr="00166E81">
        <w:rPr>
          <w:noProof/>
        </w:rPr>
        <w:t>)</w:t>
      </w:r>
      <w:r>
        <w:fldChar w:fldCharType="end"/>
      </w:r>
      <w:r>
        <w:t xml:space="preserve"> these efforts resulted in the first identifiable system life cycle model. It is the same determination for management of the development process that is the reason for utilising, and adhering to, a methodology in the production of the Final Year Project artefact and the associated body of work.</w:t>
      </w:r>
    </w:p>
    <w:p w:rsidR="008E3795" w:rsidRDefault="008E3795" w:rsidP="00E13B4E">
      <w:pPr>
        <w:ind w:left="720"/>
      </w:pPr>
      <w:r>
        <w:t>Methodologies encompass a number of elements in the development of software and provide a prescriptive guide to progression; although different methodologies are appropriate for different application requirements and can vary in scope covering different parts of the process generally the areas that a methodology defines are as follows:</w:t>
      </w:r>
    </w:p>
    <w:p w:rsidR="008E3795" w:rsidRDefault="008E3795" w:rsidP="00E13B4E">
      <w:pPr>
        <w:pStyle w:val="ListParagraph"/>
        <w:numPr>
          <w:ilvl w:val="0"/>
          <w:numId w:val="5"/>
        </w:numPr>
        <w:spacing w:after="160" w:line="259" w:lineRule="auto"/>
        <w:ind w:left="1440"/>
      </w:pPr>
      <w:r>
        <w:t>The identification of phases</w:t>
      </w:r>
    </w:p>
    <w:p w:rsidR="008E3795" w:rsidRDefault="008E3795" w:rsidP="00E13B4E">
      <w:pPr>
        <w:pStyle w:val="ListParagraph"/>
        <w:numPr>
          <w:ilvl w:val="0"/>
          <w:numId w:val="5"/>
        </w:numPr>
        <w:spacing w:after="160" w:line="259" w:lineRule="auto"/>
        <w:ind w:left="1440"/>
      </w:pPr>
      <w:r>
        <w:t>Procedures</w:t>
      </w:r>
    </w:p>
    <w:p w:rsidR="008E3795" w:rsidRDefault="008E3795" w:rsidP="00E13B4E">
      <w:pPr>
        <w:pStyle w:val="ListParagraph"/>
        <w:numPr>
          <w:ilvl w:val="0"/>
          <w:numId w:val="5"/>
        </w:numPr>
        <w:spacing w:after="160" w:line="259" w:lineRule="auto"/>
        <w:ind w:left="1440"/>
      </w:pPr>
      <w:r>
        <w:t>Tasks</w:t>
      </w:r>
    </w:p>
    <w:p w:rsidR="008E3795" w:rsidRDefault="008E3795" w:rsidP="00E13B4E">
      <w:pPr>
        <w:pStyle w:val="ListParagraph"/>
        <w:numPr>
          <w:ilvl w:val="0"/>
          <w:numId w:val="5"/>
        </w:numPr>
        <w:spacing w:after="160" w:line="259" w:lineRule="auto"/>
        <w:ind w:left="1440"/>
      </w:pPr>
      <w:r>
        <w:t>Rules</w:t>
      </w:r>
    </w:p>
    <w:p w:rsidR="008E3795" w:rsidRDefault="008E3795" w:rsidP="00E13B4E">
      <w:pPr>
        <w:pStyle w:val="ListParagraph"/>
        <w:numPr>
          <w:ilvl w:val="0"/>
          <w:numId w:val="5"/>
        </w:numPr>
        <w:spacing w:after="160" w:line="259" w:lineRule="auto"/>
        <w:ind w:left="1440"/>
      </w:pPr>
      <w:r>
        <w:t>Techniques (models to conceptualise systems, tables to describe decision making, pseudocode)</w:t>
      </w:r>
    </w:p>
    <w:p w:rsidR="008E3795" w:rsidRDefault="008E3795" w:rsidP="00E13B4E">
      <w:pPr>
        <w:pStyle w:val="ListParagraph"/>
        <w:numPr>
          <w:ilvl w:val="0"/>
          <w:numId w:val="5"/>
        </w:numPr>
        <w:spacing w:after="160" w:line="259" w:lineRule="auto"/>
        <w:ind w:left="1440"/>
      </w:pPr>
      <w:r>
        <w:t>Tools (modelling software, task management software, database management)</w:t>
      </w:r>
    </w:p>
    <w:p w:rsidR="008E3795" w:rsidRDefault="008E3795" w:rsidP="00E13B4E">
      <w:pPr>
        <w:pStyle w:val="ListParagraph"/>
        <w:numPr>
          <w:ilvl w:val="0"/>
          <w:numId w:val="5"/>
        </w:numPr>
        <w:spacing w:after="160" w:line="259" w:lineRule="auto"/>
        <w:ind w:left="1440"/>
      </w:pPr>
      <w:r>
        <w:t xml:space="preserve">Documentation </w:t>
      </w:r>
    </w:p>
    <w:p w:rsidR="008E3795" w:rsidRDefault="008E3795" w:rsidP="00E13B4E">
      <w:pPr>
        <w:pStyle w:val="ListParagraph"/>
        <w:numPr>
          <w:ilvl w:val="0"/>
          <w:numId w:val="5"/>
        </w:numPr>
        <w:spacing w:after="160" w:line="259" w:lineRule="auto"/>
        <w:ind w:left="1440"/>
      </w:pPr>
      <w:r>
        <w:lastRenderedPageBreak/>
        <w:t>Organisation of the approach</w:t>
      </w:r>
    </w:p>
    <w:p w:rsidR="008E3795" w:rsidRDefault="008E3795" w:rsidP="00E13B4E">
      <w:pPr>
        <w:pStyle w:val="ListParagraph"/>
        <w:numPr>
          <w:ilvl w:val="0"/>
          <w:numId w:val="5"/>
        </w:numPr>
        <w:spacing w:after="160" w:line="259" w:lineRule="auto"/>
        <w:ind w:left="1440"/>
      </w:pPr>
      <w:r>
        <w:t>Validity of design</w:t>
      </w:r>
    </w:p>
    <w:p w:rsidR="008E3795" w:rsidRDefault="008E3795" w:rsidP="00E13B4E">
      <w:pPr>
        <w:pStyle w:val="ListParagraph"/>
        <w:numPr>
          <w:ilvl w:val="0"/>
          <w:numId w:val="5"/>
        </w:numPr>
        <w:spacing w:after="160" w:line="259" w:lineRule="auto"/>
        <w:ind w:left="1440"/>
      </w:pPr>
      <w:r>
        <w:t>Stakeholders (all those with any level of involvement with the system from conception through to operation and maintenance)</w:t>
      </w:r>
    </w:p>
    <w:p w:rsidR="008E3795" w:rsidRDefault="008E3795" w:rsidP="00E13B4E">
      <w:pPr>
        <w:ind w:left="720"/>
      </w:pPr>
      <w:r>
        <w:t>A division of methodologies, encountered with the advent of Agile style development, frameworks provide a less comprehensive alternative deve</w:t>
      </w:r>
      <w:r w:rsidR="00EF4936">
        <w:t>lopment strategy and are</w:t>
      </w:r>
      <w:r>
        <w:t xml:space="preserve"> summarised by Avison and Fitzgerald (2006) as providing guidance to the developer when choosing applicable methods, techniques and tools. </w:t>
      </w:r>
    </w:p>
    <w:p w:rsidR="008E3795" w:rsidRDefault="008E3795" w:rsidP="00E13B4E">
      <w:pPr>
        <w:ind w:left="720"/>
      </w:pPr>
      <w:r>
        <w:t xml:space="preserve">Explaining why to use a methodology varies depending on the situation; the benefits can be viewed from the perspective of the client, managers for the project, financial managers within an organisation and developers. The methodology can be viewed as a factor in complexity management, providing a disciplined  approach to the analysis and design procedures </w:t>
      </w:r>
      <w:r>
        <w:fldChar w:fldCharType="begin" w:fldLock="1"/>
      </w:r>
      <w:r>
        <w:instrText>ADDIN CSL_CITATION { "citationItems" : [ { "id" : "ITEM-1", "itemData" : { "ISBN" : "9780750664714", "author" : [ { "dropping-particle" : "", "family" : "Williams", "given" : "Rob", "non-dropping-particle" : "", "parse-names" : false, "suffix" : "" } ], "id" : "ITEM-1", "issued" : { "date-parts" : [ [ "2006" ] ] }, "number-of-pages" : "468", "publisher" : "Elsevier Ltd", "title" : "Real-Time Systems Development", "type" : "book" }, "uris" : [ "http://www.mendeley.com/documents/?uuid=a8ecea6f-6aff-4d33-8524-4986b4ea1aeb" ] } ], "mendeley" : { "formattedCitation" : "(Williams, 2006)", "plainTextFormattedCitation" : "(Williams, 2006)", "previouslyFormattedCitation" : "(Williams, 2006)" }, "properties" : { "noteIndex" : 0 }, "schema" : "https://github.com/citation-style-language/schema/raw/master/csl-citation.json" }</w:instrText>
      </w:r>
      <w:r>
        <w:fldChar w:fldCharType="separate"/>
      </w:r>
      <w:r w:rsidRPr="00FE0F98">
        <w:rPr>
          <w:noProof/>
        </w:rPr>
        <w:t>(Williams, 2006)</w:t>
      </w:r>
      <w:r>
        <w:fldChar w:fldCharType="end"/>
      </w:r>
      <w:r>
        <w:t xml:space="preserve"> and provides a method of coordination when teams are involved in the development process </w:t>
      </w:r>
      <w:r>
        <w:fldChar w:fldCharType="begin" w:fldLock="1"/>
      </w:r>
      <w:r w:rsidR="003A1D89">
        <w:instrText>ADDIN CSL_CITATION { "citationItems" : [ { "id" : "ITEM-1", "itemData" : { "ISBN" : "9780077111038;0077111036;", "author" : [ { "dropping-particle" : "", "family" : "Britton", "given" : "Carol", "non-dropping-particle" : "", "parse-names" : false, "suffix" : "" }, { "dropping-particle" : "", "family" : "Doake", "given" : "Jill", "non-dropping-particle" : "", "parse-names" : false, "suffix" : "" } ], "edition" : "4th ", "id" : "ITEM-1", "issued" : { "date-parts" : [ [ "2006" ] ] }, "publisher" : "McGraw-Hill ", "publisher-place" : "London ", "title" : "Software system development: a gentle introduction ", "type" : "article" }, "uris" : [ "http://www.mendeley.com/documents/?uuid=3d3bc5a8-0ebf-4a5d-889a-8d46f0a6935e" ] } ], "mendeley" : { "formattedCitation" : "(Britton and Doake, 2006)", "plainTextFormattedCitation" : "(Britton and Doake, 2006)", "previouslyFormattedCitation" : "(Britton and Doake, 2006)" }, "properties" : { "noteIndex" : 0 }, "schema" : "https://github.com/citation-style-language/schema/raw/master/csl-citation.json" }</w:instrText>
      </w:r>
      <w:r>
        <w:fldChar w:fldCharType="separate"/>
      </w:r>
      <w:r w:rsidRPr="00077D33">
        <w:rPr>
          <w:noProof/>
        </w:rPr>
        <w:t>(Britton and Doake, 2006)</w:t>
      </w:r>
      <w:r>
        <w:fldChar w:fldCharType="end"/>
      </w:r>
      <w:r>
        <w:t xml:space="preserve">. From a managerial perspective methodologies provide the ability to view the development process as a series of small tasks aiding the planning and monitoring of development progress </w:t>
      </w:r>
      <w:r>
        <w:fldChar w:fldCharType="begin" w:fldLock="1"/>
      </w:r>
      <w:r w:rsidR="003A1D89">
        <w:instrText>ADDIN CSL_CITATION { "citationItems" : [ { "id" : "ITEM-1", "itemData" : { "ISBN" : "9780077111038;0077111036;", "author" : [ { "dropping-particle" : "", "family" : "Britton", "given" : "Carol", "non-dropping-particle" : "", "parse-names" : false, "suffix" : "" }, { "dropping-particle" : "", "family" : "Doake", "given" : "Jill", "non-dropping-particle" : "", "parse-names" : false, "suffix" : "" } ], "edition" : "4th ", "id" : "ITEM-1", "issued" : { "date-parts" : [ [ "2006" ] ] }, "publisher" : "McGraw-Hill ", "publisher-place" : "London ", "title" : "Software system development: a gentle introduction ", "type" : "article" }, "uris" : [ "http://www.mendeley.com/documents/?uuid=3d3bc5a8-0ebf-4a5d-889a-8d46f0a6935e" ] } ], "mendeley" : { "formattedCitation" : "(Britton and Doake, 2006)", "plainTextFormattedCitation" : "(Britton and Doake, 2006)", "previouslyFormattedCitation" : "(Britton and Doake, 2006)" }, "properties" : { "noteIndex" : 0 }, "schema" : "https://github.com/citation-style-language/schema/raw/master/csl-citation.json" }</w:instrText>
      </w:r>
      <w:r>
        <w:fldChar w:fldCharType="separate"/>
      </w:r>
      <w:r w:rsidRPr="00077D33">
        <w:rPr>
          <w:noProof/>
        </w:rPr>
        <w:t>(Britton and Doake, 2006)</w:t>
      </w:r>
      <w:r>
        <w:fldChar w:fldCharType="end"/>
      </w:r>
      <w:r>
        <w:t>, this level of transparency in the development is beneficial when considering budgetary constraints and client demands.</w:t>
      </w:r>
    </w:p>
    <w:p w:rsidR="008E3795" w:rsidRDefault="008E3795" w:rsidP="00E13B4E">
      <w:pPr>
        <w:ind w:left="720"/>
      </w:pPr>
      <w:r>
        <w:t xml:space="preserve">As a result of the above ideas, the methodology provides a platform from which many stakeholders in the system may gain information therefore it should be ensured that the methods are understood by the entirety of the team </w:t>
      </w:r>
      <w:r>
        <w:fldChar w:fldCharType="begin" w:fldLock="1"/>
      </w:r>
      <w:r>
        <w:instrText>ADDIN CSL_CITATION { "citationItems" : [ { "id" : "ITEM-1", "itemData" : { "ISBN" : "9780750664714", "author" : [ { "dropping-particle" : "", "family" : "Williams", "given" : "Rob", "non-dropping-particle" : "", "parse-names" : false, "suffix" : "" } ], "id" : "ITEM-1", "issued" : { "date-parts" : [ [ "2006" ] ] }, "number-of-pages" : "468", "publisher" : "Elsevier Ltd", "title" : "Real-Time Systems Development", "type" : "book" }, "uris" : [ "http://www.mendeley.com/documents/?uuid=a8ecea6f-6aff-4d33-8524-4986b4ea1aeb" ] } ], "mendeley" : { "formattedCitation" : "(Williams, 2006)", "plainTextFormattedCitation" : "(Williams, 2006)", "previouslyFormattedCitation" : "(Williams, 2006)" }, "properties" : { "noteIndex" : 0 }, "schema" : "https://github.com/citation-style-language/schema/raw/master/csl-citation.json" }</w:instrText>
      </w:r>
      <w:r>
        <w:fldChar w:fldCharType="separate"/>
      </w:r>
      <w:r w:rsidRPr="001323D0">
        <w:rPr>
          <w:noProof/>
        </w:rPr>
        <w:t>(Williams, 2006)</w:t>
      </w:r>
      <w:r>
        <w:fldChar w:fldCharType="end"/>
      </w:r>
      <w:r>
        <w:t>.</w:t>
      </w:r>
    </w:p>
    <w:p w:rsidR="008E3795" w:rsidRDefault="008E3795" w:rsidP="00E13B4E">
      <w:pPr>
        <w:ind w:left="720"/>
      </w:pPr>
      <w:r>
        <w:t xml:space="preserve">The objective when using a methodology is to provide a detailed plan for the production of a system, this is achieved by following the steps identified by the methodology and making use of the set solutions to given stages, the stages being derived from a life cycle model of the complete system in accordance to the specific priorities of a given method or framework. The solutions for each step may describe specific tasks to be undertaken, the order in which tasks should be approached and documentation requirements </w:t>
      </w:r>
      <w:r>
        <w:fldChar w:fldCharType="begin" w:fldLock="1"/>
      </w:r>
      <w:r w:rsidR="003A1D89">
        <w:instrText>ADDIN CSL_CITATION { "citationItems" : [ { "id" : "ITEM-1", "itemData" : { "ISBN" : "9780077111038;0077111036;", "author" : [ { "dropping-particle" : "", "family" : "Britton", "given" : "Carol", "non-dropping-particle" : "", "parse-names" : false, "suffix" : "" }, { "dropping-particle" : "", "family" : "Doake", "given" : "Jill", "non-dropping-particle" : "", "parse-names" : false, "suffix" : "" } ], "edition" : "4th ", "id" : "ITEM-1", "issued" : { "date-parts" : [ [ "2006" ] ] }, "publisher" : "McGraw-Hill ", "publisher-place" : "London ", "title" : "Software system development: a gentle introduction ", "type" : "article" }, "uris" : [ "http://www.mendeley.com/documents/?uuid=3d3bc5a8-0ebf-4a5d-889a-8d46f0a6935e" ] } ], "mendeley" : { "formattedCitation" : "(Britton and Doake, 2006)", "manualFormatting" : "(Britton and Doake, 2006, p.17)", "plainTextFormattedCitation" : "(Britton and Doake, 2006)", "previouslyFormattedCitation" : "(Britton and Doake, 2006)" }, "properties" : { "noteIndex" : 0 }, "schema" : "https://github.com/citation-style-language/schema/raw/master/csl-citation.json" }</w:instrText>
      </w:r>
      <w:r>
        <w:fldChar w:fldCharType="separate"/>
      </w:r>
      <w:r w:rsidRPr="00471D7A">
        <w:rPr>
          <w:noProof/>
        </w:rPr>
        <w:t>(Britton and Doake, 2006</w:t>
      </w:r>
      <w:r>
        <w:rPr>
          <w:noProof/>
        </w:rPr>
        <w:t>, p.17</w:t>
      </w:r>
      <w:r w:rsidRPr="00471D7A">
        <w:rPr>
          <w:noProof/>
        </w:rPr>
        <w:t>)</w:t>
      </w:r>
      <w:r>
        <w:fldChar w:fldCharType="end"/>
      </w:r>
      <w:r>
        <w:t>.</w:t>
      </w:r>
    </w:p>
    <w:p w:rsidR="008E3795" w:rsidRDefault="008E3795" w:rsidP="00E13B4E">
      <w:pPr>
        <w:ind w:left="720"/>
      </w:pPr>
      <w:r>
        <w:t xml:space="preserve">It has been noted that certain application classifications, such as real-time systems or distributed systems, tend to be developed under a specific set of methodologies and indeed different methodologies may lend their structure better to a given set of requirements </w:t>
      </w:r>
      <w:r>
        <w:fldChar w:fldCharType="begin" w:fldLock="1"/>
      </w:r>
      <w:r w:rsidR="003A1D89">
        <w:instrText>ADDIN CSL_CITATION { "citationItems" : [ { "id" : "ITEM-1", "itemData" : { "ISBN" : "9780077111038;0077111036;", "author" : [ { "dropping-particle" : "", "family" : "Britton", "given" : "Carol", "non-dropping-particle" : "", "parse-names" : false, "suffix" : "" }, { "dropping-particle" : "", "family" : "Doake", "given" : "Jill", "non-dropping-particle" : "", "parse-names" : false, "suffix" : "" } ], "edition" : "4th ", "id" : "ITEM-1", "issued" : { "date-parts" : [ [ "2006" ] ] }, "publisher" : "McGraw-Hill ", "publisher-place" : "London ", "title" : "Software system development: a gentle introduction ", "type" : "article" }, "uris" : [ "http://www.mendeley.com/documents/?uuid=3d3bc5a8-0ebf-4a5d-889a-8d46f0a6935e" ] } ], "mendeley" : { "formattedCitation" : "(Britton and Doake, 2006)", "manualFormatting" : "(Britton and Doake, 2006, p.18)", "plainTextFormattedCitation" : "(Britton and Doake, 2006)", "previouslyFormattedCitation" : "(Britton and Doake, 2006)" }, "properties" : { "noteIndex" : 0 }, "schema" : "https://github.com/citation-style-language/schema/raw/master/csl-citation.json" }</w:instrText>
      </w:r>
      <w:r>
        <w:fldChar w:fldCharType="separate"/>
      </w:r>
      <w:r w:rsidRPr="001F29FD">
        <w:rPr>
          <w:noProof/>
        </w:rPr>
        <w:t>(Britton and Doake, 2006</w:t>
      </w:r>
      <w:r>
        <w:rPr>
          <w:noProof/>
        </w:rPr>
        <w:t>, p.18</w:t>
      </w:r>
      <w:r w:rsidRPr="001F29FD">
        <w:rPr>
          <w:noProof/>
        </w:rPr>
        <w:t>)</w:t>
      </w:r>
      <w:r>
        <w:fldChar w:fldCharType="end"/>
      </w:r>
      <w:r>
        <w:t xml:space="preserve">; although arguments exist both for and against this philosophy with some examples demonstrated later in this section. </w:t>
      </w:r>
    </w:p>
    <w:p w:rsidR="008E3795" w:rsidRDefault="008E3795" w:rsidP="00E13B4E">
      <w:pPr>
        <w:ind w:left="720"/>
      </w:pPr>
      <w:r>
        <w:t xml:space="preserve">In the previous chapter of this report, it was specified that the proposed solution comprised of several systems working in unison. Additionally, the core technology is time dependant in the delivery of its process. These two factors are indicative of a system that could be classified as being real-time (firm real-time due to there being no critical issue if there is a time related failure but it would degrade the overall performance of the system) and distributed as the multiple applications all contribute to the overall performance of the system. Notably a significant time constraint exists in the production of the project and as a result this indicates that a methodology should be approached that does not treat the time constraint as a variable. Much of the proposed system embraces a number of technologies in which the author is not well versed, in this case whilst the high-level requirements and functionality of the system can be easily identified, in the early stages of the project development the more specific attributes associated with functionality will be subject to background research and literature review. </w:t>
      </w:r>
    </w:p>
    <w:p w:rsidR="007207B8" w:rsidRDefault="007207B8" w:rsidP="007207B8">
      <w:pPr>
        <w:pStyle w:val="Heading3"/>
        <w:numPr>
          <w:ilvl w:val="2"/>
          <w:numId w:val="4"/>
        </w:numPr>
      </w:pPr>
      <w:bookmarkStart w:id="17" w:name="_Toc523091549"/>
      <w:bookmarkStart w:id="18" w:name="_Ref523092805"/>
      <w:r>
        <w:lastRenderedPageBreak/>
        <w:t xml:space="preserve">Selecting </w:t>
      </w:r>
      <w:r w:rsidR="00282D07">
        <w:t>a</w:t>
      </w:r>
      <w:r>
        <w:t>n Appropriate Methodology</w:t>
      </w:r>
      <w:bookmarkEnd w:id="17"/>
      <w:bookmarkEnd w:id="18"/>
    </w:p>
    <w:p w:rsidR="00DA1802" w:rsidRDefault="00DA1802" w:rsidP="00DA1802">
      <w:pPr>
        <w:ind w:left="1440"/>
      </w:pPr>
      <w:r>
        <w:t xml:space="preserve">As outlined previously in this chapter, different methodologies are intended for different use cases. The features of each methodology or framework aid in defining how suitable it may be when mapped against the objectives of a certain type of program. The focus of a method can generally be identified by the breakdown of the task structure, the specific models required and what elements are considered variable in the development process, this results in a list of methods that may be considered appropriate for a given system proposal </w:t>
      </w:r>
      <w:r>
        <w:fldChar w:fldCharType="begin" w:fldLock="1"/>
      </w:r>
      <w:r>
        <w:instrText>ADDIN CSL_CITATION { "citationItems" : [ { "id" : "ITEM-1", "itemData" : { "ISBN" : "9780077111038;0077111036;", "author" : [ { "dropping-particle" : "", "family" : "Britton", "given" : "Carol", "non-dropping-particle" : "", "parse-names" : false, "suffix" : "" }, { "dropping-particle" : "", "family" : "Doake", "given" : "Jill", "non-dropping-particle" : "", "parse-names" : false, "suffix" : "" } ], "edition" : "4th ", "id" : "ITEM-1", "issued" : { "date-parts" : [ [ "2006" ] ] }, "publisher" : "McGraw-Hill ", "publisher-place" : "London ", "title" : "Software system development: a gentle introduction ", "type" : "article" }, "uris" : [ "http://www.mendeley.com/documents/?uuid=3d3bc5a8-0ebf-4a5d-889a-8d46f0a6935e" ] } ], "mendeley" : { "formattedCitation" : "(Britton and Doake, 2006)", "manualFormatting" : "(Britton and Doake, 2006, p.18)", "plainTextFormattedCitation" : "(Britton and Doake, 2006)", "previouslyFormattedCitation" : "(Britton and Doake, 2006)" }, "properties" : { "noteIndex" : 0 }, "schema" : "https://github.com/citation-style-language/schema/raw/master/csl-citation.json" }</w:instrText>
      </w:r>
      <w:r>
        <w:fldChar w:fldCharType="separate"/>
      </w:r>
      <w:r w:rsidRPr="00355B0B">
        <w:rPr>
          <w:noProof/>
        </w:rPr>
        <w:t>(Britton and Doake, 2006</w:t>
      </w:r>
      <w:r>
        <w:rPr>
          <w:noProof/>
        </w:rPr>
        <w:t>, p.18</w:t>
      </w:r>
      <w:r w:rsidRPr="00355B0B">
        <w:rPr>
          <w:noProof/>
        </w:rPr>
        <w:t>)</w:t>
      </w:r>
      <w:r>
        <w:fldChar w:fldCharType="end"/>
      </w:r>
      <w:r>
        <w:t>.</w:t>
      </w:r>
    </w:p>
    <w:p w:rsidR="00DA1802" w:rsidRDefault="00DA1802" w:rsidP="00DA1802">
      <w:pPr>
        <w:ind w:left="1440"/>
      </w:pPr>
      <w:r>
        <w:t xml:space="preserve">Conventional development methods, such as the Systems Development Life Cycle and later the Waterfall Model, specific stages in the process of creating a software solution </w:t>
      </w:r>
      <w:r>
        <w:fldChar w:fldCharType="begin" w:fldLock="1"/>
      </w:r>
      <w:r>
        <w:instrText>ADDIN CSL_CITATION { "citationItems" : [ { "id" : "ITEM-1", "itemData" : { "ISBN" : "9780077111038;0077111036;", "author" : [ { "dropping-particle" : "", "family" : "Britton", "given" : "Carol", "non-dropping-particle" : "", "parse-names" : false, "suffix" : "" }, { "dropping-particle" : "", "family" : "Doake", "given" : "Jill", "non-dropping-particle" : "", "parse-names" : false, "suffix" : "" } ], "edition" : "4th ", "id" : "ITEM-1", "issued" : { "date-parts" : [ [ "2006" ] ] }, "publisher" : "McGraw-Hill ", "publisher-place" : "London ", "title" : "Software system development: a gentle introduction ", "type" : "article" }, "uris" : [ "http://www.mendeley.com/documents/?uuid=3d3bc5a8-0ebf-4a5d-889a-8d46f0a6935e" ] } ], "mendeley" : { "formattedCitation" : "(Britton and Doake, 2006)", "manualFormatting" : "(Britton and Doake, 2006, pp.10-11)", "plainTextFormattedCitation" : "(Britton and Doake, 2006)", "previouslyFormattedCitation" : "(Britton and Doake, 2006)" }, "properties" : { "noteIndex" : 0 }, "schema" : "https://github.com/citation-style-language/schema/raw/master/csl-citation.json" }</w:instrText>
      </w:r>
      <w:r>
        <w:fldChar w:fldCharType="separate"/>
      </w:r>
      <w:r w:rsidRPr="002A0298">
        <w:rPr>
          <w:noProof/>
        </w:rPr>
        <w:t>(Britton and Doake, 2006</w:t>
      </w:r>
      <w:r>
        <w:rPr>
          <w:noProof/>
        </w:rPr>
        <w:t>, pp.10-11</w:t>
      </w:r>
      <w:r w:rsidRPr="002A0298">
        <w:rPr>
          <w:noProof/>
        </w:rPr>
        <w:t>)</w:t>
      </w:r>
      <w:r>
        <w:fldChar w:fldCharType="end"/>
      </w:r>
      <w:r>
        <w:t>:</w:t>
      </w:r>
    </w:p>
    <w:p w:rsidR="00DA1802" w:rsidRDefault="00DA1802" w:rsidP="00DA1802">
      <w:pPr>
        <w:pStyle w:val="ListParagraph"/>
        <w:numPr>
          <w:ilvl w:val="0"/>
          <w:numId w:val="7"/>
        </w:numPr>
        <w:spacing w:after="160" w:line="259" w:lineRule="auto"/>
        <w:ind w:left="2160"/>
      </w:pPr>
      <w:r>
        <w:t>Problem Definition</w:t>
      </w:r>
    </w:p>
    <w:p w:rsidR="00DA1802" w:rsidRDefault="00DA1802" w:rsidP="00DA1802">
      <w:pPr>
        <w:pStyle w:val="ListParagraph"/>
        <w:numPr>
          <w:ilvl w:val="0"/>
          <w:numId w:val="7"/>
        </w:numPr>
        <w:spacing w:after="160" w:line="259" w:lineRule="auto"/>
        <w:ind w:left="2160"/>
      </w:pPr>
      <w:r>
        <w:t>Feasibility Study</w:t>
      </w:r>
    </w:p>
    <w:p w:rsidR="00DA1802" w:rsidRDefault="00DA1802" w:rsidP="00DA1802">
      <w:pPr>
        <w:pStyle w:val="ListParagraph"/>
        <w:numPr>
          <w:ilvl w:val="0"/>
          <w:numId w:val="7"/>
        </w:numPr>
        <w:spacing w:after="160" w:line="259" w:lineRule="auto"/>
        <w:ind w:left="2160"/>
      </w:pPr>
      <w:r>
        <w:t>Requirements Engineering</w:t>
      </w:r>
    </w:p>
    <w:p w:rsidR="00DA1802" w:rsidRDefault="00DA1802" w:rsidP="00DA1802">
      <w:pPr>
        <w:pStyle w:val="ListParagraph"/>
        <w:numPr>
          <w:ilvl w:val="0"/>
          <w:numId w:val="7"/>
        </w:numPr>
        <w:spacing w:after="160" w:line="259" w:lineRule="auto"/>
        <w:ind w:left="2160"/>
      </w:pPr>
      <w:r>
        <w:t>Design</w:t>
      </w:r>
    </w:p>
    <w:p w:rsidR="00DA1802" w:rsidRDefault="00DA1802" w:rsidP="00DA1802">
      <w:pPr>
        <w:pStyle w:val="ListParagraph"/>
        <w:numPr>
          <w:ilvl w:val="0"/>
          <w:numId w:val="7"/>
        </w:numPr>
        <w:spacing w:after="160" w:line="259" w:lineRule="auto"/>
        <w:ind w:left="2160"/>
      </w:pPr>
      <w:r>
        <w:t>Implementation</w:t>
      </w:r>
    </w:p>
    <w:p w:rsidR="00DA1802" w:rsidRDefault="00DA1802" w:rsidP="00DA1802">
      <w:pPr>
        <w:pStyle w:val="ListParagraph"/>
        <w:numPr>
          <w:ilvl w:val="0"/>
          <w:numId w:val="7"/>
        </w:numPr>
        <w:spacing w:after="160" w:line="259" w:lineRule="auto"/>
        <w:ind w:left="2160"/>
      </w:pPr>
      <w:r>
        <w:t>Maintenance</w:t>
      </w:r>
    </w:p>
    <w:p w:rsidR="00DA1802" w:rsidRDefault="00DA1802" w:rsidP="00DA1802">
      <w:pPr>
        <w:ind w:left="1440"/>
      </w:pPr>
      <w:r>
        <w:t xml:space="preserve">Each of the identified steps within the cycle contain defined requirements and tasks to be undertaken, the entire process is undertaken sequentially meaning that each step has to be completed before the next stage is permitted to be undertaken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 p.577)", "plainTextFormattedCitation" : "(Avison and Fitzgerald, 2006)", "previouslyFormattedCitation" : "(Avison and Fitzgerald, 2006)" }, "properties" : { "noteIndex" : 0 }, "schema" : "https://github.com/citation-style-language/schema/raw/master/csl-citation.json" }</w:instrText>
      </w:r>
      <w:r>
        <w:fldChar w:fldCharType="separate"/>
      </w:r>
      <w:r w:rsidRPr="00714B40">
        <w:rPr>
          <w:noProof/>
        </w:rPr>
        <w:t>(Avison and Fitzgerald, 2006</w:t>
      </w:r>
      <w:r>
        <w:rPr>
          <w:noProof/>
        </w:rPr>
        <w:t>, p.577</w:t>
      </w:r>
      <w:r w:rsidRPr="00714B40">
        <w:rPr>
          <w:noProof/>
        </w:rPr>
        <w:t>)</w:t>
      </w:r>
      <w:r>
        <w:fldChar w:fldCharType="end"/>
      </w:r>
      <w:r>
        <w:t>. Due to these types of methodologies having matured significantly, being conceived in the 1970’s and 1980’s, there is plenty of documentation and instruction in conducting a project to these plans however they have drawbacks associated with the linear flow of the process.</w:t>
      </w:r>
    </w:p>
    <w:p w:rsidR="00DA1802" w:rsidRDefault="00DA1802" w:rsidP="00DA1802">
      <w:pPr>
        <w:ind w:left="1440"/>
      </w:pPr>
      <w:r>
        <w:t>The phased approach to the system development has proven to be a successful approach and is undertaken by numerous methodologies; the early models identified several steps that should be completed, by understanding the tasks to be completed in each phase this significantly improves the knowledge of time scale and resource requirements. Following the completion of each stage the team may review the progress at that point and manage the expectations and requirements moving forward.</w:t>
      </w:r>
    </w:p>
    <w:p w:rsidR="00DA1802" w:rsidRDefault="00DA1802" w:rsidP="00DA1802">
      <w:pPr>
        <w:ind w:left="1440"/>
      </w:pPr>
      <w:r>
        <w:t xml:space="preserve">When a project must be conducted in a linear fashion it does not provide the ability for any changes to be made either by the client or developers as lessons are learned throughout the development process. This results in minimal scope for reflection based enhancements to be made as the requirements of the system are formally established at the earliest stages of the development. Whilst this could be argued to be a positive in that changes are not made that could require dramatically reengineering the proposed solution, it does not permit for improvements to be properly applied throughout the life cycle. Developers may be required to spend a significant portion of the time establishing a strong design based on the problem area, although project management solutions may be able to account for this, where the application consists of technologies and techniques that are unknown to the creators. The single pass through of the steps also presents significant issues where the problem area may not operate in a fixed sense; when the initial analysis is being conducted to determine the requirements and model these into a system it may not be possible to capture every possible dynamic that the problem area experiences, this can later result in a system that cannot cope with the actual processes that may have changed </w:t>
      </w:r>
      <w:r>
        <w:lastRenderedPageBreak/>
        <w:t xml:space="preserve">significantly since the early stages of the method were conducted. Methods to handle the above issues may include extending the time frame in which the project may be delivered or alternatively producing a system that is considered incomplete. As the aforementioned models only permit a single point of implementation this could result in being the only opportunity where a client views the product, it is possible that several concerns may arise at this point presenting a challenging work load for the maintenance stage where many changes would have to be instigated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pp.38-43)", "plainTextFormattedCitation" : "(Avison and Fitzgerald, 2006)", "previouslyFormattedCitation" : "(Avison and Fitzgerald, 2006)" }, "properties" : { "noteIndex" : 0 }, "schema" : "https://github.com/citation-style-language/schema/raw/master/csl-citation.json" }</w:instrText>
      </w:r>
      <w:r>
        <w:fldChar w:fldCharType="separate"/>
      </w:r>
      <w:r w:rsidRPr="00C71D74">
        <w:rPr>
          <w:noProof/>
        </w:rPr>
        <w:t>(Avison and Fitzgerald, 2006</w:t>
      </w:r>
      <w:r>
        <w:rPr>
          <w:noProof/>
        </w:rPr>
        <w:t>,pp.38-43</w:t>
      </w:r>
      <w:r w:rsidRPr="00C71D74">
        <w:rPr>
          <w:noProof/>
        </w:rPr>
        <w:t>)</w:t>
      </w:r>
      <w:r>
        <w:fldChar w:fldCharType="end"/>
      </w:r>
      <w:r>
        <w:t xml:space="preserve">. </w:t>
      </w:r>
    </w:p>
    <w:p w:rsidR="00DA1802" w:rsidRDefault="00DA1802" w:rsidP="00DA1802">
      <w:pPr>
        <w:ind w:left="1440"/>
      </w:pPr>
      <w:r>
        <w:t xml:space="preserve">Whilst it is acknowledged that the benefits of a staged process improve the system, from the evidence presented throughout this chapter, the fixed structure of some methodologies do not necessarily lend themselves to projects which consist of numerous unknown attributes and are subject to static time limits. Alternative methods and frameworks exist which embrace the dynamic elements of certain projects and are designed to make time for reflection based learning to be implemented into the project life cycle. The focus of these types of methodologies is in the creation of parts of the system and then to incrementally and iteratively enhance the product until it can be considered a success against the identified criteria. </w:t>
      </w:r>
    </w:p>
    <w:p w:rsidR="00DA1802" w:rsidRDefault="00DA1802" w:rsidP="00DA1802">
      <w:pPr>
        <w:ind w:left="1440"/>
      </w:pPr>
      <w:r>
        <w:t xml:space="preserve">Due to the real-time and distributed nature of the proposal, research into the methods and frameworks targeted towards this type of development was conducted. It was noted early in the research stage into this area that there are not a significant amount of methodologies designed specifically with the production of this system classification in mind with examples being: Structured Analysis/ Structured Design, Concurrent Design Approach for Real-time Systems, Finite State Methods and Object Oriented Design (OOD) which focus most heavily on the architecture of the application </w:t>
      </w:r>
      <w:r>
        <w:fldChar w:fldCharType="begin" w:fldLock="1"/>
      </w:r>
      <w:r>
        <w:instrText>ADDIN CSL_CITATION { "citationItems" : [ { "id" : "ITEM-1", "itemData" : { "ISBN" : "9780750664714", "author" : [ { "dropping-particle" : "", "family" : "Williams", "given" : "Rob", "non-dropping-particle" : "", "parse-names" : false, "suffix" : "" } ], "id" : "ITEM-1", "issued" : { "date-parts" : [ [ "2006" ] ] }, "number-of-pages" : "468", "publisher" : "Elsevier Ltd", "title" : "Real-Time Systems Development", "type" : "book" }, "uris" : [ "http://www.mendeley.com/documents/?uuid=a8ecea6f-6aff-4d33-8524-4986b4ea1aeb" ] } ], "mendeley" : { "formattedCitation" : "(Williams, 2006)", "manualFormatting" : "(Williams, 2006, p.3)", "plainTextFormattedCitation" : "(Williams, 2006)", "previouslyFormattedCitation" : "(Williams, 2006)" }, "properties" : { "noteIndex" : 0 }, "schema" : "https://github.com/citation-style-language/schema/raw/master/csl-citation.json" }</w:instrText>
      </w:r>
      <w:r>
        <w:fldChar w:fldCharType="separate"/>
      </w:r>
      <w:r w:rsidRPr="00A66AAC">
        <w:rPr>
          <w:noProof/>
        </w:rPr>
        <w:t>(Williams, 2006</w:t>
      </w:r>
      <w:r>
        <w:rPr>
          <w:noProof/>
        </w:rPr>
        <w:t>, p.3</w:t>
      </w:r>
      <w:r w:rsidRPr="00A66AAC">
        <w:rPr>
          <w:noProof/>
        </w:rPr>
        <w:t>)</w:t>
      </w:r>
      <w:r>
        <w:fldChar w:fldCharType="end"/>
      </w:r>
      <w:r>
        <w:t xml:space="preserve"> and may be applied within a documented development methodology, potentially proving to be important later in the design process. Critical systems, under which many fall into the real-time category, are required to conform to certain standards applicable to the industry for which the software is being developed and although the standards often indicate a framework under which the development should take place it often does not provide a prescriptive method to follow.</w:t>
      </w:r>
    </w:p>
    <w:p w:rsidR="00DA1802" w:rsidRDefault="00DA1802" w:rsidP="00DA1802">
      <w:pPr>
        <w:ind w:left="1440"/>
      </w:pPr>
      <w:r>
        <w:t xml:space="preserve">Primarily it was identified that an iterative and incremental development method would be beneficial to address the requirement to learn certain technologies throughout construction whilst retaining a formalised structure with an emphasis on the quality of the product and covering all stages of the development, rather than specifically relating to the modelling or implementation phases. As time scales are non-negotiable, an approach would have to be chosen that would ensure that a demonstrable artefact came into existence at the earliest possible stage and is accompanied by comprehensive documentation. </w:t>
      </w:r>
    </w:p>
    <w:p w:rsidR="00DA1802" w:rsidRDefault="00DA1802" w:rsidP="00DA1802">
      <w:pPr>
        <w:ind w:left="1440"/>
      </w:pPr>
      <w:r>
        <w:t xml:space="preserve">The above requirements imply that a form of Rapid Application Development (RAD) would be beneficial. The term rapid application development is an umbrella containing a variety of different methods and frameworks, including a methodology named Rapid Application Development which was created in 1991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p.128)", "plainTextFormattedCitation" : "(Avison and Fitzgerald, 2006)", "previouslyFormattedCitation" : "(Avison and Fitzgerald, 2006)" }, "properties" : { "noteIndex" : 0 }, "schema" : "https://github.com/citation-style-language/schema/raw/master/csl-citation.json" }</w:instrText>
      </w:r>
      <w:r>
        <w:fldChar w:fldCharType="separate"/>
      </w:r>
      <w:r w:rsidRPr="00334165">
        <w:rPr>
          <w:noProof/>
        </w:rPr>
        <w:t>(Avison and Fitzgerald, 2006</w:t>
      </w:r>
      <w:r>
        <w:rPr>
          <w:noProof/>
        </w:rPr>
        <w:t>,p.128</w:t>
      </w:r>
      <w:r w:rsidRPr="00334165">
        <w:rPr>
          <w:noProof/>
        </w:rPr>
        <w:t>)</w:t>
      </w:r>
      <w:r>
        <w:fldChar w:fldCharType="end"/>
      </w:r>
      <w:r>
        <w:t xml:space="preserve">, other methods include the Agile approach. Main philosophies incorporated into RAD methodologies include the acknowledgement that not all requirements may be known in the early stages of system development and may only become apparent after a working system has been created and recognises that iterative and time specified development stages may handle disparities in the initial and final requirement definitions. This permits the </w:t>
      </w:r>
      <w:r>
        <w:lastRenderedPageBreak/>
        <w:t xml:space="preserve">requirements and functionality of the system to be tailored throughout the life cycle to better reflect the desire of the end user and abilities of the developer within the constraints provided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p.129)", "plainTextFormattedCitation" : "(Avison and Fitzgerald, 2006)", "previouslyFormattedCitation" : "(Avison and Fitzgerald, 2006)" }, "properties" : { "noteIndex" : 0 }, "schema" : "https://github.com/citation-style-language/schema/raw/master/csl-citation.json" }</w:instrText>
      </w:r>
      <w:r>
        <w:fldChar w:fldCharType="separate"/>
      </w:r>
      <w:r w:rsidRPr="00334165">
        <w:rPr>
          <w:noProof/>
        </w:rPr>
        <w:t>(Avison and Fitzgerald, 2006</w:t>
      </w:r>
      <w:r>
        <w:rPr>
          <w:noProof/>
        </w:rPr>
        <w:t>,p.129</w:t>
      </w:r>
      <w:r w:rsidRPr="00334165">
        <w:rPr>
          <w:noProof/>
        </w:rPr>
        <w:t>)</w:t>
      </w:r>
      <w:r>
        <w:fldChar w:fldCharType="end"/>
      </w:r>
      <w:r>
        <w:t xml:space="preserve">. </w:t>
      </w:r>
    </w:p>
    <w:p w:rsidR="00DA1802" w:rsidRDefault="00DA1802" w:rsidP="00DA1802">
      <w:pPr>
        <w:ind w:left="1440"/>
      </w:pPr>
      <w:r>
        <w:t xml:space="preserve">Initial investigations found that there was an element of conflict when applying RAD methods to the development of systems with a real-time element, with some sources noting that a low percentage of real-time systems are developed under an Agile framework </w:t>
      </w:r>
      <w:r>
        <w:fldChar w:fldCharType="begin" w:fldLock="1"/>
      </w:r>
      <w:r>
        <w:instrText>ADDIN CSL_CITATION { "citationItems" : [ { "id" : "ITEM-1", "itemData" : { "DOI" : "10.1287/mnsc.48.8.1008.163", "ISBN" : "1604270276", "ISSN" : "21543372", "PMID" : "7389973", "abstract" : "In the past few years, anecdotal evidence of mostly positive experiences with the implementation of agile development methods has emerged from case studies. We used a survey strategy, which enables data gathering from a larger sample of organizations, to learn about the factors driving the adoption and use of agile practices, and their benefits and challenges as percieved by early adopters of this software development methodology. Our survey reveals that personal interest is the driving force behind agile adoption, and conversely, organizational resistance and managerial apathy are key inhibitors. The ability to meet client needs and the delivery of quality software products on time are significant benefits of agile development, while a steep learning curve and its unsuitability for projects characterized by distributed environments and large development teams are identified as minor concerns. This article reports these and other findings accompanied by relevant interpretive analysis.", "author" : [ { "dropping-particle" : "", "family" : "Vijayasarathy", "given" : "Leo R.", "non-dropping-particle" : "", "parse-names" : false, "suffix" : "" }, { "dropping-particle" : "", "family" : "Turk", "given" : "Dan", "non-dropping-particle" : "", "parse-names" : false, "suffix" : "" } ], "container-title" : "Journal of Information Technology Management", "id" : "ITEM-1", "issue" : "2", "issued" : { "date-parts" : [ [ "2008" ] ] }, "page" : "1-8", "title" : "Agile software development: A survey of early adopters", "type" : "article-journal", "volume" : "XIX" }, "uris" : [ "http://www.mendeley.com/documents/?uuid=db627561-c314-4c4d-9a88-7cd0736d0f81" ] } ], "mendeley" : { "formattedCitation" : "(Vijayasarathy and Turk, 2008)", "plainTextFormattedCitation" : "(Vijayasarathy and Turk, 2008)", "previouslyFormattedCitation" : "(Vijayasarathy and Turk, 2008)" }, "properties" : { "noteIndex" : 0 }, "schema" : "https://github.com/citation-style-language/schema/raw/master/csl-citation.json" }</w:instrText>
      </w:r>
      <w:r>
        <w:fldChar w:fldCharType="separate"/>
      </w:r>
      <w:r w:rsidRPr="00C078AC">
        <w:rPr>
          <w:noProof/>
        </w:rPr>
        <w:t>(Vijayasarathy and Turk, 2008)</w:t>
      </w:r>
      <w:r>
        <w:fldChar w:fldCharType="end"/>
      </w:r>
      <w:r>
        <w:t xml:space="preserve"> and others identifying RAD to be inappropriate for real-time applications </w:t>
      </w:r>
      <w:r>
        <w:fldChar w:fldCharType="begin" w:fldLock="1"/>
      </w:r>
      <w:r>
        <w:instrText>ADDIN CSL_CITATION { "citationItems" : [ { "id" : "ITEM-1", "itemData" : { "DOI" : "10.1016/j.csi.2016.06.003", "ISBN" : "9781622768271", "ISSN" : "09205489", "abstract" : "A system development methodology refers to the framework that is used to structure, plan, and control the process of developing an information system. A wide variety of such frameworks have evolved over the years, each with its own recognized strengths and weaknesses. One system development methodology is not necessarily suitable for use by all projects. Each of the available methodologies is best suited to specific kinds of projects, based on various technical, organizational, project and team considerations. CMS has considered each of the major prescribed methodologies in context with CMS business, applications, organization, and technical environments. As a result, CMS requires the use of any of the following linear and iterative methodologies for CMS systems development, as appropriate.", "author" : [ { "dropping-particle" : "", "family" : "Centers for Medicare &amp; Medicaid Services", "given" : "", "non-dropping-particle" : "", "parse-names" : false, "suffix" : "" } ], "container-title" : "Centers for Medicare &amp; Medicaid Services", "id" : "ITEM-1", "issued" : { "date-parts" : [ [ "2008" ] ] }, "page" : "1-10", "title" : "Selecting a development approach", "type" : "article-journal" }, "uris" : [ "http://www.mendeley.com/documents/?uuid=3fd0504e-e0c5-4212-bdab-819a0faa95d5" ] } ], "mendeley" : { "formattedCitation" : "(Centers for Medicare &amp; Medicaid Services, 2008)", "plainTextFormattedCitation" : "(Centers for Medicare &amp; Medicaid Services, 2008)", "previouslyFormattedCitation" : "(Centers for Medicare &amp; Medicaid Services, 2008)" }, "properties" : { "noteIndex" : 0 }, "schema" : "https://github.com/citation-style-language/schema/raw/master/csl-citation.json" }</w:instrText>
      </w:r>
      <w:r>
        <w:fldChar w:fldCharType="separate"/>
      </w:r>
      <w:r w:rsidRPr="0022609F">
        <w:rPr>
          <w:noProof/>
        </w:rPr>
        <w:t>(Centers for Medicare &amp; Medicaid Services, 2008)</w:t>
      </w:r>
      <w:r>
        <w:fldChar w:fldCharType="end"/>
      </w:r>
      <w:r>
        <w:t xml:space="preserve">. Other sources have demonstrated well established companies completing a real-time type system whilst utilising a subset of the RAD approach to software development, Extreme Programming (XP),  and demonstrating positive results in the utilisation of an object oriented language in conjunction with the strategy </w:t>
      </w:r>
      <w:r>
        <w:fldChar w:fldCharType="begin" w:fldLock="1"/>
      </w:r>
      <w:r>
        <w:instrText>ADDIN CSL_CITATION { "citationItems" : [ { "id" : "ITEM-1", "itemData" : { "DOI" : "10.1007/3-540-45672-4_10", "ISBN" : "978-3-540-44024-6", "ISSN" : "16113349", "abstract" : "A plethora of subjective evidence exists to support the use of agile development methods on non-life-critical software projects. Until recently, Extreme Programming and Agile Methods have been sparsely applied to Mission Critical software products. This paper gives some objective evidence, through our experiences, that agile methods can be applied to life critical systems. This paper describes a Large System Mission Critical software project developed using an agile methodology. The paper discusses our development process through some of the key components of Extreme Programming (XP)", "author" : [ { "dropping-particle" : "", "family" : "Bowers", "given" : "Jason", "non-dropping-particle" : "", "parse-names" : false, "suffix" : "" }, { "dropping-particle" : "", "family" : "May", "given" : "John", "non-dropping-particle" : "", "parse-names" : false, "suffix" : "" }, { "dropping-particle" : "", "family" : "Melander", "given" : "Erik", "non-dropping-particle" : "", "parse-names" : false, "suffix" : "" }, { "dropping-particle" : "", "family" : "Baarman", "given" : "Matthew", "non-dropping-particle" : "", "parse-names" : false, "suffix" : "" }, { "dropping-particle" : "", "family" : "Ayoob", "given" : "Azeem", "non-dropping-particle" : "", "parse-names" : false, "suffix" : "" } ], "container-title" : "Extreme Programming and Agile Methods \u2014 XP/Agile Universe 2002 SE - 10", "id" : "ITEM-1", "issued" : { "date-parts" : [ [ "2002" ] ] }, "page" : "100-111", "title" : "Tailoring XP for Large System Mission Critical Software Development", "type" : "article-journal", "volume" : "2418" }, "uris" : [ "http://www.mendeley.com/documents/?uuid=4749717d-1ab6-4c3a-b3f2-6a74eb89546f" ] } ], "mendeley" : { "formattedCitation" : "(Bowers &lt;i&gt;et al.&lt;/i&gt;, 2002)", "plainTextFormattedCitation" : "(Bowers et al., 2002)", "previouslyFormattedCitation" : "(Bowers &lt;i&gt;et al.&lt;/i&gt;, 2002)" }, "properties" : { "noteIndex" : 0 }, "schema" : "https://github.com/citation-style-language/schema/raw/master/csl-citation.json" }</w:instrText>
      </w:r>
      <w:r>
        <w:fldChar w:fldCharType="separate"/>
      </w:r>
      <w:r w:rsidRPr="004C3AA6">
        <w:rPr>
          <w:noProof/>
        </w:rPr>
        <w:t xml:space="preserve">(Bowers </w:t>
      </w:r>
      <w:r w:rsidRPr="004C3AA6">
        <w:rPr>
          <w:i/>
          <w:noProof/>
        </w:rPr>
        <w:t>et al.</w:t>
      </w:r>
      <w:r w:rsidRPr="004C3AA6">
        <w:rPr>
          <w:noProof/>
        </w:rPr>
        <w:t>, 2002)</w:t>
      </w:r>
      <w:r>
        <w:fldChar w:fldCharType="end"/>
      </w:r>
      <w:r>
        <w:t xml:space="preserve">; a further example goes on to make use of another subset of RAD, Dynamic System Development Method with different features (specifically designed to overcome known issues with RAD) and again demonstrates high satisfaction results in the finished product combined with delivery within the specified time scale but acknowledges this was at the expense of higher client costing </w:t>
      </w:r>
      <w:r>
        <w:fldChar w:fldCharType="begin" w:fldLock="1"/>
      </w:r>
      <w:r>
        <w:instrText>ADDIN CSL_CITATION { "citationItems" : [ { "id" : "ITEM-1", "itemData" : { "author" : [ { "dropping-particle" : "", "family" : "Barritt", "given" : "David", "non-dropping-particle" : "", "parse-names" : false, "suffix" : "" } ], "container-title" : "Computing &amp; Control Engineering Journal", "id" : "ITEM-1", "issue" : "April", "issued" : { "date-parts" : [ [ "2002" ] ] }, "page" : "7", "title" : "IEC 61131 and DSDM in real-time process control applications", "type" : "article-journal" }, "uris" : [ "http://www.mendeley.com/documents/?uuid=9f863372-4c82-4c47-b25b-4f0e6274fa92" ] } ], "mendeley" : { "formattedCitation" : "(Barritt, 2002)", "manualFormatting" : "(Barritt, 2002, p.7)", "plainTextFormattedCitation" : "(Barritt, 2002)", "previouslyFormattedCitation" : "(Barritt, 2002)" }, "properties" : { "noteIndex" : 0 }, "schema" : "https://github.com/citation-style-language/schema/raw/master/csl-citation.json" }</w:instrText>
      </w:r>
      <w:r>
        <w:fldChar w:fldCharType="separate"/>
      </w:r>
      <w:r w:rsidRPr="0089213E">
        <w:rPr>
          <w:noProof/>
        </w:rPr>
        <w:t>(Barritt, 2002</w:t>
      </w:r>
      <w:r>
        <w:rPr>
          <w:noProof/>
        </w:rPr>
        <w:t>, p.7</w:t>
      </w:r>
      <w:r w:rsidRPr="0089213E">
        <w:rPr>
          <w:noProof/>
        </w:rPr>
        <w:t>)</w:t>
      </w:r>
      <w:r>
        <w:fldChar w:fldCharType="end"/>
      </w:r>
      <w:r>
        <w:t xml:space="preserve">. </w:t>
      </w:r>
    </w:p>
    <w:p w:rsidR="00E13B4E" w:rsidRPr="00E13B4E" w:rsidRDefault="00DA1802" w:rsidP="00D7027C">
      <w:pPr>
        <w:ind w:left="1440"/>
      </w:pPr>
      <w:r>
        <w:t>Owing to the real-time nature components of the proposed solution in conjunction with the fixed time frame for development and potentially changeable nature of the system functionality as more is learnt in relation to the technologies to be utilised it was decided that a subset of the RAD approach would be preferential rather than a traditional and non-iterative alternative.</w:t>
      </w:r>
    </w:p>
    <w:p w:rsidR="00694368" w:rsidRDefault="00694368" w:rsidP="00694368">
      <w:pPr>
        <w:pStyle w:val="Heading3"/>
        <w:numPr>
          <w:ilvl w:val="2"/>
          <w:numId w:val="4"/>
        </w:numPr>
      </w:pPr>
      <w:bookmarkStart w:id="19" w:name="_Ref523002124"/>
      <w:bookmarkStart w:id="20" w:name="_Ref523002182"/>
      <w:bookmarkStart w:id="21" w:name="_Toc523091550"/>
      <w:r>
        <w:t>Selected Methodology</w:t>
      </w:r>
      <w:bookmarkEnd w:id="19"/>
      <w:bookmarkEnd w:id="20"/>
      <w:bookmarkEnd w:id="21"/>
      <w:r>
        <w:t xml:space="preserve"> </w:t>
      </w:r>
    </w:p>
    <w:p w:rsidR="0094484A" w:rsidRDefault="0094484A" w:rsidP="0094484A">
      <w:pPr>
        <w:ind w:left="1440"/>
      </w:pPr>
      <w:r>
        <w:t xml:space="preserve">The Dynamic System Development Method (DSDM) was identified, amongst a variety of RAD derivatives, as a contending methodology due to the iterative and incremental approach acknowledging the progressive understanding of the functionality to be developed. </w:t>
      </w:r>
    </w:p>
    <w:p w:rsidR="0094484A" w:rsidRDefault="0094484A" w:rsidP="0094484A">
      <w:pPr>
        <w:ind w:left="1440"/>
        <w:rPr>
          <w:b/>
          <w:i/>
          <w:u w:val="single"/>
        </w:rPr>
      </w:pPr>
      <w:r w:rsidRPr="00E63424">
        <w:rPr>
          <w:b/>
          <w:i/>
          <w:u w:val="single"/>
        </w:rPr>
        <w:t>FIGURE GOES HERE AS A DECISION TABLE RAD VS TRADITIONAL</w:t>
      </w:r>
    </w:p>
    <w:p w:rsidR="0094484A" w:rsidRDefault="0094484A" w:rsidP="0094484A">
      <w:pPr>
        <w:ind w:left="1440"/>
        <w:rPr>
          <w:b/>
          <w:i/>
          <w:u w:val="single"/>
        </w:rPr>
      </w:pPr>
      <w:r w:rsidRPr="00E63424">
        <w:rPr>
          <w:b/>
          <w:i/>
          <w:u w:val="single"/>
        </w:rPr>
        <w:t xml:space="preserve">FIGURE GOES HERE AS A DECISION TABLE </w:t>
      </w:r>
      <w:r>
        <w:rPr>
          <w:b/>
          <w:i/>
          <w:u w:val="single"/>
        </w:rPr>
        <w:t>DSDM</w:t>
      </w:r>
      <w:r w:rsidRPr="00E63424">
        <w:rPr>
          <w:b/>
          <w:i/>
          <w:u w:val="single"/>
        </w:rPr>
        <w:t xml:space="preserve"> VS </w:t>
      </w:r>
      <w:r>
        <w:rPr>
          <w:b/>
          <w:i/>
          <w:u w:val="single"/>
        </w:rPr>
        <w:t>OTHER RAD</w:t>
      </w:r>
    </w:p>
    <w:p w:rsidR="0094484A" w:rsidRDefault="0094484A" w:rsidP="0094484A">
      <w:pPr>
        <w:ind w:left="1440"/>
      </w:pPr>
      <w:r>
        <w:t xml:space="preserve">Under the process of DSDM the development life cycle is compartmentalised into five distinct stages </w:t>
      </w:r>
      <w:r>
        <w:fldChar w:fldCharType="begin" w:fldLock="1"/>
      </w:r>
      <w:r>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manualFormatting" : "(Stapleton and Consortium, 1997, p.3)", "plainTextFormattedCitation" : "(Stapleton and Consortium, 1997)", "previouslyFormattedCitation" : "(Stapleton and Consortium, 1997)" }, "properties" : { "noteIndex" : 0 }, "schema" : "https://github.com/citation-style-language/schema/raw/master/csl-citation.json" }</w:instrText>
      </w:r>
      <w:r>
        <w:fldChar w:fldCharType="separate"/>
      </w:r>
      <w:r w:rsidRPr="00F31258">
        <w:rPr>
          <w:noProof/>
        </w:rPr>
        <w:t>(Stapleton and Consortium, 1997</w:t>
      </w:r>
      <w:r>
        <w:rPr>
          <w:noProof/>
        </w:rPr>
        <w:t>, p.3</w:t>
      </w:r>
      <w:r w:rsidRPr="00F31258">
        <w:rPr>
          <w:noProof/>
        </w:rPr>
        <w:t>)</w:t>
      </w:r>
      <w:r>
        <w:fldChar w:fldCharType="end"/>
      </w:r>
      <w:r>
        <w:t xml:space="preserve">. These stages comprise of: </w:t>
      </w:r>
    </w:p>
    <w:p w:rsidR="0094484A" w:rsidRPr="00A14DBF" w:rsidRDefault="0094484A" w:rsidP="0094484A">
      <w:pPr>
        <w:pStyle w:val="ListParagraph"/>
        <w:numPr>
          <w:ilvl w:val="0"/>
          <w:numId w:val="8"/>
        </w:numPr>
        <w:spacing w:after="160" w:line="259" w:lineRule="auto"/>
        <w:ind w:left="2160"/>
        <w:rPr>
          <w:b/>
          <w:i/>
          <w:u w:val="single"/>
        </w:rPr>
      </w:pPr>
      <w:r>
        <w:t>Feasibility Study</w:t>
      </w:r>
    </w:p>
    <w:p w:rsidR="0094484A" w:rsidRPr="00A14DBF" w:rsidRDefault="0094484A" w:rsidP="0094484A">
      <w:pPr>
        <w:pStyle w:val="ListParagraph"/>
        <w:numPr>
          <w:ilvl w:val="0"/>
          <w:numId w:val="8"/>
        </w:numPr>
        <w:spacing w:after="160" w:line="259" w:lineRule="auto"/>
        <w:ind w:left="2160"/>
        <w:rPr>
          <w:b/>
          <w:i/>
          <w:u w:val="single"/>
        </w:rPr>
      </w:pPr>
      <w:r>
        <w:t>Business Study</w:t>
      </w:r>
    </w:p>
    <w:p w:rsidR="0094484A" w:rsidRPr="00A14DBF" w:rsidRDefault="0094484A" w:rsidP="0094484A">
      <w:pPr>
        <w:pStyle w:val="ListParagraph"/>
        <w:numPr>
          <w:ilvl w:val="0"/>
          <w:numId w:val="8"/>
        </w:numPr>
        <w:spacing w:after="160" w:line="259" w:lineRule="auto"/>
        <w:ind w:left="2160"/>
        <w:rPr>
          <w:b/>
          <w:i/>
          <w:u w:val="single"/>
        </w:rPr>
      </w:pPr>
      <w:r>
        <w:t>Functional Model Iteration</w:t>
      </w:r>
    </w:p>
    <w:p w:rsidR="0094484A" w:rsidRPr="00A14DBF" w:rsidRDefault="0094484A" w:rsidP="0094484A">
      <w:pPr>
        <w:pStyle w:val="ListParagraph"/>
        <w:numPr>
          <w:ilvl w:val="0"/>
          <w:numId w:val="8"/>
        </w:numPr>
        <w:spacing w:after="160" w:line="259" w:lineRule="auto"/>
        <w:ind w:left="2160"/>
        <w:rPr>
          <w:b/>
          <w:i/>
          <w:u w:val="single"/>
        </w:rPr>
      </w:pPr>
      <w:r>
        <w:t>System Design and Build Iteration</w:t>
      </w:r>
    </w:p>
    <w:p w:rsidR="0094484A" w:rsidRPr="001C3537" w:rsidRDefault="0094484A" w:rsidP="0094484A">
      <w:pPr>
        <w:pStyle w:val="ListParagraph"/>
        <w:numPr>
          <w:ilvl w:val="0"/>
          <w:numId w:val="8"/>
        </w:numPr>
        <w:spacing w:after="160" w:line="259" w:lineRule="auto"/>
        <w:ind w:left="2160"/>
        <w:rPr>
          <w:b/>
          <w:i/>
          <w:u w:val="single"/>
        </w:rPr>
      </w:pPr>
      <w:r>
        <w:t>Implementation</w:t>
      </w:r>
    </w:p>
    <w:p w:rsidR="0094484A" w:rsidRDefault="0094484A" w:rsidP="0094484A">
      <w:pPr>
        <w:ind w:left="1440"/>
      </w:pPr>
      <w:r>
        <w:t xml:space="preserve">Throughout the system development, there are recognised points at which it is possible to return to an earlier phase to further evolve the application; the initial order through the method is described above but it is possible from the Design and Build Iteration to move back to the Functional Model Iteration and from the Implementation stage it is possible to return to any of the earlier phases. The system life cycle is more comprehensively explained in Section </w:t>
      </w:r>
      <w:r w:rsidR="005F6046">
        <w:fldChar w:fldCharType="begin"/>
      </w:r>
      <w:r w:rsidR="005F6046">
        <w:instrText xml:space="preserve"> REF _Ref523002226 \r \h </w:instrText>
      </w:r>
      <w:r w:rsidR="005F6046">
        <w:fldChar w:fldCharType="separate"/>
      </w:r>
      <w:r w:rsidR="005F6046">
        <w:t>2.2</w:t>
      </w:r>
      <w:r w:rsidR="005F6046">
        <w:fldChar w:fldCharType="end"/>
      </w:r>
      <w:r>
        <w:t xml:space="preserve">. Within each phase testing is performed to ensure that the project is delivered to industrial quality, the aim of DSDM as a method was to eliminate the </w:t>
      </w:r>
      <w:r>
        <w:lastRenderedPageBreak/>
        <w:t xml:space="preserve">perception of “quick and dirty” which is associated with traditional RAD </w:t>
      </w:r>
      <w:r>
        <w:fldChar w:fldCharType="begin" w:fldLock="1"/>
      </w:r>
      <w:r>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manualFormatting" : "(Stapleton and Consortium, 1997, p.55)", "plainTextFormattedCitation" : "(Stapleton and Consortium, 1997)", "previouslyFormattedCitation" : "(Stapleton and Consortium, 1997)" }, "properties" : { "noteIndex" : 0 }, "schema" : "https://github.com/citation-style-language/schema/raw/master/csl-citation.json" }</w:instrText>
      </w:r>
      <w:r>
        <w:fldChar w:fldCharType="separate"/>
      </w:r>
      <w:r w:rsidRPr="00B80238">
        <w:rPr>
          <w:noProof/>
        </w:rPr>
        <w:t>(Stapleton and Consortium, 1997</w:t>
      </w:r>
      <w:r>
        <w:rPr>
          <w:noProof/>
        </w:rPr>
        <w:t>, p.55</w:t>
      </w:r>
      <w:r w:rsidRPr="00B80238">
        <w:rPr>
          <w:noProof/>
        </w:rPr>
        <w:t>)</w:t>
      </w:r>
      <w:r>
        <w:fldChar w:fldCharType="end"/>
      </w:r>
      <w:r>
        <w:t>.</w:t>
      </w:r>
    </w:p>
    <w:p w:rsidR="0094484A" w:rsidRDefault="0094484A" w:rsidP="0094484A">
      <w:pPr>
        <w:ind w:left="1440"/>
      </w:pPr>
      <w:r>
        <w:t xml:space="preserve">DSDM has, through a number of case studies, been identified as a suitable method by several large companies including: Orange, Sema Group and British Telecoms </w:t>
      </w:r>
      <w:r>
        <w:fldChar w:fldCharType="begin" w:fldLock="1"/>
      </w:r>
      <w:r>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plainTextFormattedCitation" : "(Stapleton and Consortium, 1997)", "previouslyFormattedCitation" : "(Stapleton and Consortium, 1997)" }, "properties" : { "noteIndex" : 0 }, "schema" : "https://github.com/citation-style-language/schema/raw/master/csl-citation.json" }</w:instrText>
      </w:r>
      <w:r>
        <w:fldChar w:fldCharType="separate"/>
      </w:r>
      <w:r w:rsidRPr="0068201B">
        <w:rPr>
          <w:noProof/>
        </w:rPr>
        <w:t>(Stapleton and Consortium, 1997)</w:t>
      </w:r>
      <w:r>
        <w:fldChar w:fldCharType="end"/>
      </w:r>
      <w:r>
        <w:t xml:space="preserve">. </w:t>
      </w:r>
    </w:p>
    <w:p w:rsidR="0094484A" w:rsidRDefault="0094484A" w:rsidP="0094484A">
      <w:pPr>
        <w:ind w:left="1440"/>
      </w:pPr>
      <w:r>
        <w:t xml:space="preserve">The method is described in nine principles which form the foundation of DSDM and provides a framework from which the development process can be worked to. The framework provides the ability to be tailored to the requirements of the development practices and of the project:  </w:t>
      </w:r>
    </w:p>
    <w:p w:rsidR="0094484A" w:rsidRDefault="0094484A" w:rsidP="0094484A">
      <w:pPr>
        <w:pStyle w:val="ListParagraph"/>
        <w:numPr>
          <w:ilvl w:val="0"/>
          <w:numId w:val="9"/>
        </w:numPr>
        <w:spacing w:after="160" w:line="259" w:lineRule="auto"/>
        <w:ind w:left="2160"/>
      </w:pPr>
      <w:r>
        <w:t>Active User Involvement</w:t>
      </w:r>
    </w:p>
    <w:p w:rsidR="0094484A" w:rsidRDefault="0094484A" w:rsidP="0094484A">
      <w:pPr>
        <w:pStyle w:val="ListParagraph"/>
        <w:numPr>
          <w:ilvl w:val="1"/>
          <w:numId w:val="9"/>
        </w:numPr>
        <w:spacing w:after="160" w:line="259" w:lineRule="auto"/>
        <w:ind w:left="2880"/>
      </w:pPr>
      <w:r>
        <w:t>A proactive approach to evolving the requirements of the system throughout development</w:t>
      </w:r>
    </w:p>
    <w:p w:rsidR="0094484A" w:rsidRDefault="0094484A" w:rsidP="0094484A">
      <w:pPr>
        <w:pStyle w:val="ListParagraph"/>
        <w:numPr>
          <w:ilvl w:val="1"/>
          <w:numId w:val="9"/>
        </w:numPr>
        <w:spacing w:after="160" w:line="259" w:lineRule="auto"/>
        <w:ind w:left="2880"/>
      </w:pPr>
      <w:r>
        <w:t>Review and reflection on progress of the application as it is created</w:t>
      </w:r>
    </w:p>
    <w:p w:rsidR="0094484A" w:rsidRDefault="0094484A" w:rsidP="0094484A">
      <w:pPr>
        <w:pStyle w:val="ListParagraph"/>
        <w:numPr>
          <w:ilvl w:val="1"/>
          <w:numId w:val="9"/>
        </w:numPr>
        <w:spacing w:after="160" w:line="259" w:lineRule="auto"/>
        <w:ind w:left="2880"/>
      </w:pPr>
      <w:r>
        <w:t>Frequent review of the work leads to accurately meeting the requirements</w:t>
      </w:r>
    </w:p>
    <w:p w:rsidR="0094484A" w:rsidRDefault="0094484A" w:rsidP="0094484A">
      <w:pPr>
        <w:pStyle w:val="ListParagraph"/>
        <w:numPr>
          <w:ilvl w:val="1"/>
          <w:numId w:val="9"/>
        </w:numPr>
        <w:spacing w:after="160" w:line="259" w:lineRule="auto"/>
        <w:ind w:left="2880"/>
      </w:pPr>
      <w:r>
        <w:t>By consulting stakeholders often assumptions can be eliminated</w:t>
      </w:r>
    </w:p>
    <w:p w:rsidR="0094484A" w:rsidRDefault="0094484A" w:rsidP="0094484A">
      <w:pPr>
        <w:pStyle w:val="ListParagraph"/>
        <w:numPr>
          <w:ilvl w:val="1"/>
          <w:numId w:val="9"/>
        </w:numPr>
        <w:spacing w:after="160" w:line="259" w:lineRule="auto"/>
        <w:ind w:left="2880"/>
      </w:pPr>
      <w:r>
        <w:t>The consumer being consulted should be senior enough to have an overall view of the entire project aim whilst maintaining a knowledge of the required processes</w:t>
      </w:r>
    </w:p>
    <w:p w:rsidR="0094484A" w:rsidRDefault="0094484A" w:rsidP="0094484A">
      <w:pPr>
        <w:pStyle w:val="ListParagraph"/>
        <w:numPr>
          <w:ilvl w:val="0"/>
          <w:numId w:val="9"/>
        </w:numPr>
        <w:spacing w:after="160" w:line="259" w:lineRule="auto"/>
        <w:ind w:left="2160"/>
      </w:pPr>
      <w:r>
        <w:t>Development Team Empowerment</w:t>
      </w:r>
    </w:p>
    <w:p w:rsidR="0094484A" w:rsidRDefault="0094484A" w:rsidP="0094484A">
      <w:pPr>
        <w:pStyle w:val="ListParagraph"/>
        <w:numPr>
          <w:ilvl w:val="1"/>
          <w:numId w:val="9"/>
        </w:numPr>
        <w:spacing w:after="160" w:line="259" w:lineRule="auto"/>
        <w:ind w:left="2880"/>
      </w:pPr>
      <w:r>
        <w:t>Developers should be permitted to make decisions in accordance to the design</w:t>
      </w:r>
    </w:p>
    <w:p w:rsidR="0094484A" w:rsidRDefault="0094484A" w:rsidP="0094484A">
      <w:pPr>
        <w:pStyle w:val="ListParagraph"/>
        <w:numPr>
          <w:ilvl w:val="1"/>
          <w:numId w:val="9"/>
        </w:numPr>
        <w:spacing w:after="160" w:line="259" w:lineRule="auto"/>
        <w:ind w:left="2880"/>
      </w:pPr>
      <w:r>
        <w:t>Prevent costly use of time by consulting numerous levels of management or supervision</w:t>
      </w:r>
    </w:p>
    <w:p w:rsidR="0094484A" w:rsidRDefault="0094484A" w:rsidP="0094484A">
      <w:pPr>
        <w:pStyle w:val="ListParagraph"/>
        <w:numPr>
          <w:ilvl w:val="1"/>
          <w:numId w:val="9"/>
        </w:numPr>
        <w:spacing w:after="160" w:line="259" w:lineRule="auto"/>
        <w:ind w:left="2880"/>
      </w:pPr>
      <w:r>
        <w:t>Guidelines should be set to ensure that the decisions do not reengineer the proposed solution</w:t>
      </w:r>
    </w:p>
    <w:p w:rsidR="0094484A" w:rsidRDefault="0094484A" w:rsidP="0094484A">
      <w:pPr>
        <w:pStyle w:val="ListParagraph"/>
        <w:numPr>
          <w:ilvl w:val="1"/>
          <w:numId w:val="9"/>
        </w:numPr>
        <w:spacing w:after="160" w:line="259" w:lineRule="auto"/>
        <w:ind w:left="2880"/>
      </w:pPr>
      <w:r>
        <w:t>Decisions regarding priority of implementation (following the prescribed high level priorities) and technical solutions should be carried out by developers</w:t>
      </w:r>
    </w:p>
    <w:p w:rsidR="0094484A" w:rsidRDefault="0094484A" w:rsidP="0094484A">
      <w:pPr>
        <w:pStyle w:val="ListParagraph"/>
        <w:numPr>
          <w:ilvl w:val="0"/>
          <w:numId w:val="9"/>
        </w:numPr>
        <w:spacing w:after="160" w:line="259" w:lineRule="auto"/>
        <w:ind w:left="2160"/>
      </w:pPr>
      <w:r>
        <w:t>Focus on frequently achieving a deliverable</w:t>
      </w:r>
    </w:p>
    <w:p w:rsidR="0094484A" w:rsidRDefault="0094484A" w:rsidP="0094484A">
      <w:pPr>
        <w:pStyle w:val="ListParagraph"/>
        <w:numPr>
          <w:ilvl w:val="1"/>
          <w:numId w:val="9"/>
        </w:numPr>
        <w:spacing w:after="160" w:line="259" w:lineRule="auto"/>
        <w:ind w:left="2880"/>
      </w:pPr>
      <w:r>
        <w:t>Produce visible and tangible elements of the system for review and reflection</w:t>
      </w:r>
    </w:p>
    <w:p w:rsidR="0094484A" w:rsidRDefault="0094484A" w:rsidP="0094484A">
      <w:pPr>
        <w:pStyle w:val="ListParagraph"/>
        <w:numPr>
          <w:ilvl w:val="1"/>
          <w:numId w:val="9"/>
        </w:numPr>
        <w:spacing w:after="160" w:line="259" w:lineRule="auto"/>
        <w:ind w:left="2880"/>
      </w:pPr>
      <w:r>
        <w:t>Elements may be software, models, designs or documentation</w:t>
      </w:r>
    </w:p>
    <w:p w:rsidR="0094484A" w:rsidRDefault="0094484A" w:rsidP="0094484A">
      <w:pPr>
        <w:pStyle w:val="ListParagraph"/>
        <w:numPr>
          <w:ilvl w:val="0"/>
          <w:numId w:val="9"/>
        </w:numPr>
        <w:spacing w:after="160" w:line="259" w:lineRule="auto"/>
        <w:ind w:left="2160"/>
      </w:pPr>
      <w:r>
        <w:t>Fitness for purpose for acceptance of deliverables</w:t>
      </w:r>
    </w:p>
    <w:p w:rsidR="0094484A" w:rsidRDefault="0094484A" w:rsidP="0094484A">
      <w:pPr>
        <w:pStyle w:val="ListParagraph"/>
        <w:numPr>
          <w:ilvl w:val="1"/>
          <w:numId w:val="9"/>
        </w:numPr>
        <w:spacing w:after="160" w:line="259" w:lineRule="auto"/>
        <w:ind w:left="2880"/>
      </w:pPr>
      <w:r>
        <w:t>Rapidly produce elements of the product that demonstrate requirements</w:t>
      </w:r>
    </w:p>
    <w:p w:rsidR="0094484A" w:rsidRDefault="0094484A" w:rsidP="0094484A">
      <w:pPr>
        <w:pStyle w:val="ListParagraph"/>
        <w:numPr>
          <w:ilvl w:val="1"/>
          <w:numId w:val="9"/>
        </w:numPr>
        <w:spacing w:after="160" w:line="259" w:lineRule="auto"/>
        <w:ind w:left="2880"/>
      </w:pPr>
      <w:r>
        <w:t>Other activities that may hard time scales should be reconsidered and delivered at a later stage</w:t>
      </w:r>
    </w:p>
    <w:p w:rsidR="0094484A" w:rsidRDefault="0094484A" w:rsidP="0094484A">
      <w:pPr>
        <w:pStyle w:val="ListParagraph"/>
        <w:numPr>
          <w:ilvl w:val="0"/>
          <w:numId w:val="9"/>
        </w:numPr>
        <w:spacing w:after="160" w:line="259" w:lineRule="auto"/>
        <w:ind w:left="2160"/>
      </w:pPr>
      <w:r>
        <w:t xml:space="preserve">Iterative and Incremental development </w:t>
      </w:r>
    </w:p>
    <w:p w:rsidR="0094484A" w:rsidRDefault="0094484A" w:rsidP="0094484A">
      <w:pPr>
        <w:pStyle w:val="ListParagraph"/>
        <w:numPr>
          <w:ilvl w:val="1"/>
          <w:numId w:val="9"/>
        </w:numPr>
        <w:spacing w:after="160" w:line="259" w:lineRule="auto"/>
        <w:ind w:left="2880"/>
      </w:pPr>
      <w:r>
        <w:t>Allow for dynamic changes to embrace the evolution of the system</w:t>
      </w:r>
    </w:p>
    <w:p w:rsidR="0094484A" w:rsidRDefault="0094484A" w:rsidP="0094484A">
      <w:pPr>
        <w:pStyle w:val="ListParagraph"/>
        <w:numPr>
          <w:ilvl w:val="1"/>
          <w:numId w:val="9"/>
        </w:numPr>
        <w:spacing w:after="160" w:line="259" w:lineRule="auto"/>
        <w:ind w:left="2880"/>
      </w:pPr>
      <w:r>
        <w:t>Perform course corrections to meet new requirements as the system is better understood</w:t>
      </w:r>
    </w:p>
    <w:p w:rsidR="0094484A" w:rsidRDefault="0094484A" w:rsidP="0094484A">
      <w:pPr>
        <w:pStyle w:val="ListParagraph"/>
        <w:numPr>
          <w:ilvl w:val="0"/>
          <w:numId w:val="9"/>
        </w:numPr>
        <w:spacing w:after="160" w:line="259" w:lineRule="auto"/>
        <w:ind w:left="2160"/>
      </w:pPr>
      <w:r>
        <w:t>All changes are reversible</w:t>
      </w:r>
    </w:p>
    <w:p w:rsidR="0094484A" w:rsidRDefault="0094484A" w:rsidP="0094484A">
      <w:pPr>
        <w:pStyle w:val="ListParagraph"/>
        <w:numPr>
          <w:ilvl w:val="1"/>
          <w:numId w:val="9"/>
        </w:numPr>
        <w:spacing w:after="160" w:line="259" w:lineRule="auto"/>
        <w:ind w:left="2880"/>
      </w:pPr>
      <w:r>
        <w:t>It should be acknowledged that an iteration may be the incorrect branch of a concept and as a result it may be necessary to back track</w:t>
      </w:r>
    </w:p>
    <w:p w:rsidR="0094484A" w:rsidRDefault="0094484A" w:rsidP="0094484A">
      <w:pPr>
        <w:pStyle w:val="ListParagraph"/>
        <w:numPr>
          <w:ilvl w:val="1"/>
          <w:numId w:val="9"/>
        </w:numPr>
        <w:spacing w:after="160" w:line="259" w:lineRule="auto"/>
        <w:ind w:left="2880"/>
      </w:pPr>
      <w:r>
        <w:t>Due to frequent reviews and reflections this should not result in the loss of large amounts of work</w:t>
      </w:r>
    </w:p>
    <w:p w:rsidR="0094484A" w:rsidRDefault="0094484A" w:rsidP="0094484A">
      <w:pPr>
        <w:pStyle w:val="ListParagraph"/>
        <w:numPr>
          <w:ilvl w:val="0"/>
          <w:numId w:val="9"/>
        </w:numPr>
        <w:spacing w:after="160" w:line="259" w:lineRule="auto"/>
        <w:ind w:left="2160"/>
      </w:pPr>
      <w:r>
        <w:t>Requirements are described as a high level</w:t>
      </w:r>
    </w:p>
    <w:p w:rsidR="0094484A" w:rsidRDefault="0094484A" w:rsidP="0094484A">
      <w:pPr>
        <w:pStyle w:val="ListParagraph"/>
        <w:numPr>
          <w:ilvl w:val="1"/>
          <w:numId w:val="9"/>
        </w:numPr>
        <w:spacing w:after="160" w:line="259" w:lineRule="auto"/>
        <w:ind w:left="2880"/>
      </w:pPr>
      <w:r>
        <w:t>Requirements that are identified during the business study describe the scope of the project</w:t>
      </w:r>
    </w:p>
    <w:p w:rsidR="0094484A" w:rsidRDefault="0094484A" w:rsidP="0094484A">
      <w:pPr>
        <w:pStyle w:val="ListParagraph"/>
        <w:numPr>
          <w:ilvl w:val="1"/>
          <w:numId w:val="9"/>
        </w:numPr>
        <w:spacing w:after="160" w:line="259" w:lineRule="auto"/>
        <w:ind w:left="2880"/>
      </w:pPr>
      <w:r>
        <w:t>Detailed requirements can be elicited throughout iterations as more knowledge is gained</w:t>
      </w:r>
    </w:p>
    <w:p w:rsidR="0094484A" w:rsidRDefault="0094484A" w:rsidP="0094484A">
      <w:pPr>
        <w:pStyle w:val="ListParagraph"/>
        <w:numPr>
          <w:ilvl w:val="0"/>
          <w:numId w:val="9"/>
        </w:numPr>
        <w:spacing w:after="160" w:line="259" w:lineRule="auto"/>
        <w:ind w:left="2160"/>
      </w:pPr>
      <w:r>
        <w:t>Testing throughout the life cycle</w:t>
      </w:r>
    </w:p>
    <w:p w:rsidR="0094484A" w:rsidRDefault="0094484A" w:rsidP="0094484A">
      <w:pPr>
        <w:pStyle w:val="ListParagraph"/>
        <w:numPr>
          <w:ilvl w:val="1"/>
          <w:numId w:val="9"/>
        </w:numPr>
        <w:spacing w:after="160" w:line="259" w:lineRule="auto"/>
        <w:ind w:left="2880"/>
      </w:pPr>
      <w:r>
        <w:t>As components of the system are potentially developed at different times individual, incremental testing of each component should be performed at the end of phases throughout the project</w:t>
      </w:r>
    </w:p>
    <w:p w:rsidR="0094484A" w:rsidRDefault="0094484A" w:rsidP="0094484A">
      <w:pPr>
        <w:pStyle w:val="ListParagraph"/>
        <w:numPr>
          <w:ilvl w:val="1"/>
          <w:numId w:val="9"/>
        </w:numPr>
        <w:spacing w:after="160" w:line="259" w:lineRule="auto"/>
        <w:ind w:left="2880"/>
      </w:pPr>
      <w:r>
        <w:t>Integration testing should be performed as the system reaches a point at which components can be integrated</w:t>
      </w:r>
    </w:p>
    <w:p w:rsidR="0094484A" w:rsidRDefault="0094484A" w:rsidP="0094484A">
      <w:pPr>
        <w:pStyle w:val="ListParagraph"/>
        <w:numPr>
          <w:ilvl w:val="0"/>
          <w:numId w:val="9"/>
        </w:numPr>
        <w:spacing w:after="160" w:line="259" w:lineRule="auto"/>
        <w:ind w:left="2160"/>
      </w:pPr>
      <w:r>
        <w:t>Collaboration and cooperation between all stakeholders</w:t>
      </w:r>
    </w:p>
    <w:p w:rsidR="0094484A" w:rsidRDefault="0094484A" w:rsidP="0094484A">
      <w:pPr>
        <w:pStyle w:val="ListParagraph"/>
        <w:numPr>
          <w:ilvl w:val="1"/>
          <w:numId w:val="9"/>
        </w:numPr>
        <w:spacing w:after="160" w:line="259" w:lineRule="auto"/>
        <w:ind w:left="2880"/>
      </w:pPr>
      <w:r>
        <w:lastRenderedPageBreak/>
        <w:t>All individuals who are associated with the system should work together, sharing information and reviewing phases</w:t>
      </w:r>
    </w:p>
    <w:p w:rsidR="0094484A" w:rsidRDefault="0094484A" w:rsidP="0094484A">
      <w:pPr>
        <w:pStyle w:val="ListParagraph"/>
        <w:numPr>
          <w:ilvl w:val="1"/>
          <w:numId w:val="9"/>
        </w:numPr>
        <w:spacing w:after="160" w:line="259" w:lineRule="auto"/>
        <w:ind w:left="2880"/>
      </w:pPr>
      <w:r>
        <w:t>Interdepartmental communication to ensure that all requirements are understood and met</w:t>
      </w:r>
    </w:p>
    <w:p w:rsidR="0094484A" w:rsidRDefault="0094484A" w:rsidP="0094484A">
      <w:pPr>
        <w:pStyle w:val="ListParagraph"/>
        <w:numPr>
          <w:ilvl w:val="1"/>
          <w:numId w:val="9"/>
        </w:numPr>
        <w:spacing w:after="160" w:line="259" w:lineRule="auto"/>
        <w:ind w:left="2880"/>
      </w:pPr>
      <w:r>
        <w:t>Compromising deliverables if constraints affect work load</w:t>
      </w:r>
    </w:p>
    <w:p w:rsidR="0094484A" w:rsidRDefault="0094484A" w:rsidP="004F1213">
      <w:pPr>
        <w:ind w:left="1440"/>
      </w:pPr>
      <w:r>
        <w:t xml:space="preserve">DSDM is prescribed for use under specific set of circumstances; namely scenarios where the end product may be interactive with functionality visible via some sort of interface, there is a clearly defined target audience, is not entirely constructed from complex components, can be broken into smaller functioning elements, are time constrained and have high level objectives </w:t>
      </w:r>
      <w:r>
        <w:fldChar w:fldCharType="begin" w:fldLock="1"/>
      </w:r>
      <w:r>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manualFormatting" : "(Stapleton and Consortium, 1997, pp.19-25)", "plainTextFormattedCitation" : "(Stapleton and Consortium, 1997)", "previouslyFormattedCitation" : "(Stapleton and Consortium, 1997)" }, "properties" : { "noteIndex" : 0 }, "schema" : "https://github.com/citation-style-language/schema/raw/master/csl-citation.json" }</w:instrText>
      </w:r>
      <w:r>
        <w:fldChar w:fldCharType="separate"/>
      </w:r>
      <w:r w:rsidRPr="00F3381E">
        <w:rPr>
          <w:noProof/>
        </w:rPr>
        <w:t>(Stapleton and Consortium, 1997</w:t>
      </w:r>
      <w:r>
        <w:rPr>
          <w:noProof/>
        </w:rPr>
        <w:t>, pp.19-25</w:t>
      </w:r>
      <w:r w:rsidRPr="00F3381E">
        <w:rPr>
          <w:noProof/>
        </w:rPr>
        <w:t>)</w:t>
      </w:r>
      <w:r>
        <w:fldChar w:fldCharType="end"/>
      </w:r>
      <w:r>
        <w:t>. The proposed solution for this project can be directly plotted to the circumstances identified by the DSDM Consortium as the project consists of an interactive content delivery platform allowing the end user to perform actions through their movement to affect the interface, the application is intended for use within the themed entertainment industry, whilst components may contain computational technology with which the developer is not well versed there are also significant components that are not complex and lend themselves to rapid development, the system is intended to be distributed and thus is separated into multiple components with specific functionality and responsibility, the project must be completed by the deadline enforced by the module and the general functionality is known but greater detail is intended to be developed alongside the research and development of the project respectively. For these reasons DSDM was ultimately chosen as the method of development.</w:t>
      </w:r>
    </w:p>
    <w:p w:rsidR="0094484A" w:rsidRDefault="0094484A" w:rsidP="004F1213">
      <w:pPr>
        <w:ind w:left="1440"/>
        <w:rPr>
          <w:b/>
          <w:i/>
          <w:u w:val="single"/>
        </w:rPr>
      </w:pPr>
      <w:r>
        <w:rPr>
          <w:b/>
          <w:i/>
          <w:u w:val="single"/>
        </w:rPr>
        <w:t>TABULAR EXPLAINATION OF THE ABOVE.</w:t>
      </w:r>
    </w:p>
    <w:p w:rsidR="0094484A" w:rsidRDefault="0094484A" w:rsidP="004F1213">
      <w:pPr>
        <w:ind w:left="1440"/>
      </w:pPr>
      <w:r>
        <w:t xml:space="preserve">The framework of DSDM, in addition to identifying phases of progress, makes use of several development concepts for the creation of the application. The method embraces the use of timeboxing (a strategy seen in other RAD methodologies where individual development iterations consist of Analysis, Design and Implementation) to develop core functionality first and achieve the highest level of benefit to the entire system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 p.129)", "plainTextFormattedCitation" : "(Avison and Fitzgerald, 2006)", "previouslyFormattedCitation" : "(Avison and Fitzgerald, 2006)" }, "properties" : { "noteIndex" : 0 }, "schema" : "https://github.com/citation-style-language/schema/raw/master/csl-citation.json" }</w:instrText>
      </w:r>
      <w:r>
        <w:fldChar w:fldCharType="separate"/>
      </w:r>
      <w:r w:rsidRPr="00F35087">
        <w:rPr>
          <w:noProof/>
        </w:rPr>
        <w:t>(Avison and Fitzgerald, 2006</w:t>
      </w:r>
      <w:r>
        <w:rPr>
          <w:noProof/>
        </w:rPr>
        <w:t>, p.129</w:t>
      </w:r>
      <w:r w:rsidRPr="00F35087">
        <w:rPr>
          <w:noProof/>
        </w:rPr>
        <w:t>)</w:t>
      </w:r>
      <w:r>
        <w:fldChar w:fldCharType="end"/>
      </w:r>
      <w:r>
        <w:t xml:space="preserve"> this is in contrast to conventional development where all system analysis must be completed at the early stages of the process. Additionally, the objectives should be prioritised under the rules of MoSCoW ensuring that the development is not hampered by a wish list of features and instead ensures that the most important functionality can be implemented early on. Joint Application Development (JAD) workshops involve stakeholders in the system meeting to facilitate information gathering and requirement agreements and the use of prototyping within the phased structure provides a base from which the reflection and review process can begin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 p.477)", "plainTextFormattedCitation" : "(Avison and Fitzgerald, 2006)", "previouslyFormattedCitation" : "(Avison and Fitzgerald, 2006)" }, "properties" : { "noteIndex" : 0 }, "schema" : "https://github.com/citation-style-language/schema/raw/master/csl-citation.json" }</w:instrText>
      </w:r>
      <w:r>
        <w:fldChar w:fldCharType="separate"/>
      </w:r>
      <w:r w:rsidRPr="00F35087">
        <w:rPr>
          <w:noProof/>
        </w:rPr>
        <w:t>(Avison and Fitzgerald, 2006</w:t>
      </w:r>
      <w:r>
        <w:rPr>
          <w:noProof/>
        </w:rPr>
        <w:t>, p.477</w:t>
      </w:r>
      <w:r w:rsidRPr="00F35087">
        <w:rPr>
          <w:noProof/>
        </w:rPr>
        <w:t>)</w:t>
      </w:r>
      <w:r>
        <w:fldChar w:fldCharType="end"/>
      </w:r>
      <w:r>
        <w:t>.</w:t>
      </w:r>
    </w:p>
    <w:p w:rsidR="0094484A" w:rsidRDefault="0094484A" w:rsidP="004F1213">
      <w:pPr>
        <w:ind w:left="1440"/>
      </w:pPr>
      <w:r>
        <w:t>MoSCoW identifies the priorities of the system under development and represents the following levels:</w:t>
      </w:r>
    </w:p>
    <w:p w:rsidR="0094484A" w:rsidRDefault="0094484A" w:rsidP="0094484A">
      <w:pPr>
        <w:pStyle w:val="ListParagraph"/>
        <w:widowControl w:val="0"/>
        <w:numPr>
          <w:ilvl w:val="0"/>
          <w:numId w:val="10"/>
        </w:numPr>
        <w:autoSpaceDE w:val="0"/>
        <w:autoSpaceDN w:val="0"/>
        <w:adjustRightInd w:val="0"/>
        <w:spacing w:after="160" w:line="240" w:lineRule="auto"/>
        <w:ind w:left="2160"/>
      </w:pPr>
      <w:r>
        <w:t>Must Have</w:t>
      </w:r>
    </w:p>
    <w:p w:rsidR="0094484A" w:rsidRDefault="0094484A" w:rsidP="0094484A">
      <w:pPr>
        <w:pStyle w:val="ListParagraph"/>
        <w:widowControl w:val="0"/>
        <w:numPr>
          <w:ilvl w:val="1"/>
          <w:numId w:val="10"/>
        </w:numPr>
        <w:autoSpaceDE w:val="0"/>
        <w:autoSpaceDN w:val="0"/>
        <w:adjustRightInd w:val="0"/>
        <w:spacing w:after="160" w:line="240" w:lineRule="auto"/>
        <w:ind w:left="2880"/>
      </w:pPr>
      <w:r>
        <w:t>The minimum functionality</w:t>
      </w:r>
    </w:p>
    <w:p w:rsidR="0094484A" w:rsidRDefault="0094484A" w:rsidP="0094484A">
      <w:pPr>
        <w:pStyle w:val="ListParagraph"/>
        <w:widowControl w:val="0"/>
        <w:numPr>
          <w:ilvl w:val="0"/>
          <w:numId w:val="10"/>
        </w:numPr>
        <w:autoSpaceDE w:val="0"/>
        <w:autoSpaceDN w:val="0"/>
        <w:adjustRightInd w:val="0"/>
        <w:spacing w:after="160" w:line="240" w:lineRule="auto"/>
        <w:ind w:left="2160"/>
      </w:pPr>
      <w:r>
        <w:t>Should Have</w:t>
      </w:r>
    </w:p>
    <w:p w:rsidR="0094484A" w:rsidRDefault="0094484A" w:rsidP="0094484A">
      <w:pPr>
        <w:pStyle w:val="ListParagraph"/>
        <w:widowControl w:val="0"/>
        <w:numPr>
          <w:ilvl w:val="1"/>
          <w:numId w:val="10"/>
        </w:numPr>
        <w:autoSpaceDE w:val="0"/>
        <w:autoSpaceDN w:val="0"/>
        <w:adjustRightInd w:val="0"/>
        <w:spacing w:after="160" w:line="240" w:lineRule="auto"/>
        <w:ind w:left="2880"/>
      </w:pPr>
      <w:r>
        <w:t xml:space="preserve">Important requirements but the system is still usable without their implementation </w:t>
      </w:r>
    </w:p>
    <w:p w:rsidR="0094484A" w:rsidRDefault="0094484A" w:rsidP="0094484A">
      <w:pPr>
        <w:pStyle w:val="ListParagraph"/>
        <w:widowControl w:val="0"/>
        <w:numPr>
          <w:ilvl w:val="0"/>
          <w:numId w:val="10"/>
        </w:numPr>
        <w:autoSpaceDE w:val="0"/>
        <w:autoSpaceDN w:val="0"/>
        <w:adjustRightInd w:val="0"/>
        <w:spacing w:after="160" w:line="240" w:lineRule="auto"/>
        <w:ind w:left="2160"/>
      </w:pPr>
      <w:r>
        <w:t>Could Have</w:t>
      </w:r>
    </w:p>
    <w:p w:rsidR="0094484A" w:rsidRDefault="0094484A" w:rsidP="0094484A">
      <w:pPr>
        <w:pStyle w:val="ListParagraph"/>
        <w:widowControl w:val="0"/>
        <w:numPr>
          <w:ilvl w:val="1"/>
          <w:numId w:val="10"/>
        </w:numPr>
        <w:autoSpaceDE w:val="0"/>
        <w:autoSpaceDN w:val="0"/>
        <w:adjustRightInd w:val="0"/>
        <w:spacing w:after="160" w:line="240" w:lineRule="auto"/>
        <w:ind w:left="2880"/>
      </w:pPr>
      <w:r>
        <w:t>Features that may be beneficial but can be more easily excluded from the incremental level of development</w:t>
      </w:r>
    </w:p>
    <w:p w:rsidR="0094484A" w:rsidRDefault="0094484A" w:rsidP="0094484A">
      <w:pPr>
        <w:pStyle w:val="ListParagraph"/>
        <w:widowControl w:val="0"/>
        <w:numPr>
          <w:ilvl w:val="0"/>
          <w:numId w:val="10"/>
        </w:numPr>
        <w:autoSpaceDE w:val="0"/>
        <w:autoSpaceDN w:val="0"/>
        <w:adjustRightInd w:val="0"/>
        <w:spacing w:after="160" w:line="240" w:lineRule="auto"/>
        <w:ind w:left="2160"/>
      </w:pPr>
      <w:r>
        <w:t>Want to implement but will not be completed in this iteration</w:t>
      </w:r>
    </w:p>
    <w:p w:rsidR="0094484A" w:rsidRDefault="0094484A" w:rsidP="0094484A">
      <w:pPr>
        <w:pStyle w:val="ListParagraph"/>
        <w:widowControl w:val="0"/>
        <w:numPr>
          <w:ilvl w:val="1"/>
          <w:numId w:val="10"/>
        </w:numPr>
        <w:autoSpaceDE w:val="0"/>
        <w:autoSpaceDN w:val="0"/>
        <w:adjustRightInd w:val="0"/>
        <w:spacing w:after="160" w:line="240" w:lineRule="auto"/>
        <w:ind w:left="2880"/>
      </w:pPr>
      <w:r>
        <w:t>Valuable requirements but not critical and can be postponed until further development</w:t>
      </w:r>
    </w:p>
    <w:p w:rsidR="0094484A" w:rsidRDefault="0094484A" w:rsidP="004F1213">
      <w:pPr>
        <w:ind w:left="1440"/>
      </w:pPr>
      <w:r>
        <w:lastRenderedPageBreak/>
        <w:t>This rule set is used both for the entire basis of the development and within each timebox in the project and aid the decision-making process.</w:t>
      </w:r>
    </w:p>
    <w:p w:rsidR="0094484A" w:rsidRDefault="0094484A" w:rsidP="004F1213">
      <w:pPr>
        <w:ind w:left="1440"/>
      </w:pPr>
      <w:r>
        <w:t xml:space="preserve">Timeboxes are individual steps within a given phase in which a requirement should be achieved either fully or in part. It is stated that generally the shorter period a timebox lasts the better as it provides a more manageable way to visualise what may be achieved in this time </w:t>
      </w:r>
      <w:r>
        <w:fldChar w:fldCharType="begin" w:fldLock="1"/>
      </w:r>
      <w:r>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manualFormatting" : "(Stapleton and Consortium, 1997, p.28)", "plainTextFormattedCitation" : "(Stapleton and Consortium, 1997)", "previouslyFormattedCitation" : "(Stapleton and Consortium, 1997)" }, "properties" : { "noteIndex" : 0 }, "schema" : "https://github.com/citation-style-language/schema/raw/master/csl-citation.json" }</w:instrText>
      </w:r>
      <w:r>
        <w:fldChar w:fldCharType="separate"/>
      </w:r>
      <w:r w:rsidRPr="00FA2F85">
        <w:rPr>
          <w:noProof/>
        </w:rPr>
        <w:t>(Stapleton and Consortium, 1997</w:t>
      </w:r>
      <w:r>
        <w:rPr>
          <w:noProof/>
        </w:rPr>
        <w:t>, p.28</w:t>
      </w:r>
      <w:r w:rsidRPr="00FA2F85">
        <w:rPr>
          <w:noProof/>
        </w:rPr>
        <w:t>)</w:t>
      </w:r>
      <w:r>
        <w:fldChar w:fldCharType="end"/>
      </w:r>
      <w:r>
        <w:t>. The primary goal of a timebox is to ensure that the iterative phases do not become indefinite cycles of development, each timebox will undergo three phases:</w:t>
      </w:r>
    </w:p>
    <w:p w:rsidR="0094484A" w:rsidRDefault="0094484A" w:rsidP="0094484A">
      <w:pPr>
        <w:pStyle w:val="ListParagraph"/>
        <w:widowControl w:val="0"/>
        <w:numPr>
          <w:ilvl w:val="0"/>
          <w:numId w:val="11"/>
        </w:numPr>
        <w:autoSpaceDE w:val="0"/>
        <w:autoSpaceDN w:val="0"/>
        <w:adjustRightInd w:val="0"/>
        <w:spacing w:after="160" w:line="240" w:lineRule="auto"/>
        <w:ind w:left="2160"/>
      </w:pPr>
      <w:r>
        <w:t>Investigation</w:t>
      </w:r>
    </w:p>
    <w:p w:rsidR="0094484A" w:rsidRDefault="0094484A" w:rsidP="0094484A">
      <w:pPr>
        <w:pStyle w:val="ListParagraph"/>
        <w:widowControl w:val="0"/>
        <w:numPr>
          <w:ilvl w:val="1"/>
          <w:numId w:val="11"/>
        </w:numPr>
        <w:autoSpaceDE w:val="0"/>
        <w:autoSpaceDN w:val="0"/>
        <w:adjustRightInd w:val="0"/>
        <w:spacing w:after="160" w:line="240" w:lineRule="auto"/>
        <w:ind w:left="2880"/>
      </w:pPr>
      <w:r>
        <w:t xml:space="preserve">A first pass ensuring that activity is correctly targeted </w:t>
      </w:r>
    </w:p>
    <w:p w:rsidR="0094484A" w:rsidRDefault="0094484A" w:rsidP="0094484A">
      <w:pPr>
        <w:pStyle w:val="ListParagraph"/>
        <w:widowControl w:val="0"/>
        <w:numPr>
          <w:ilvl w:val="0"/>
          <w:numId w:val="11"/>
        </w:numPr>
        <w:autoSpaceDE w:val="0"/>
        <w:autoSpaceDN w:val="0"/>
        <w:adjustRightInd w:val="0"/>
        <w:spacing w:after="160" w:line="240" w:lineRule="auto"/>
        <w:ind w:left="2160"/>
      </w:pPr>
      <w:r>
        <w:t>Refinement</w:t>
      </w:r>
    </w:p>
    <w:p w:rsidR="0094484A" w:rsidRDefault="0094484A" w:rsidP="0094484A">
      <w:pPr>
        <w:pStyle w:val="ListParagraph"/>
        <w:widowControl w:val="0"/>
        <w:numPr>
          <w:ilvl w:val="1"/>
          <w:numId w:val="11"/>
        </w:numPr>
        <w:autoSpaceDE w:val="0"/>
        <w:autoSpaceDN w:val="0"/>
        <w:adjustRightInd w:val="0"/>
        <w:spacing w:after="160" w:line="240" w:lineRule="auto"/>
        <w:ind w:left="2880"/>
      </w:pPr>
      <w:r>
        <w:t>Improvements from the investigation are made to ensure that the deliverables will be achieved</w:t>
      </w:r>
    </w:p>
    <w:p w:rsidR="0094484A" w:rsidRDefault="0094484A" w:rsidP="0094484A">
      <w:pPr>
        <w:pStyle w:val="ListParagraph"/>
        <w:widowControl w:val="0"/>
        <w:numPr>
          <w:ilvl w:val="0"/>
          <w:numId w:val="11"/>
        </w:numPr>
        <w:autoSpaceDE w:val="0"/>
        <w:autoSpaceDN w:val="0"/>
        <w:adjustRightInd w:val="0"/>
        <w:spacing w:after="160" w:line="240" w:lineRule="auto"/>
        <w:ind w:left="2160"/>
      </w:pPr>
      <w:r>
        <w:t>Consolidation</w:t>
      </w:r>
    </w:p>
    <w:p w:rsidR="0094484A" w:rsidRDefault="0094484A" w:rsidP="0094484A">
      <w:pPr>
        <w:pStyle w:val="ListParagraph"/>
        <w:widowControl w:val="0"/>
        <w:numPr>
          <w:ilvl w:val="1"/>
          <w:numId w:val="11"/>
        </w:numPr>
        <w:autoSpaceDE w:val="0"/>
        <w:autoSpaceDN w:val="0"/>
        <w:adjustRightInd w:val="0"/>
        <w:spacing w:after="160" w:line="240" w:lineRule="auto"/>
        <w:ind w:left="2880"/>
      </w:pPr>
      <w:r>
        <w:t>Ensure that the deliverable is complete and is in keeping with the project</w:t>
      </w:r>
    </w:p>
    <w:p w:rsidR="0094484A" w:rsidRDefault="0094484A" w:rsidP="004F1213">
      <w:pPr>
        <w:ind w:left="1440"/>
      </w:pPr>
      <w:r>
        <w:t>These phases plot to documented meetings or checkpoints that comprise of establishing relative priorities through MoSCoW for the timebox based on reflection from previously undertaken timeboxes, progress is checked at the refinement phase and deliverables are checked to be on track and finally the consolidation phase checks against the quality criteria established at the beginning of the timebox. Each phase encountered enforces a check point at the beginning and end of its segment.</w:t>
      </w:r>
    </w:p>
    <w:p w:rsidR="0094484A" w:rsidRPr="002C485B" w:rsidRDefault="0094484A" w:rsidP="004F1213">
      <w:pPr>
        <w:ind w:left="1440"/>
        <w:rPr>
          <w:b/>
          <w:i/>
          <w:u w:val="single"/>
        </w:rPr>
      </w:pPr>
      <w:r>
        <w:rPr>
          <w:b/>
          <w:i/>
          <w:u w:val="single"/>
        </w:rPr>
        <w:t>DIAGRAMATIC EXPLAINATION OF THE ABOVE.</w:t>
      </w:r>
    </w:p>
    <w:p w:rsidR="0094484A" w:rsidRDefault="0094484A" w:rsidP="004F1213">
      <w:pPr>
        <w:ind w:left="1440"/>
      </w:pPr>
      <w:r>
        <w:t xml:space="preserve">No specific tools and techniques are enforced until the DSDM method but it does recommend that models are developed to at least a minimum standard where maintenance can take place, this includes well-structured and well documented code referencing its purpose and any changes. Additional documentation should include context diagrams, an overview diagram and document, descriptions and models of each component and how they interact with each other, data structures and documents specifying design decisions. The developer may utilise either object-oriented analysis techniques or structured design and analysis techniques within the framework to best meet the requirements of the product. It is important that the analysis and design techniques are acknowledged prior to the initiation of the development process. Core models to the system development should be reviewed for content and accuracy as the system evolves throughout the iterative process </w:t>
      </w:r>
      <w:r>
        <w:fldChar w:fldCharType="begin" w:fldLock="1"/>
      </w:r>
      <w:r>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manualFormatting" : "(Stapleton and Consortium, 1997, pp.19-25)", "plainTextFormattedCitation" : "(Stapleton and Consortium, 1997)", "previouslyFormattedCitation" : "(Stapleton and Consortium, 1997)" }, "properties" : { "noteIndex" : 0 }, "schema" : "https://github.com/citation-style-language/schema/raw/master/csl-citation.json" }</w:instrText>
      </w:r>
      <w:r>
        <w:fldChar w:fldCharType="separate"/>
      </w:r>
      <w:r w:rsidRPr="00A41481">
        <w:rPr>
          <w:noProof/>
        </w:rPr>
        <w:t>(Stapleton and Consortium, 1997</w:t>
      </w:r>
      <w:r>
        <w:rPr>
          <w:noProof/>
        </w:rPr>
        <w:t>, pp.19-25</w:t>
      </w:r>
      <w:r w:rsidRPr="00A41481">
        <w:rPr>
          <w:noProof/>
        </w:rPr>
        <w:t>)</w:t>
      </w:r>
      <w:r>
        <w:fldChar w:fldCharType="end"/>
      </w:r>
      <w:r>
        <w:t xml:space="preserve">.  </w:t>
      </w:r>
    </w:p>
    <w:p w:rsidR="00656AB0" w:rsidRPr="00656AB0" w:rsidRDefault="0094484A" w:rsidP="004F1213">
      <w:pPr>
        <w:ind w:left="1440"/>
      </w:pPr>
      <w:r>
        <w:t>The method was developed by the DSDM Consortium in 1994, originally consisting of 17 member companies with a</w:t>
      </w:r>
      <w:r w:rsidR="00035409">
        <w:t>n</w:t>
      </w:r>
      <w:r>
        <w:t xml:space="preserve"> interest in RAD this has grown to several hundreds of members including IBM and The Ministry of Defence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 p.473)", "plainTextFormattedCitation" : "(Avison and Fitzgerald, 2006)", "previouslyFormattedCitation" : "(Avison and Fitzgerald, 2006)" }, "properties" : { "noteIndex" : 0 }, "schema" : "https://github.com/citation-style-language/schema/raw/master/csl-citation.json" }</w:instrText>
      </w:r>
      <w:r>
        <w:fldChar w:fldCharType="separate"/>
      </w:r>
      <w:r w:rsidRPr="0084569B">
        <w:rPr>
          <w:noProof/>
        </w:rPr>
        <w:t>(Avison and Fitzgerald, 2006</w:t>
      </w:r>
      <w:r>
        <w:rPr>
          <w:noProof/>
        </w:rPr>
        <w:t>, p.473</w:t>
      </w:r>
      <w:r w:rsidRPr="0084569B">
        <w:rPr>
          <w:noProof/>
        </w:rPr>
        <w:t>)</w:t>
      </w:r>
      <w:r>
        <w:fldChar w:fldCharType="end"/>
      </w:r>
      <w:r>
        <w:t>.</w:t>
      </w:r>
    </w:p>
    <w:p w:rsidR="002B0FD3" w:rsidRDefault="00694368" w:rsidP="002B0FD3">
      <w:pPr>
        <w:pStyle w:val="Heading3"/>
        <w:numPr>
          <w:ilvl w:val="2"/>
          <w:numId w:val="4"/>
        </w:numPr>
      </w:pPr>
      <w:bookmarkStart w:id="22" w:name="_Toc523091551"/>
      <w:r>
        <w:t xml:space="preserve">Methodology Role </w:t>
      </w:r>
      <w:r w:rsidR="00282D07">
        <w:t>i</w:t>
      </w:r>
      <w:r>
        <w:t>n Project Planning</w:t>
      </w:r>
      <w:bookmarkEnd w:id="22"/>
    </w:p>
    <w:p w:rsidR="002B0FD3" w:rsidRDefault="002B0FD3" w:rsidP="002B0FD3">
      <w:pPr>
        <w:ind w:left="1440"/>
      </w:pPr>
      <w:r>
        <w:t xml:space="preserve">Some of the key features of a software development methodology focus on the delivery and management of an application within the identified constraints, frequently time and cost, therefore the methodology provides a life cycle view of the application which can be utilised when working to determine the required time scales and resources that will be required throughout the software development. Software development methods and frameworks contribute to the greater picture of project planning through the </w:t>
      </w:r>
      <w:r>
        <w:lastRenderedPageBreak/>
        <w:t xml:space="preserve">shared themes of managing the progress of building a system but do not fully encompass the scope of project management. </w:t>
      </w:r>
    </w:p>
    <w:p w:rsidR="002B0FD3" w:rsidRDefault="002B0FD3" w:rsidP="002B0FD3">
      <w:pPr>
        <w:ind w:left="1440"/>
      </w:pPr>
      <w:r>
        <w:t xml:space="preserve">The primary facets of project management are concerned with the estimation of resources and scheduling of the stages of the development. For these tasks, a different toolset exists to aid in the planning stages, tools such as Gantt charts and job lists help to identify the timing requirements of everyone associated with the development </w:t>
      </w:r>
      <w:r>
        <w:fldChar w:fldCharType="begin" w:fldLock="1"/>
      </w:r>
      <w:r w:rsidR="003A1D89">
        <w:instrText>ADDIN CSL_CITATION { "citationItems" : [ { "id" : "ITEM-1", "itemData" : { "ISBN" : "9780077111038;0077111036;", "author" : [ { "dropping-particle" : "", "family" : "Britton", "given" : "Carol", "non-dropping-particle" : "", "parse-names" : false, "suffix" : "" }, { "dropping-particle" : "", "family" : "Doake", "given" : "Jill", "non-dropping-particle" : "", "parse-names" : false, "suffix" : "" } ], "edition" : "4th ", "id" : "ITEM-1", "issued" : { "date-parts" : [ [ "2006" ] ] }, "publisher" : "McGraw-Hill ", "publisher-place" : "London ", "title" : "Software system development: a gentle introduction ", "type" : "article" }, "uris" : [ "http://www.mendeley.com/documents/?uuid=3d3bc5a8-0ebf-4a5d-889a-8d46f0a6935e" ] } ], "mendeley" : { "formattedCitation" : "(Britton and Doake, 2006)", "manualFormatting" : "(Britton and Doake, 2006, pp.190-197)", "plainTextFormattedCitation" : "(Britton and Doake, 2006)", "previouslyFormattedCitation" : "(Britton and Doake, 2006)" }, "properties" : { "noteIndex" : 0 }, "schema" : "https://github.com/citation-style-language/schema/raw/master/csl-citation.json" }</w:instrText>
      </w:r>
      <w:r>
        <w:fldChar w:fldCharType="separate"/>
      </w:r>
      <w:r w:rsidRPr="00A06140">
        <w:rPr>
          <w:noProof/>
        </w:rPr>
        <w:t>(Britton and Doake, 2006</w:t>
      </w:r>
      <w:r>
        <w:rPr>
          <w:noProof/>
        </w:rPr>
        <w:t>, pp.190-197</w:t>
      </w:r>
      <w:r w:rsidRPr="00A06140">
        <w:rPr>
          <w:noProof/>
        </w:rPr>
        <w:t>)</w:t>
      </w:r>
      <w:r>
        <w:fldChar w:fldCharType="end"/>
      </w:r>
      <w:r>
        <w:t xml:space="preserve">. Project management also provides a series of contingency systems which can be used in the event of an issue arising within the development process. </w:t>
      </w:r>
    </w:p>
    <w:p w:rsidR="002B0FD3" w:rsidRDefault="002B0FD3" w:rsidP="002B0FD3">
      <w:pPr>
        <w:ind w:left="1440"/>
      </w:pPr>
      <w:r>
        <w:t xml:space="preserve">Project plans can be derived, through analysis, from the information that is gained when applying a methodology to a specific problem area. The methodology provides an overview of the tasks to be tackled and the series of tools which will be used in addressing each step. Consequently, the project manager is able to determine how the time frames, that have been acknowledged when mapping the methodology to the problem area, can be best utilised and where they will fit within the strategy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 p.75)", "plainTextFormattedCitation" : "(Avison and Fitzgerald, 2006)", "previouslyFormattedCitation" : "(Avison and Fitzgerald, 2006)" }, "properties" : { "noteIndex" : 0 }, "schema" : "https://github.com/citation-style-language/schema/raw/master/csl-citation.json" }</w:instrText>
      </w:r>
      <w:r>
        <w:fldChar w:fldCharType="separate"/>
      </w:r>
      <w:r w:rsidRPr="00325138">
        <w:rPr>
          <w:noProof/>
        </w:rPr>
        <w:t>(Avison and Fitzgerald, 2006</w:t>
      </w:r>
      <w:r>
        <w:rPr>
          <w:noProof/>
        </w:rPr>
        <w:t>, p.75</w:t>
      </w:r>
      <w:r w:rsidRPr="00325138">
        <w:rPr>
          <w:noProof/>
        </w:rPr>
        <w:t>)</w:t>
      </w:r>
      <w:r>
        <w:fldChar w:fldCharType="end"/>
      </w:r>
      <w:r>
        <w:t xml:space="preserve">. As the development progresses, these time frames may be monitored against an initial plan to ensure that the project is on track to meet deadlines </w:t>
      </w:r>
      <w:r>
        <w:fldChar w:fldCharType="begin" w:fldLock="1"/>
      </w:r>
      <w:r w:rsidR="003A1D89">
        <w:instrText>ADDIN CSL_CITATION { "citationItems" : [ { "id" : "ITEM-1", "itemData" : { "ISBN" : "9780077111038;0077111036;", "author" : [ { "dropping-particle" : "", "family" : "Britton", "given" : "Carol", "non-dropping-particle" : "", "parse-names" : false, "suffix" : "" }, { "dropping-particle" : "", "family" : "Doake", "given" : "Jill", "non-dropping-particle" : "", "parse-names" : false, "suffix" : "" } ], "edition" : "4th ", "id" : "ITEM-1", "issued" : { "date-parts" : [ [ "2006" ] ] }, "publisher" : "McGraw-Hill ", "publisher-place" : "London ", "title" : "Software system development: a gentle introduction ", "type" : "article" }, "uris" : [ "http://www.mendeley.com/documents/?uuid=3d3bc5a8-0ebf-4a5d-889a-8d46f0a6935e" ] } ], "mendeley" : { "formattedCitation" : "(Britton and Doake, 2006)", "manualFormatting" : "(Britton and Doake, 2006, p.193)", "plainTextFormattedCitation" : "(Britton and Doake, 2006)", "previouslyFormattedCitation" : "(Britton and Doake, 2006)" }, "properties" : { "noteIndex" : 0 }, "schema" : "https://github.com/citation-style-language/schema/raw/master/csl-citation.json" }</w:instrText>
      </w:r>
      <w:r>
        <w:fldChar w:fldCharType="separate"/>
      </w:r>
      <w:r w:rsidRPr="002F4866">
        <w:rPr>
          <w:noProof/>
        </w:rPr>
        <w:t>(Britton and Doake, 2006</w:t>
      </w:r>
      <w:r>
        <w:rPr>
          <w:noProof/>
        </w:rPr>
        <w:t>, p.193</w:t>
      </w:r>
      <w:r w:rsidRPr="002F4866">
        <w:rPr>
          <w:noProof/>
        </w:rPr>
        <w:t>)</w:t>
      </w:r>
      <w:r>
        <w:fldChar w:fldCharType="end"/>
      </w:r>
      <w:r>
        <w:t xml:space="preserve">. As the project develops a picture is formed which shows a gradual transition between what was intended to happen and what has actually happened. </w:t>
      </w:r>
    </w:p>
    <w:p w:rsidR="002B0FD3" w:rsidRDefault="002B0FD3" w:rsidP="002B0FD3">
      <w:pPr>
        <w:ind w:left="1440"/>
      </w:pPr>
      <w:r>
        <w:t>Although the specific allocations of time</w:t>
      </w:r>
      <w:r w:rsidRPr="00F8444D">
        <w:t xml:space="preserve"> </w:t>
      </w:r>
      <w:r>
        <w:t xml:space="preserve">and other available resource, factoring in a static deadline and developers available, may have to be decided prior to the initiation of any development; when a development method is used in conjunction with a project plan it is possible to determine both a technical view of work to be done and a managerial view of resources respectively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 p.74)", "plainTextFormattedCitation" : "(Avison and Fitzgerald, 2006)", "previouslyFormattedCitation" : "(Avison and Fitzgerald, 2006)" }, "properties" : { "noteIndex" : 0 }, "schema" : "https://github.com/citation-style-language/schema/raw/master/csl-citation.json" }</w:instrText>
      </w:r>
      <w:r>
        <w:fldChar w:fldCharType="separate"/>
      </w:r>
      <w:r w:rsidRPr="00F8444D">
        <w:rPr>
          <w:noProof/>
        </w:rPr>
        <w:t>(Avison and Fitzgerald, 2006</w:t>
      </w:r>
      <w:r>
        <w:rPr>
          <w:noProof/>
        </w:rPr>
        <w:t>, p.74</w:t>
      </w:r>
      <w:r w:rsidRPr="00F8444D">
        <w:rPr>
          <w:noProof/>
        </w:rPr>
        <w:t>)</w:t>
      </w:r>
      <w:r>
        <w:fldChar w:fldCharType="end"/>
      </w:r>
      <w:r>
        <w:t>. The specific allocations of a variety of project components can be mapped as a result of the work flow layout determined by the development strategy.</w:t>
      </w:r>
    </w:p>
    <w:p w:rsidR="002B0FD3" w:rsidRDefault="002B0FD3" w:rsidP="002B0FD3">
      <w:pPr>
        <w:ind w:left="1440"/>
      </w:pPr>
      <w:r>
        <w:t xml:space="preserve">Additional tasks under the umbrella of project management include the communication, administration and documentation of non-technical events throughout the development. Quality management is a core duty of any project management plan, ensuring that the deliverables are met to the agreed list of standards and where possible tested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 p.76)", "plainTextFormattedCitation" : "(Avison and Fitzgerald, 2006)", "previouslyFormattedCitation" : "(Avison and Fitzgerald, 2006)" }, "properties" : { "noteIndex" : 0 }, "schema" : "https://github.com/citation-style-language/schema/raw/master/csl-citation.json" }</w:instrText>
      </w:r>
      <w:r>
        <w:fldChar w:fldCharType="separate"/>
      </w:r>
      <w:r w:rsidRPr="00325138">
        <w:rPr>
          <w:noProof/>
        </w:rPr>
        <w:t>(Avison and Fitzgerald, 2006</w:t>
      </w:r>
      <w:r>
        <w:rPr>
          <w:noProof/>
        </w:rPr>
        <w:t>, p.76</w:t>
      </w:r>
      <w:r w:rsidRPr="00325138">
        <w:rPr>
          <w:noProof/>
        </w:rPr>
        <w:t>)</w:t>
      </w:r>
      <w:r>
        <w:fldChar w:fldCharType="end"/>
      </w:r>
      <w:r>
        <w:t xml:space="preserve">. Quality may consist of elements where a metric can be applied, such as timing performances, </w:t>
      </w:r>
      <w:r w:rsidRPr="001C011E">
        <w:t>quantitative</w:t>
      </w:r>
      <w:r>
        <w:t xml:space="preserve"> elements can be proven through tests and the project management should ensure that the testing strategy identified within the methodology accurately reflects the agreed points. Alternative qualitative values may not be easily applied to a metric; it is possible to determine, through the use of another project management tool Key Performance Indicators (KPIs) a measure of how satisfied an individual may be with these attributes and by conducting a number of tests with a variety of entities it is possible to establish some clarity with the more abstract areas of a project. </w:t>
      </w:r>
    </w:p>
    <w:p w:rsidR="002B0FD3" w:rsidRDefault="002B0FD3" w:rsidP="002B0FD3">
      <w:pPr>
        <w:ind w:left="1440"/>
      </w:pPr>
      <w:r>
        <w:t xml:space="preserve">A variety of methodologies have been developed that are designed to better assist the project management. PRINCE is a methodology which defines project management aspects of a system under development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 p.74)", "plainTextFormattedCitation" : "(Avison and Fitzgerald, 2006)", "previouslyFormattedCitation" : "(Avison and Fitzgerald, 2006)" }, "properties" : { "noteIndex" : 0 }, "schema" : "https://github.com/citation-style-language/schema/raw/master/csl-citation.json" }</w:instrText>
      </w:r>
      <w:r>
        <w:fldChar w:fldCharType="separate"/>
      </w:r>
      <w:r w:rsidRPr="00430914">
        <w:rPr>
          <w:noProof/>
        </w:rPr>
        <w:t>(Avison and Fitzgerald, 2006</w:t>
      </w:r>
      <w:r>
        <w:rPr>
          <w:noProof/>
        </w:rPr>
        <w:t>, p.74</w:t>
      </w:r>
      <w:r w:rsidRPr="00430914">
        <w:rPr>
          <w:noProof/>
        </w:rPr>
        <w:t>)</w:t>
      </w:r>
      <w:r>
        <w:fldChar w:fldCharType="end"/>
      </w:r>
      <w:r>
        <w:t>.</w:t>
      </w:r>
    </w:p>
    <w:p w:rsidR="002B0FD3" w:rsidRPr="002B0FD3" w:rsidRDefault="002B0FD3" w:rsidP="002B0FD3"/>
    <w:p w:rsidR="00E12176" w:rsidRDefault="00E12176" w:rsidP="00E12176">
      <w:pPr>
        <w:pStyle w:val="Heading2"/>
        <w:numPr>
          <w:ilvl w:val="1"/>
          <w:numId w:val="4"/>
        </w:numPr>
      </w:pPr>
      <w:bookmarkStart w:id="23" w:name="_Ref523002226"/>
      <w:bookmarkStart w:id="24" w:name="_Toc523091552"/>
      <w:r>
        <w:lastRenderedPageBreak/>
        <w:t>System Development Life Cycle</w:t>
      </w:r>
      <w:bookmarkEnd w:id="23"/>
      <w:bookmarkEnd w:id="24"/>
      <w:r>
        <w:tab/>
      </w:r>
    </w:p>
    <w:p w:rsidR="002A5699" w:rsidRDefault="002A5699" w:rsidP="002A5699">
      <w:pPr>
        <w:ind w:left="720"/>
      </w:pPr>
      <w:r>
        <w:t xml:space="preserve">The conventional System Development Life Cycle model was established to address the requirements for providing a structured approach to the development of software systems. Many different methods and frameworks have </w:t>
      </w:r>
      <w:r w:rsidR="004E2D77">
        <w:t>been defined since each proposing a different view of the life cycle.</w:t>
      </w:r>
    </w:p>
    <w:p w:rsidR="004E2D77" w:rsidRDefault="004E2D77" w:rsidP="002A5699">
      <w:pPr>
        <w:ind w:left="720"/>
      </w:pPr>
      <w:r>
        <w:t xml:space="preserve">For the chosen development method, as stated in Section </w:t>
      </w:r>
      <w:r w:rsidR="00035409">
        <w:fldChar w:fldCharType="begin"/>
      </w:r>
      <w:r w:rsidR="00035409">
        <w:instrText xml:space="preserve"> REF _Ref523002182 \r \h </w:instrText>
      </w:r>
      <w:r w:rsidR="00035409">
        <w:fldChar w:fldCharType="separate"/>
      </w:r>
      <w:r w:rsidR="00035409">
        <w:t>2.1.2</w:t>
      </w:r>
      <w:r w:rsidR="00035409">
        <w:fldChar w:fldCharType="end"/>
      </w:r>
      <w:r>
        <w:t xml:space="preserve">, </w:t>
      </w:r>
      <w:r w:rsidR="00F10B08">
        <w:t>the life cycle is defined as five phases. These phases are described in the following subsections</w:t>
      </w:r>
      <w:r w:rsidR="000A7C50">
        <w:t xml:space="preserve">, in accordance to the DSDM Method in Practice </w:t>
      </w:r>
      <w:r w:rsidR="000A7C50">
        <w:fldChar w:fldCharType="begin" w:fldLock="1"/>
      </w:r>
      <w:r w:rsidR="000A7C50">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manualFormatting" : "(Stapleton and Consortium, 1997, pp.3-10)", "plainTextFormattedCitation" : "(Stapleton and Consortium, 1997)", "previouslyFormattedCitation" : "(Stapleton and Consortium, 1997)" }, "properties" : { "noteIndex" : 0 }, "schema" : "https://github.com/citation-style-language/schema/raw/master/csl-citation.json" }</w:instrText>
      </w:r>
      <w:r w:rsidR="000A7C50">
        <w:fldChar w:fldCharType="separate"/>
      </w:r>
      <w:r w:rsidR="000A7C50" w:rsidRPr="000A7C50">
        <w:rPr>
          <w:noProof/>
        </w:rPr>
        <w:t>(Stapleton and Consortium, 1997</w:t>
      </w:r>
      <w:r w:rsidR="000A7C50">
        <w:rPr>
          <w:noProof/>
        </w:rPr>
        <w:t>, pp.3-10</w:t>
      </w:r>
      <w:r w:rsidR="000A7C50" w:rsidRPr="000A7C50">
        <w:rPr>
          <w:noProof/>
        </w:rPr>
        <w:t>)</w:t>
      </w:r>
      <w:r w:rsidR="000A7C50">
        <w:fldChar w:fldCharType="end"/>
      </w:r>
      <w:r w:rsidR="00F10B08">
        <w:t>, describing the actions which should take place throughout each point and serves as a device from which the</w:t>
      </w:r>
      <w:r w:rsidR="000A192A">
        <w:t xml:space="preserve"> specifics of the</w:t>
      </w:r>
      <w:r w:rsidR="00F10B08">
        <w:t xml:space="preserve"> project plan can be derived. </w:t>
      </w:r>
    </w:p>
    <w:p w:rsidR="008221BF" w:rsidRDefault="008221BF" w:rsidP="008221BF">
      <w:pPr>
        <w:pStyle w:val="Heading3"/>
        <w:numPr>
          <w:ilvl w:val="2"/>
          <w:numId w:val="4"/>
        </w:numPr>
      </w:pPr>
      <w:bookmarkStart w:id="25" w:name="_Toc523091553"/>
      <w:r>
        <w:t>Feasibility Study</w:t>
      </w:r>
      <w:bookmarkEnd w:id="25"/>
    </w:p>
    <w:p w:rsidR="00CB0B2D" w:rsidRDefault="001B6EF8" w:rsidP="00CB0B2D">
      <w:pPr>
        <w:ind w:left="1440"/>
      </w:pPr>
      <w:r>
        <w:t xml:space="preserve">This initial phase is designed to determine whether DSDM is the correct approach to the proposed solution development. Additional, common areas of feasibility studies are also undertaken at this point such as identifying the problem definition, the technical requirements of the proposal and the resource impact. Ultimately these attributes of the problem area should assist in the answering of the primary concern; to identify whether DSDM is appropriate, as answered in Section </w:t>
      </w:r>
      <w:r w:rsidR="00650FC9">
        <w:fldChar w:fldCharType="begin"/>
      </w:r>
      <w:r w:rsidR="00650FC9">
        <w:instrText xml:space="preserve"> REF _Ref523002124 \r \h </w:instrText>
      </w:r>
      <w:r w:rsidR="00650FC9">
        <w:fldChar w:fldCharType="separate"/>
      </w:r>
      <w:r w:rsidR="00650FC9">
        <w:t>2.1.2</w:t>
      </w:r>
      <w:r w:rsidR="00650FC9">
        <w:fldChar w:fldCharType="end"/>
      </w:r>
      <w:r>
        <w:t xml:space="preserve">, in its framework and strategy to be applied in the development of the proposed solution. </w:t>
      </w:r>
    </w:p>
    <w:p w:rsidR="001B6EF8" w:rsidRDefault="001B6EF8" w:rsidP="00CB0B2D">
      <w:pPr>
        <w:ind w:left="1440"/>
      </w:pPr>
      <w:r>
        <w:t xml:space="preserve">This stage should produce a feasibility </w:t>
      </w:r>
      <w:r w:rsidR="00FB4C2F">
        <w:t>study</w:t>
      </w:r>
      <w:r>
        <w:t xml:space="preserve">; which </w:t>
      </w:r>
      <w:r w:rsidR="006E6B5C">
        <w:t>for</w:t>
      </w:r>
      <w:r>
        <w:t xml:space="preserve"> this study can be identified as section </w:t>
      </w:r>
      <w:r w:rsidR="00650FC9">
        <w:fldChar w:fldCharType="begin"/>
      </w:r>
      <w:r w:rsidR="00650FC9">
        <w:instrText xml:space="preserve"> REF _Ref523002133 \r \h </w:instrText>
      </w:r>
      <w:r w:rsidR="00650FC9">
        <w:fldChar w:fldCharType="separate"/>
      </w:r>
      <w:r w:rsidR="00650FC9">
        <w:t>2.0</w:t>
      </w:r>
      <w:r w:rsidR="00650FC9">
        <w:fldChar w:fldCharType="end"/>
      </w:r>
      <w:r w:rsidR="00650FC9">
        <w:t xml:space="preserve"> </w:t>
      </w:r>
      <w:r>
        <w:t>of this document, an outlined plan for development and possibly the production of a prototype to demonstrate the validit</w:t>
      </w:r>
      <w:r w:rsidR="00CB201C">
        <w:t>y of the proposal. The prototyping at this stage</w:t>
      </w:r>
      <w:r>
        <w:t xml:space="preserve"> may not be undertaken </w:t>
      </w:r>
      <w:r w:rsidR="00CB201C">
        <w:t xml:space="preserve">if components of the system require further understanding. </w:t>
      </w:r>
    </w:p>
    <w:p w:rsidR="008221BF" w:rsidRDefault="008221BF" w:rsidP="008221BF">
      <w:pPr>
        <w:pStyle w:val="Heading3"/>
        <w:numPr>
          <w:ilvl w:val="2"/>
          <w:numId w:val="4"/>
        </w:numPr>
      </w:pPr>
      <w:bookmarkStart w:id="26" w:name="_Toc523091554"/>
      <w:r>
        <w:t>Business Study</w:t>
      </w:r>
      <w:bookmarkEnd w:id="26"/>
    </w:p>
    <w:p w:rsidR="00143039" w:rsidRDefault="003A3A45" w:rsidP="00143039">
      <w:pPr>
        <w:ind w:left="1440"/>
      </w:pPr>
      <w:r>
        <w:t xml:space="preserve">The second phase forms the foundation from which all work will be completed throughout the development and beyond. </w:t>
      </w:r>
      <w:r w:rsidR="004570D9">
        <w:t>It is intended for this section of the work flow to be short and assess the understandings of operational and technical constraints moving forward.</w:t>
      </w:r>
      <w:r w:rsidR="00B352EE">
        <w:t xml:space="preserve"> The overall theme of the business study is to identify the </w:t>
      </w:r>
      <w:r w:rsidR="00FE7358">
        <w:t xml:space="preserve">processes to be automated and the requirements associated with these processes. </w:t>
      </w:r>
    </w:p>
    <w:p w:rsidR="00FE7358" w:rsidRDefault="00FE7358" w:rsidP="00143039">
      <w:pPr>
        <w:ind w:left="1440"/>
      </w:pPr>
      <w:r>
        <w:t xml:space="preserve">As, under strict DSDM, this area would make use of large group of stakeholders in a workshop style environment to determine </w:t>
      </w:r>
      <w:r w:rsidR="005F13CF">
        <w:t xml:space="preserve">the high-level requirements (with the lower level and more specific requirements being recognised at a later stage) it has been slightly modified for the purpose of the final year project. </w:t>
      </w:r>
      <w:r w:rsidR="007F7ED5">
        <w:t>With the goal being to understand the processes being developed, this area has been utilised for primary research and literature review to achieve the same aim as the system being proposed more closely aligns with a research task than necessarily a business oriented application</w:t>
      </w:r>
      <w:r w:rsidR="002774A4">
        <w:t xml:space="preserve"> and as a result this study has been extended from the strict DSDM approach.</w:t>
      </w:r>
    </w:p>
    <w:p w:rsidR="00243776" w:rsidRDefault="00243776" w:rsidP="00143039">
      <w:pPr>
        <w:ind w:left="1440"/>
      </w:pPr>
      <w:r>
        <w:t xml:space="preserve">During the study, the list of high level requirements should be prioritised under the MoSCoW rules. This prioritisation is led by the technical and timing constraints that are imposed on the project. </w:t>
      </w:r>
    </w:p>
    <w:p w:rsidR="005D629E" w:rsidRDefault="005D629E" w:rsidP="00143039">
      <w:pPr>
        <w:ind w:left="1440"/>
      </w:pPr>
      <w:r>
        <w:t>As the research and understanding is developed, overview models of the proposed solution should be developed to aid in the later design and analysis stage</w:t>
      </w:r>
      <w:r w:rsidR="005540DE">
        <w:t xml:space="preserve">s. </w:t>
      </w:r>
      <w:r w:rsidR="007C6B15">
        <w:t>If utilising a structured analysis approach t</w:t>
      </w:r>
      <w:r w:rsidR="005540DE">
        <w:t xml:space="preserve">hese diagrams would most likely consist of: </w:t>
      </w:r>
    </w:p>
    <w:p w:rsidR="005540DE" w:rsidRDefault="005540DE" w:rsidP="005540DE">
      <w:pPr>
        <w:pStyle w:val="ListParagraph"/>
        <w:numPr>
          <w:ilvl w:val="0"/>
          <w:numId w:val="12"/>
        </w:numPr>
      </w:pPr>
      <w:r>
        <w:lastRenderedPageBreak/>
        <w:t>Dataflow diagram of high level processes</w:t>
      </w:r>
    </w:p>
    <w:p w:rsidR="005540DE" w:rsidRDefault="007C6B15" w:rsidP="005540DE">
      <w:pPr>
        <w:pStyle w:val="ListParagraph"/>
        <w:numPr>
          <w:ilvl w:val="0"/>
          <w:numId w:val="12"/>
        </w:numPr>
      </w:pPr>
      <w:r>
        <w:t>Entity-relationship diagram</w:t>
      </w:r>
    </w:p>
    <w:p w:rsidR="007C6B15" w:rsidRDefault="007C6B15" w:rsidP="007C6B15">
      <w:pPr>
        <w:ind w:left="1440"/>
      </w:pPr>
      <w:r>
        <w:t>Alternatively, if the system was designed with an object-oriented approach:</w:t>
      </w:r>
    </w:p>
    <w:p w:rsidR="007C6B15" w:rsidRDefault="007C6B15" w:rsidP="007C6B15">
      <w:pPr>
        <w:pStyle w:val="ListParagraph"/>
        <w:numPr>
          <w:ilvl w:val="0"/>
          <w:numId w:val="13"/>
        </w:numPr>
      </w:pPr>
      <w:r>
        <w:t>Business Object Model</w:t>
      </w:r>
    </w:p>
    <w:p w:rsidR="007F4F34" w:rsidRDefault="005054F6" w:rsidP="007F4F34">
      <w:pPr>
        <w:ind w:left="1440"/>
      </w:pPr>
      <w:r>
        <w:t xml:space="preserve">This phase is the point where the initial identification of the proposed system architectures should occur. These are permitted to change if, through later iterations, it is deemed necessary due to an unforeseen constraint. </w:t>
      </w:r>
      <w:r w:rsidR="007F4F34">
        <w:t>The architecture identification should consist of:</w:t>
      </w:r>
    </w:p>
    <w:p w:rsidR="007F4F34" w:rsidRDefault="007F4F34" w:rsidP="007F4F34">
      <w:pPr>
        <w:pStyle w:val="ListParagraph"/>
        <w:numPr>
          <w:ilvl w:val="0"/>
          <w:numId w:val="13"/>
        </w:numPr>
      </w:pPr>
      <w:r>
        <w:t>Development platforms</w:t>
      </w:r>
    </w:p>
    <w:p w:rsidR="007F4F34" w:rsidRDefault="007F4F34" w:rsidP="007F4F34">
      <w:pPr>
        <w:pStyle w:val="ListParagraph"/>
        <w:numPr>
          <w:ilvl w:val="0"/>
          <w:numId w:val="13"/>
        </w:numPr>
      </w:pPr>
      <w:r>
        <w:t>Target platforms</w:t>
      </w:r>
    </w:p>
    <w:p w:rsidR="007F4F34" w:rsidRDefault="007F4F34" w:rsidP="007F4F34">
      <w:pPr>
        <w:pStyle w:val="ListParagraph"/>
        <w:numPr>
          <w:ilvl w:val="0"/>
          <w:numId w:val="13"/>
        </w:numPr>
      </w:pPr>
      <w:r>
        <w:t>Software architecture of major components</w:t>
      </w:r>
    </w:p>
    <w:p w:rsidR="007F4F34" w:rsidRDefault="007F4F34" w:rsidP="007F4F34">
      <w:pPr>
        <w:pStyle w:val="ListParagraph"/>
        <w:numPr>
          <w:ilvl w:val="0"/>
          <w:numId w:val="13"/>
        </w:numPr>
      </w:pPr>
      <w:r>
        <w:t>Interfaces</w:t>
      </w:r>
    </w:p>
    <w:p w:rsidR="00DF6541" w:rsidRPr="00DF6541" w:rsidRDefault="00062F33" w:rsidP="004B4BEF">
      <w:pPr>
        <w:ind w:left="1440"/>
      </w:pPr>
      <w:r>
        <w:t xml:space="preserve">Following the completion of the aforementioned tasks in this phase, the original plan outlined in the first phase should be refined and reflected upon. Following the </w:t>
      </w:r>
      <w:r w:rsidR="00FD19F0">
        <w:t>refinement,</w:t>
      </w:r>
      <w:r>
        <w:t xml:space="preserve"> the plan should accurately described the proposed plan for the next phase of prototypes and functional models</w:t>
      </w:r>
      <w:r w:rsidR="00CA3460">
        <w:t xml:space="preserve"> and the configuration of the applications to be developed moving forward.</w:t>
      </w:r>
    </w:p>
    <w:p w:rsidR="008221BF" w:rsidRDefault="008221BF" w:rsidP="008221BF">
      <w:pPr>
        <w:pStyle w:val="Heading3"/>
        <w:numPr>
          <w:ilvl w:val="2"/>
          <w:numId w:val="4"/>
        </w:numPr>
      </w:pPr>
      <w:bookmarkStart w:id="27" w:name="_Toc523091555"/>
      <w:r>
        <w:t>Functional Model Iteration</w:t>
      </w:r>
      <w:bookmarkEnd w:id="27"/>
    </w:p>
    <w:p w:rsidR="0058478A" w:rsidRDefault="00450636" w:rsidP="0058478A">
      <w:pPr>
        <w:ind w:left="1440"/>
      </w:pPr>
      <w:r>
        <w:t xml:space="preserve">Four key activities exist within each iteration of this phase: </w:t>
      </w:r>
    </w:p>
    <w:p w:rsidR="00450636" w:rsidRDefault="00450636" w:rsidP="00450636">
      <w:pPr>
        <w:pStyle w:val="ListParagraph"/>
        <w:numPr>
          <w:ilvl w:val="0"/>
          <w:numId w:val="14"/>
        </w:numPr>
      </w:pPr>
      <w:r>
        <w:t>Identify the tasks to be completed</w:t>
      </w:r>
    </w:p>
    <w:p w:rsidR="00450636" w:rsidRDefault="00450636" w:rsidP="00450636">
      <w:pPr>
        <w:pStyle w:val="ListParagraph"/>
        <w:numPr>
          <w:ilvl w:val="0"/>
          <w:numId w:val="14"/>
        </w:numPr>
      </w:pPr>
      <w:r>
        <w:t>Determine how to complete the tasks</w:t>
      </w:r>
    </w:p>
    <w:p w:rsidR="00450636" w:rsidRDefault="00450636" w:rsidP="00450636">
      <w:pPr>
        <w:pStyle w:val="ListParagraph"/>
        <w:numPr>
          <w:ilvl w:val="0"/>
          <w:numId w:val="14"/>
        </w:numPr>
      </w:pPr>
      <w:r>
        <w:t>Perform the tasks</w:t>
      </w:r>
    </w:p>
    <w:p w:rsidR="00450636" w:rsidRDefault="00450636" w:rsidP="00450636">
      <w:pPr>
        <w:pStyle w:val="ListParagraph"/>
        <w:numPr>
          <w:ilvl w:val="0"/>
          <w:numId w:val="14"/>
        </w:numPr>
      </w:pPr>
      <w:r>
        <w:t>Review the work completed</w:t>
      </w:r>
    </w:p>
    <w:p w:rsidR="00450636" w:rsidRDefault="008A18C9" w:rsidP="004B4BEF">
      <w:pPr>
        <w:ind w:left="1440"/>
      </w:pPr>
      <w:r>
        <w:t xml:space="preserve">Within this phase, the iterations should produce analysis models and software components that will satisfy the prioritised requirements. </w:t>
      </w:r>
      <w:r w:rsidR="0071057F">
        <w:t>As the cycles progress the reflection provides a base from which to improve when moving forward</w:t>
      </w:r>
      <w:r w:rsidR="00E37728">
        <w:t xml:space="preserve"> with documented models being updated to reflect the updated system.</w:t>
      </w:r>
      <w:r w:rsidR="00FB7579">
        <w:t xml:space="preserve"> </w:t>
      </w:r>
    </w:p>
    <w:p w:rsidR="00FB7579" w:rsidRDefault="00FB7579" w:rsidP="004B4BEF">
      <w:pPr>
        <w:ind w:left="1440"/>
      </w:pPr>
      <w:r>
        <w:t xml:space="preserve">Testing should be performed as elements are produced. </w:t>
      </w:r>
    </w:p>
    <w:p w:rsidR="00FB7579" w:rsidRDefault="00FB7579" w:rsidP="004B4BEF">
      <w:pPr>
        <w:ind w:left="1440"/>
      </w:pPr>
      <w:r>
        <w:t>A variety of documentation should take place at this stage:</w:t>
      </w:r>
    </w:p>
    <w:p w:rsidR="00FB7579" w:rsidRDefault="00FB7579" w:rsidP="00FB7579">
      <w:pPr>
        <w:pStyle w:val="ListParagraph"/>
        <w:numPr>
          <w:ilvl w:val="0"/>
          <w:numId w:val="15"/>
        </w:numPr>
      </w:pPr>
      <w:r>
        <w:t>Refined, prioritised functions with more specific requirements</w:t>
      </w:r>
    </w:p>
    <w:p w:rsidR="00FB7579" w:rsidRDefault="00FB7579" w:rsidP="00FB7579">
      <w:pPr>
        <w:pStyle w:val="ListParagraph"/>
        <w:numPr>
          <w:ilvl w:val="0"/>
          <w:numId w:val="15"/>
        </w:numPr>
      </w:pPr>
      <w:r>
        <w:t>Functional prototype review documents</w:t>
      </w:r>
    </w:p>
    <w:p w:rsidR="00FB7579" w:rsidRDefault="00FB7579" w:rsidP="00FB7579">
      <w:pPr>
        <w:pStyle w:val="ListParagraph"/>
        <w:numPr>
          <w:ilvl w:val="0"/>
          <w:numId w:val="15"/>
        </w:numPr>
      </w:pPr>
      <w:r>
        <w:t>Non-functional requirements</w:t>
      </w:r>
    </w:p>
    <w:p w:rsidR="00FB7579" w:rsidRPr="0058478A" w:rsidRDefault="00FB7579" w:rsidP="00FB7579">
      <w:pPr>
        <w:pStyle w:val="ListParagraph"/>
        <w:numPr>
          <w:ilvl w:val="0"/>
          <w:numId w:val="15"/>
        </w:numPr>
      </w:pPr>
      <w:r>
        <w:t>Risk analysis for development moving forward</w:t>
      </w:r>
    </w:p>
    <w:p w:rsidR="008221BF" w:rsidRDefault="008221BF" w:rsidP="008221BF">
      <w:pPr>
        <w:pStyle w:val="Heading3"/>
        <w:numPr>
          <w:ilvl w:val="2"/>
          <w:numId w:val="4"/>
        </w:numPr>
      </w:pPr>
      <w:bookmarkStart w:id="28" w:name="_Toc523091556"/>
      <w:r>
        <w:t>System Design and Build Iteration</w:t>
      </w:r>
      <w:bookmarkEnd w:id="28"/>
    </w:p>
    <w:p w:rsidR="00D060D2" w:rsidRDefault="00D060D2" w:rsidP="00D060D2">
      <w:pPr>
        <w:ind w:left="1440"/>
      </w:pPr>
      <w:r>
        <w:t>At this point the system is developed to a standard where the major functionality of the product is complete to the previously identified requirements.</w:t>
      </w:r>
      <w:r w:rsidR="00B60B7C">
        <w:t xml:space="preserve"> This should have undergone sufficient testing by this </w:t>
      </w:r>
      <w:r w:rsidR="00B60B7C">
        <w:lastRenderedPageBreak/>
        <w:t>point at each of the iterations in the</w:t>
      </w:r>
      <w:r w:rsidR="00D31327">
        <w:t xml:space="preserve"> both this phase and the</w:t>
      </w:r>
      <w:r w:rsidR="00B60B7C">
        <w:t xml:space="preserve"> previous phase have undergone the pattern of testing as functionality is developed. </w:t>
      </w:r>
    </w:p>
    <w:p w:rsidR="00374CD9" w:rsidRPr="00D060D2" w:rsidRDefault="00374CD9" w:rsidP="00D060D2">
      <w:pPr>
        <w:ind w:left="1440"/>
      </w:pPr>
      <w:r>
        <w:t>From this iterative cycle, the additional features may be added as time scale permits or if required the phase may step back into the previous stage.</w:t>
      </w:r>
      <w:r w:rsidR="008D7F34">
        <w:t xml:space="preserve"> Both the design prototypes and functional equivalents are intended to be evolutionary and as such should be designed and built in </w:t>
      </w:r>
      <w:r w:rsidR="00D15964">
        <w:t xml:space="preserve">a modular and expandable approach. </w:t>
      </w:r>
    </w:p>
    <w:p w:rsidR="008221BF" w:rsidRDefault="008221BF" w:rsidP="008221BF">
      <w:pPr>
        <w:pStyle w:val="Heading3"/>
        <w:numPr>
          <w:ilvl w:val="2"/>
          <w:numId w:val="4"/>
        </w:numPr>
      </w:pPr>
      <w:bookmarkStart w:id="29" w:name="_Toc523091557"/>
      <w:r>
        <w:t>Implementation</w:t>
      </w:r>
      <w:bookmarkEnd w:id="29"/>
    </w:p>
    <w:p w:rsidR="007A22E8" w:rsidRDefault="002747C1" w:rsidP="007A22E8">
      <w:pPr>
        <w:ind w:left="1440"/>
      </w:pPr>
      <w:r>
        <w:t xml:space="preserve">The final phase of the method sees the delivery of the system and transition from development to operation. </w:t>
      </w:r>
      <w:r w:rsidR="00925131">
        <w:t xml:space="preserve">At this stage in the life cycle of the development, the system will be installed on to its target infrastructure and the required training and documentation completed. </w:t>
      </w:r>
    </w:p>
    <w:p w:rsidR="00925131" w:rsidRDefault="00925131" w:rsidP="007A22E8">
      <w:pPr>
        <w:ind w:left="1440"/>
      </w:pPr>
      <w:r>
        <w:t>The User Manual should be completed and provide a comprehensive guide to the operation of the system, where possible it is encouraged under DSDM that the end user should assist or complete the manual as they will understand the operation of the system due to their involvement in the earlier phases and be able to communicate the concepts of operation in terminology that will be understood by the rest of the operational team.</w:t>
      </w:r>
    </w:p>
    <w:p w:rsidR="00925131" w:rsidRDefault="00925131" w:rsidP="00925131">
      <w:pPr>
        <w:ind w:left="1440"/>
      </w:pPr>
      <w:r>
        <w:t xml:space="preserve">The Project Review Document will summarise the achievements of the application with respect to the outlined functionality requirements and any further work that is required. From this point, the life cycle permits the development to move once again into an earlier phase if required. Reasons for moving into an earlier phase may be: </w:t>
      </w:r>
    </w:p>
    <w:p w:rsidR="00925131" w:rsidRDefault="00925131" w:rsidP="00925131">
      <w:pPr>
        <w:pStyle w:val="ListParagraph"/>
        <w:numPr>
          <w:ilvl w:val="0"/>
          <w:numId w:val="16"/>
        </w:numPr>
      </w:pPr>
      <w:r>
        <w:t>Area of concern identified during build and design but development was prevented by resource constraints</w:t>
      </w:r>
    </w:p>
    <w:p w:rsidR="00925131" w:rsidRDefault="00925131" w:rsidP="00925131">
      <w:pPr>
        <w:pStyle w:val="ListParagraph"/>
        <w:numPr>
          <w:ilvl w:val="0"/>
          <w:numId w:val="16"/>
        </w:numPr>
      </w:pPr>
      <w:r>
        <w:t>A requirement was identified in a late stage of development that could not be addressed due to resource constraints</w:t>
      </w:r>
    </w:p>
    <w:p w:rsidR="00925131" w:rsidRPr="007A22E8" w:rsidRDefault="00925131" w:rsidP="00925131">
      <w:pPr>
        <w:pStyle w:val="ListParagraph"/>
        <w:numPr>
          <w:ilvl w:val="0"/>
          <w:numId w:val="16"/>
        </w:numPr>
      </w:pPr>
      <w:r>
        <w:t>Lower priority requirements that had been identified throughout the life cycle were not implemented due to resource constraints.</w:t>
      </w:r>
    </w:p>
    <w:p w:rsidR="005956F5" w:rsidRDefault="005956F5" w:rsidP="005956F5">
      <w:pPr>
        <w:pStyle w:val="Heading2"/>
        <w:numPr>
          <w:ilvl w:val="1"/>
          <w:numId w:val="4"/>
        </w:numPr>
      </w:pPr>
      <w:bookmarkStart w:id="30" w:name="_Toc523091572"/>
      <w:r>
        <w:t>Reflection of Project Proposal and Development</w:t>
      </w:r>
      <w:bookmarkEnd w:id="30"/>
    </w:p>
    <w:p w:rsidR="00B81FA0" w:rsidRDefault="0069794C" w:rsidP="0069794C">
      <w:pPr>
        <w:ind w:left="720"/>
      </w:pPr>
      <w:r>
        <w:t xml:space="preserve">Within this chapter the groundwork has been laid in preparation for the </w:t>
      </w:r>
      <w:r w:rsidR="0032678C">
        <w:t>development of the system. This has consisted of a development method being identified</w:t>
      </w:r>
      <w:r w:rsidR="00E15EFC">
        <w:t>, serving as a component of the feasibility study required by the framework outlined and meeting a requirement of the project assessment.</w:t>
      </w:r>
      <w:r w:rsidR="00B81FA0">
        <w:t xml:space="preserve"> The remaining feasibility study requirements will be approached in the following chapt</w:t>
      </w:r>
      <w:r w:rsidR="00616D3E">
        <w:t>er.</w:t>
      </w:r>
      <w:r w:rsidR="0032678C">
        <w:t xml:space="preserve"> </w:t>
      </w:r>
    </w:p>
    <w:p w:rsidR="00DE50CF" w:rsidRDefault="00DE50CF" w:rsidP="0069794C">
      <w:pPr>
        <w:ind w:left="720"/>
      </w:pPr>
      <w:r>
        <w:t>The DSDM approach appears to be well matched to the requirements of the proposed solution, although it is conceded that the initial business study component of the framework may be modified in order to better accommodate the requirement for a level of background knowledge and technology justification prior to the initiation of the development iterations.</w:t>
      </w:r>
    </w:p>
    <w:p w:rsidR="00253B0A" w:rsidRDefault="00DE50CF" w:rsidP="00253B0A">
      <w:pPr>
        <w:ind w:left="720"/>
      </w:pPr>
      <w:r>
        <w:t xml:space="preserve">The iterative approach and more formalised documentation and testing associated with the DSDM framework proved appealing and less in line with an unplanned system which may be considered of other RAD and Agile </w:t>
      </w:r>
      <w:r>
        <w:lastRenderedPageBreak/>
        <w:t xml:space="preserve">approaches which maintaining a facility to more dynamically adapt to evolving functionality requirements as the problem domain is better understood. </w:t>
      </w:r>
    </w:p>
    <w:p w:rsidR="00253B0A" w:rsidRDefault="00253B0A" w:rsidP="00253B0A">
      <w:pPr>
        <w:ind w:left="720"/>
      </w:pPr>
      <w:r>
        <w:t>The value of following a recognised methodology will be evaluated throughout each of the reflective points within the project and whether indeed the</w:t>
      </w:r>
      <w:r w:rsidR="004576CC">
        <w:t xml:space="preserve"> specifically allocated</w:t>
      </w:r>
      <w:r>
        <w:t xml:space="preserve"> framework has proven to be the correct decision for the proposed solution. </w:t>
      </w:r>
    </w:p>
    <w:p w:rsidR="00002A6C" w:rsidRPr="0069794C" w:rsidRDefault="00002A6C" w:rsidP="00253B0A">
      <w:pPr>
        <w:ind w:left="720"/>
      </w:pPr>
      <w:r>
        <w:t xml:space="preserve">The structure of the remaining chapters in this document will be mostly defined by the requirements of DSDM with final concluding comments being described within the Reflection, Evaluation, Further Work and Conclusion sections. </w:t>
      </w:r>
    </w:p>
    <w:p w:rsidR="00805FC6" w:rsidRDefault="00805FC6">
      <w:r>
        <w:br w:type="page"/>
      </w:r>
    </w:p>
    <w:p w:rsidR="00AA6ACD" w:rsidRDefault="00AA6ACD" w:rsidP="00AA6ACD">
      <w:pPr>
        <w:pStyle w:val="Heading1"/>
        <w:numPr>
          <w:ilvl w:val="0"/>
          <w:numId w:val="3"/>
        </w:numPr>
      </w:pPr>
      <w:bookmarkStart w:id="31" w:name="_Toc523091573"/>
      <w:r>
        <w:lastRenderedPageBreak/>
        <w:t>Project Overview</w:t>
      </w:r>
      <w:r w:rsidR="00564D41">
        <w:t xml:space="preserve"> and Feasibility Report</w:t>
      </w:r>
      <w:bookmarkEnd w:id="31"/>
    </w:p>
    <w:p w:rsidR="00847D03" w:rsidRDefault="00847D03" w:rsidP="00847D03">
      <w:r>
        <w:t>Foll</w:t>
      </w:r>
      <w:r w:rsidR="00650FC9">
        <w:t xml:space="preserve">owing the completion of chapter </w:t>
      </w:r>
      <w:r w:rsidR="00A14443">
        <w:fldChar w:fldCharType="begin"/>
      </w:r>
      <w:r w:rsidR="00A14443">
        <w:instrText xml:space="preserve"> REF _Ref523002124 \r \h </w:instrText>
      </w:r>
      <w:r w:rsidR="00A14443">
        <w:fldChar w:fldCharType="separate"/>
      </w:r>
      <w:r w:rsidR="00A14443">
        <w:t>2.1.2</w:t>
      </w:r>
      <w:r w:rsidR="00A14443">
        <w:fldChar w:fldCharType="end"/>
      </w:r>
      <w:r>
        <w:t xml:space="preserve"> which serves as the feasibility study for the chosen methodology within this project, the following structure for this chapter has been established.</w:t>
      </w:r>
      <w:r w:rsidR="0003405E">
        <w:t xml:space="preserve"> </w:t>
      </w:r>
    </w:p>
    <w:p w:rsidR="00A544E7" w:rsidRDefault="00A544E7" w:rsidP="00847D03">
      <w:r>
        <w:t xml:space="preserve">This project overview </w:t>
      </w:r>
      <w:r w:rsidR="0003405E">
        <w:t>concludes</w:t>
      </w:r>
      <w:r>
        <w:t xml:space="preserve"> the </w:t>
      </w:r>
      <w:r w:rsidR="002A6BBE">
        <w:t xml:space="preserve">project </w:t>
      </w:r>
      <w:r>
        <w:t>feasibility report</w:t>
      </w:r>
      <w:r w:rsidR="00D477AB">
        <w:t xml:space="preserve">, providing </w:t>
      </w:r>
      <w:r>
        <w:t>an outlined plan for development</w:t>
      </w:r>
      <w:r w:rsidR="00447D2F">
        <w:t>, identifying the resource and time constraints,</w:t>
      </w:r>
      <w:r>
        <w:t xml:space="preserve"> and </w:t>
      </w:r>
      <w:r w:rsidR="00D57F65">
        <w:t>investigation into a poten</w:t>
      </w:r>
      <w:r w:rsidR="00545BDD">
        <w:t>tial prototype. As stated in</w:t>
      </w:r>
      <w:r w:rsidR="00D57F65">
        <w:t xml:space="preserve"> </w:t>
      </w:r>
      <w:r w:rsidR="00583977">
        <w:t>“</w:t>
      </w:r>
      <w:r w:rsidR="00D57F65">
        <w:t xml:space="preserve">DSDM </w:t>
      </w:r>
      <w:r w:rsidR="00545BDD">
        <w:t>The Method In Practi</w:t>
      </w:r>
      <w:r w:rsidR="00CA3A6B">
        <w:t>ce</w:t>
      </w:r>
      <w:r w:rsidR="00583977">
        <w:t>”</w:t>
      </w:r>
      <w:r w:rsidR="00D57F65">
        <w:t xml:space="preserve">, this prototype make not be undertaken in the event that further understanding is required, responding to this requirement a fully established prototype will not be undertaken for reasons identified in the following subsections. </w:t>
      </w:r>
      <w:r w:rsidR="00E41A53">
        <w:t>Prototyping will be undertaken</w:t>
      </w:r>
      <w:r w:rsidR="00BA68BD">
        <w:t xml:space="preserve"> however</w:t>
      </w:r>
      <w:r w:rsidR="00E41A53">
        <w:t xml:space="preserve"> throughout the primary research section to gain a more complete understanding of certain tools which will be employed in the production phase of the software artefact. </w:t>
      </w:r>
    </w:p>
    <w:p w:rsidR="004E0D24" w:rsidRDefault="004E0D24" w:rsidP="00847D03">
      <w:r>
        <w:t>The feasibility report consists of the refined</w:t>
      </w:r>
      <w:r w:rsidR="009F0A9D">
        <w:t xml:space="preserve"> and elucidated</w:t>
      </w:r>
      <w:r>
        <w:t xml:space="preserve"> problem definition, as initially established within section </w:t>
      </w:r>
      <w:r w:rsidR="00650FC9">
        <w:fldChar w:fldCharType="begin"/>
      </w:r>
      <w:r w:rsidR="00650FC9">
        <w:instrText xml:space="preserve"> REF _Ref523002027 \r \h </w:instrText>
      </w:r>
      <w:r w:rsidR="00650FC9">
        <w:fldChar w:fldCharType="end"/>
      </w:r>
      <w:r w:rsidR="00650FC9">
        <w:fldChar w:fldCharType="begin"/>
      </w:r>
      <w:r w:rsidR="00650FC9">
        <w:instrText xml:space="preserve"> REF _Ref523002036 \r \h </w:instrText>
      </w:r>
      <w:r w:rsidR="00650FC9">
        <w:fldChar w:fldCharType="separate"/>
      </w:r>
      <w:r w:rsidR="00650FC9">
        <w:t>1.1</w:t>
      </w:r>
      <w:r w:rsidR="00650FC9">
        <w:fldChar w:fldCharType="end"/>
      </w:r>
      <w:r w:rsidR="00650FC9">
        <w:t xml:space="preserve"> </w:t>
      </w:r>
      <w:r>
        <w:t>of this document; a technical assessment of the plausibility of the problem definition, answering such questions as the value to the business and the impact on resources and finally the applicability of the methodology.</w:t>
      </w:r>
      <w:r w:rsidR="00545BDD">
        <w:t xml:space="preserve"> As previously discussed, DSDM </w:t>
      </w:r>
      <w:r w:rsidR="00982C9B">
        <w:t>is to be applied in situations where the development of the system is considered to be required urgently</w:t>
      </w:r>
      <w:r w:rsidR="009E41B1">
        <w:t xml:space="preserve"> </w:t>
      </w:r>
      <w:r w:rsidR="009E41B1">
        <w:fldChar w:fldCharType="begin" w:fldLock="1"/>
      </w:r>
      <w:r w:rsidR="009E41B1">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manualFormatting" : "(Stapleton and Consortium, 1997, p.73)", "plainTextFormattedCitation" : "(Stapleton and Consortium, 1997)", "previouslyFormattedCitation" : "(Stapleton and Consortium, 1997)" }, "properties" : { "noteIndex" : 0 }, "schema" : "https://github.com/citation-style-language/schema/raw/master/csl-citation.json" }</w:instrText>
      </w:r>
      <w:r w:rsidR="009E41B1">
        <w:fldChar w:fldCharType="separate"/>
      </w:r>
      <w:r w:rsidR="009E41B1" w:rsidRPr="008C77F1">
        <w:rPr>
          <w:noProof/>
        </w:rPr>
        <w:t>(Stapleton and Consortium, 1997</w:t>
      </w:r>
      <w:r w:rsidR="009E41B1">
        <w:rPr>
          <w:noProof/>
        </w:rPr>
        <w:t>, p.5</w:t>
      </w:r>
      <w:r w:rsidR="009E41B1" w:rsidRPr="008C77F1">
        <w:rPr>
          <w:noProof/>
        </w:rPr>
        <w:t>)</w:t>
      </w:r>
      <w:r w:rsidR="009E41B1">
        <w:fldChar w:fldCharType="end"/>
      </w:r>
      <w:r w:rsidR="00982C9B">
        <w:t>, when being modelled against the proposed solution and the available resources permitted by the framework of the Final Year Project module the methodology fits well in delivering the distributed components within the very small time frame that can be allotted to each component when dividing the entire module length</w:t>
      </w:r>
      <w:r w:rsidR="00C20B16">
        <w:t>.</w:t>
      </w:r>
      <w:r w:rsidR="005F6046">
        <w:t xml:space="preserve"> In a conventional business setting, a feasibility study may take up to several years to be completed due to the cautious nature of a company in the lead up to developing a new system; under DSDM it is intended for this part of the project to be completed in no more than a few weeks, as this project is not being completed in a traditional business but rather as an individual piece of work many of the common business requirements can be mitigated </w:t>
      </w:r>
    </w:p>
    <w:p w:rsidR="00D33F10" w:rsidRDefault="00676C89" w:rsidP="00847D03">
      <w:r>
        <w:t>Associated with</w:t>
      </w:r>
      <w:r w:rsidR="00D33F10">
        <w:t xml:space="preserve"> the feasibility report, </w:t>
      </w:r>
      <w:r w:rsidR="00795265">
        <w:t xml:space="preserve">an outline of the development plan and a prototype can be employed (with the latter being optional depending on the availability of existing knowledge and requirements of the project) to demonstrate that the project is technically possible. </w:t>
      </w:r>
      <w:r w:rsidR="00125DC7">
        <w:t>Supporting the optionality of the prototype, it is stated that it may not be wise to consider building immediately where either the development of the system is well understood and tested or that there is not enough existing knowledge to produce a sound demonstration; this is contrary to other fast paced development methods such as RAD which may approach the build sooner and handle any encountered problems at a later point</w:t>
      </w:r>
      <w:r w:rsidR="00496291">
        <w:t xml:space="preserve"> framework </w:t>
      </w:r>
      <w:r w:rsidR="00496291">
        <w:fldChar w:fldCharType="begin" w:fldLock="1"/>
      </w:r>
      <w:r w:rsidR="00496291">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manualFormatting" : "(Stapleton and Consortium, 1997, p.73)", "plainTextFormattedCitation" : "(Stapleton and Consortium, 1997)", "previouslyFormattedCitation" : "(Stapleton and Consortium, 1997)" }, "properties" : { "noteIndex" : 0 }, "schema" : "https://github.com/citation-style-language/schema/raw/master/csl-citation.json" }</w:instrText>
      </w:r>
      <w:r w:rsidR="00496291">
        <w:fldChar w:fldCharType="separate"/>
      </w:r>
      <w:r w:rsidR="00496291" w:rsidRPr="008C77F1">
        <w:rPr>
          <w:noProof/>
        </w:rPr>
        <w:t>(Stapleton and Consortium, 1997</w:t>
      </w:r>
      <w:r w:rsidR="00496291">
        <w:rPr>
          <w:noProof/>
        </w:rPr>
        <w:t>, p.5</w:t>
      </w:r>
      <w:r w:rsidR="00496291" w:rsidRPr="008C77F1">
        <w:rPr>
          <w:noProof/>
        </w:rPr>
        <w:t>)</w:t>
      </w:r>
      <w:r w:rsidR="00496291">
        <w:fldChar w:fldCharType="end"/>
      </w:r>
      <w:r w:rsidR="00125DC7">
        <w:t>.</w:t>
      </w:r>
      <w:r w:rsidR="006E01AE">
        <w:t xml:space="preserve"> </w:t>
      </w:r>
    </w:p>
    <w:p w:rsidR="006E01AE" w:rsidRDefault="006E01AE" w:rsidP="00847D03">
      <w:r>
        <w:t xml:space="preserve">This chapter will detail the feasibility report for the project, with the business study following in chapter </w:t>
      </w:r>
      <w:r>
        <w:fldChar w:fldCharType="begin"/>
      </w:r>
      <w:r>
        <w:instrText xml:space="preserve"> REF _Ref523004367 \r \h </w:instrText>
      </w:r>
      <w:r>
        <w:fldChar w:fldCharType="separate"/>
      </w:r>
      <w:r>
        <w:t>4.0</w:t>
      </w:r>
      <w:r>
        <w:fldChar w:fldCharType="end"/>
      </w:r>
      <w:r>
        <w:t>; the requirements are identified and through the use of the MoSCoW system as prescribed by DSDM</w:t>
      </w:r>
      <w:r w:rsidR="00546F12">
        <w:t xml:space="preserve"> </w:t>
      </w:r>
      <w:r w:rsidR="00546F12">
        <w:fldChar w:fldCharType="begin" w:fldLock="1"/>
      </w:r>
      <w:r w:rsidR="00546F12">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manualFormatting" : "(Stapleton and Consortium, 1997, p.73)", "plainTextFormattedCitation" : "(Stapleton and Consortium, 1997)", "previouslyFormattedCitation" : "(Stapleton and Consortium, 1997)" }, "properties" : { "noteIndex" : 0 }, "schema" : "https://github.com/citation-style-language/schema/raw/master/csl-citation.json" }</w:instrText>
      </w:r>
      <w:r w:rsidR="00546F12">
        <w:fldChar w:fldCharType="separate"/>
      </w:r>
      <w:r w:rsidR="00546F12" w:rsidRPr="008C77F1">
        <w:rPr>
          <w:noProof/>
        </w:rPr>
        <w:t>(Stapleton and Consortium, 1997</w:t>
      </w:r>
      <w:r w:rsidR="00546F12">
        <w:rPr>
          <w:noProof/>
        </w:rPr>
        <w:t>, p.26</w:t>
      </w:r>
      <w:r w:rsidR="00546F12" w:rsidRPr="008C77F1">
        <w:rPr>
          <w:noProof/>
        </w:rPr>
        <w:t>)</w:t>
      </w:r>
      <w:r w:rsidR="00546F12">
        <w:fldChar w:fldCharType="end"/>
      </w:r>
      <w:r>
        <w:t xml:space="preserve"> the objectives will be prioritised allowing for a tactical approach to developing the initial project development plan. It is anticipated that this project development plan will evolve throughout the project, it is perfectly acceptable under the method of DSDM to modify the plan as the system becomes better understood by its incremental implementation.</w:t>
      </w:r>
    </w:p>
    <w:p w:rsidR="004C091C" w:rsidRDefault="004C091C" w:rsidP="00847D03">
      <w:r>
        <w:t xml:space="preserve">Within the graphical representation of the methodology this area of study is visualised as the top of the pyramid having completed the </w:t>
      </w:r>
      <w:r w:rsidR="009D4C8D">
        <w:t>pre</w:t>
      </w:r>
      <w:r w:rsidR="00624166">
        <w:t>-</w:t>
      </w:r>
      <w:r w:rsidR="009D4C8D">
        <w:t>project section throughout preceding chapters.</w:t>
      </w:r>
      <w:r w:rsidR="00624166">
        <w:t xml:space="preserve"> At this point there is not a recognised back step however it is permissible for the project to be reconsidered thus ending this DSDM approach. Any decision to end the project at this point should be made as early as possible to allow for alternative plans to be drawn up.</w:t>
      </w:r>
    </w:p>
    <w:p w:rsidR="001A0E85" w:rsidRDefault="001A0E85" w:rsidP="00847D03"/>
    <w:p w:rsidR="001A0E85" w:rsidRDefault="001A0E85" w:rsidP="001A0E85">
      <w:pPr>
        <w:pStyle w:val="Heading2"/>
        <w:numPr>
          <w:ilvl w:val="1"/>
          <w:numId w:val="3"/>
        </w:numPr>
      </w:pPr>
      <w:bookmarkStart w:id="32" w:name="_Toc523091558"/>
      <w:r>
        <w:lastRenderedPageBreak/>
        <w:t>Feasibility Report and Project Plan</w:t>
      </w:r>
      <w:bookmarkEnd w:id="32"/>
    </w:p>
    <w:p w:rsidR="001A0E85" w:rsidRDefault="001A0E85" w:rsidP="001A0E85">
      <w:pPr>
        <w:ind w:left="720"/>
      </w:pPr>
      <w:r>
        <w:t xml:space="preserve">Following the understanding of the proposed solution plotted against the selected development methodology it is possible to specify estimated time scales and identify when resources will be required. </w:t>
      </w:r>
    </w:p>
    <w:p w:rsidR="001A0E85" w:rsidRDefault="001A0E85" w:rsidP="001A0E85">
      <w:pPr>
        <w:ind w:left="720"/>
      </w:pPr>
      <w:r>
        <w:t>It should be noted that the time scales within the project plan tools will be adapted following the completion of a reflective phase where lessons learned can be applied in the endeavour of completing the next iterative phase. The project plan is therefore informed by the methodology and the reflection of work undertaken or any key checkpoints or issues that may arise in the development process.</w:t>
      </w:r>
    </w:p>
    <w:p w:rsidR="001A0E85" w:rsidRPr="009D1C20" w:rsidRDefault="001A0E85" w:rsidP="001A0E85">
      <w:pPr>
        <w:ind w:left="720"/>
      </w:pPr>
      <w:r>
        <w:t xml:space="preserve">Throughout the project development, the progress will be mapped and monitored using a Gantt chart and log of meetings. This chart will be updated frequently, following review points, to both be indicative of work that has been undertaken and work that is to be done with time scales being adjusted accordingly. </w:t>
      </w:r>
    </w:p>
    <w:p w:rsidR="001A0E85" w:rsidRDefault="001A0E85" w:rsidP="001A0E85">
      <w:pPr>
        <w:pStyle w:val="Heading3"/>
        <w:numPr>
          <w:ilvl w:val="2"/>
          <w:numId w:val="3"/>
        </w:numPr>
      </w:pPr>
      <w:bookmarkStart w:id="33" w:name="_Toc523091559"/>
      <w:r>
        <w:t>Resource Identification</w:t>
      </w:r>
      <w:bookmarkEnd w:id="33"/>
    </w:p>
    <w:p w:rsidR="001A0E85" w:rsidRPr="00E16FDC" w:rsidRDefault="001A0E85" w:rsidP="001A0E85">
      <w:pPr>
        <w:ind w:left="1440"/>
      </w:pPr>
      <w:r>
        <w:t>To produce the proposed solution various resources will be required. To manage the resource requirements and assess financial expenditure a resource schedule will be produced to work in unison with the overall project plan. The resources identified are as follows.</w:t>
      </w:r>
    </w:p>
    <w:p w:rsidR="001A0E85" w:rsidRDefault="001A0E85" w:rsidP="001A0E85">
      <w:pPr>
        <w:ind w:left="1440"/>
      </w:pPr>
      <w:r>
        <w:t xml:space="preserve">Hardware Requirements: </w:t>
      </w:r>
    </w:p>
    <w:p w:rsidR="001A0E85" w:rsidRDefault="001A0E85" w:rsidP="001A0E85">
      <w:pPr>
        <w:pStyle w:val="ListParagraph"/>
        <w:numPr>
          <w:ilvl w:val="0"/>
          <w:numId w:val="28"/>
        </w:numPr>
        <w:spacing w:after="200" w:line="276" w:lineRule="auto"/>
        <w:ind w:left="2160"/>
      </w:pPr>
      <w:r>
        <w:t>A minimum of three Bluetooth Low Energy (BLE) beacon devices, if possible more would be beneficial up to the range of 9 (range subject to testing environment size).</w:t>
      </w:r>
    </w:p>
    <w:p w:rsidR="001A0E85" w:rsidRDefault="001A0E85" w:rsidP="001A0E85">
      <w:pPr>
        <w:pStyle w:val="ListParagraph"/>
        <w:numPr>
          <w:ilvl w:val="0"/>
          <w:numId w:val="28"/>
        </w:numPr>
        <w:spacing w:after="200" w:line="276" w:lineRule="auto"/>
        <w:ind w:left="2160"/>
      </w:pPr>
      <w:r>
        <w:t>A mobile device (or devices) featuring an accelerometer or Inertial Measurement Unit (IMU), Wi-Fi and Bluetooth (preferably Android 6.0 or newer device</w:t>
      </w:r>
      <w:r w:rsidR="003B3BD2">
        <w:t>, t</w:t>
      </w:r>
      <w:r w:rsidR="00D471B3">
        <w:t>o be specified following research</w:t>
      </w:r>
      <w:r>
        <w:t>).</w:t>
      </w:r>
    </w:p>
    <w:p w:rsidR="001A0E85" w:rsidRDefault="001A0E85" w:rsidP="001A0E85">
      <w:pPr>
        <w:pStyle w:val="ListParagraph"/>
        <w:numPr>
          <w:ilvl w:val="0"/>
          <w:numId w:val="28"/>
        </w:numPr>
        <w:spacing w:after="200" w:line="276" w:lineRule="auto"/>
        <w:ind w:left="2160"/>
      </w:pPr>
      <w:r>
        <w:t>A suitable specification development PC, featuring Windows 10.</w:t>
      </w:r>
    </w:p>
    <w:p w:rsidR="001A0E85" w:rsidRDefault="001A0E85" w:rsidP="001A0E85">
      <w:pPr>
        <w:pStyle w:val="ListParagraph"/>
        <w:numPr>
          <w:ilvl w:val="0"/>
          <w:numId w:val="28"/>
        </w:numPr>
        <w:spacing w:after="200" w:line="276" w:lineRule="auto"/>
        <w:ind w:left="2160"/>
      </w:pPr>
      <w:r>
        <w:t>A Windows PC for demonstration and testing, acting as a calibration station. A 1080p monitor will be required to display the calibration software interface.</w:t>
      </w:r>
    </w:p>
    <w:p w:rsidR="001A0E85" w:rsidRDefault="001A0E85" w:rsidP="001A0E85">
      <w:pPr>
        <w:pStyle w:val="ListParagraph"/>
        <w:numPr>
          <w:ilvl w:val="0"/>
          <w:numId w:val="28"/>
        </w:numPr>
        <w:spacing w:after="200" w:line="276" w:lineRule="auto"/>
        <w:ind w:left="2160"/>
      </w:pPr>
      <w:r>
        <w:t>A Windows PC to run the server application.</w:t>
      </w:r>
    </w:p>
    <w:p w:rsidR="001A0E85" w:rsidRDefault="001A0E85" w:rsidP="001A0E85">
      <w:pPr>
        <w:pStyle w:val="ListParagraph"/>
        <w:numPr>
          <w:ilvl w:val="0"/>
          <w:numId w:val="28"/>
        </w:numPr>
        <w:spacing w:after="200" w:line="276" w:lineRule="auto"/>
        <w:ind w:left="2160"/>
      </w:pPr>
      <w:r>
        <w:t>Two Windows PCs with a projector display for demonstration and testing to act as an interactive content exhibit.</w:t>
      </w:r>
    </w:p>
    <w:p w:rsidR="001A0E85" w:rsidRDefault="001A0E85" w:rsidP="001A0E85">
      <w:pPr>
        <w:pStyle w:val="ListParagraph"/>
        <w:numPr>
          <w:ilvl w:val="0"/>
          <w:numId w:val="28"/>
        </w:numPr>
        <w:spacing w:after="200" w:line="276" w:lineRule="auto"/>
        <w:ind w:left="2160"/>
      </w:pPr>
      <w:r>
        <w:t>Associated cabling (power cables, USB micro to USB A, display cables) and consumables.</w:t>
      </w:r>
    </w:p>
    <w:p w:rsidR="001A0E85" w:rsidRDefault="001A0E85" w:rsidP="001A0E85">
      <w:pPr>
        <w:ind w:left="1440"/>
      </w:pPr>
      <w:r>
        <w:t>Software Requirements:</w:t>
      </w:r>
    </w:p>
    <w:p w:rsidR="001A0E85" w:rsidRDefault="001A0E85" w:rsidP="001A0E85">
      <w:pPr>
        <w:pStyle w:val="ListParagraph"/>
        <w:numPr>
          <w:ilvl w:val="0"/>
          <w:numId w:val="27"/>
        </w:numPr>
        <w:spacing w:after="200" w:line="276" w:lineRule="auto"/>
        <w:ind w:left="2160"/>
      </w:pPr>
      <w:r>
        <w:t>Visual Studio IDE (including the Xamarin component for Android development). Alternatively, separate Windows and Android development IDEs.</w:t>
      </w:r>
    </w:p>
    <w:p w:rsidR="001A0E85" w:rsidRDefault="001A0E85" w:rsidP="001A0E85">
      <w:pPr>
        <w:pStyle w:val="ListParagraph"/>
        <w:numPr>
          <w:ilvl w:val="0"/>
          <w:numId w:val="27"/>
        </w:numPr>
        <w:spacing w:after="200" w:line="276" w:lineRule="auto"/>
        <w:ind w:left="2160"/>
      </w:pPr>
      <w:r>
        <w:t>Android Debug Bridge (ADB).</w:t>
      </w:r>
    </w:p>
    <w:p w:rsidR="001A0E85" w:rsidRDefault="001A0E85" w:rsidP="001A0E85">
      <w:pPr>
        <w:pStyle w:val="ListParagraph"/>
        <w:numPr>
          <w:ilvl w:val="0"/>
          <w:numId w:val="27"/>
        </w:numPr>
        <w:spacing w:after="200" w:line="276" w:lineRule="auto"/>
        <w:ind w:left="2160"/>
      </w:pPr>
      <w:r>
        <w:t>Device drivers for mobile device.</w:t>
      </w:r>
    </w:p>
    <w:p w:rsidR="001A0E85" w:rsidRDefault="001A0E85" w:rsidP="001A0E85">
      <w:pPr>
        <w:pStyle w:val="ListParagraph"/>
        <w:numPr>
          <w:ilvl w:val="0"/>
          <w:numId w:val="27"/>
        </w:numPr>
        <w:spacing w:after="200" w:line="276" w:lineRule="auto"/>
        <w:ind w:left="2160"/>
      </w:pPr>
      <w:r>
        <w:t>Project management software (to be decided subject to research).</w:t>
      </w:r>
    </w:p>
    <w:p w:rsidR="001A0E85" w:rsidRDefault="001A0E85" w:rsidP="001A0E85">
      <w:pPr>
        <w:pStyle w:val="ListParagraph"/>
        <w:numPr>
          <w:ilvl w:val="0"/>
          <w:numId w:val="27"/>
        </w:numPr>
        <w:spacing w:after="200" w:line="276" w:lineRule="auto"/>
        <w:ind w:left="2160"/>
      </w:pPr>
      <w:r>
        <w:t>Outlook email client.</w:t>
      </w:r>
    </w:p>
    <w:p w:rsidR="001A0E85" w:rsidRDefault="001A0E85" w:rsidP="001A0E85">
      <w:pPr>
        <w:pStyle w:val="ListParagraph"/>
        <w:numPr>
          <w:ilvl w:val="0"/>
          <w:numId w:val="27"/>
        </w:numPr>
        <w:spacing w:after="200" w:line="276" w:lineRule="auto"/>
        <w:ind w:left="2160"/>
      </w:pPr>
      <w:r>
        <w:t>Microsoft Office suite for documentation.</w:t>
      </w:r>
    </w:p>
    <w:p w:rsidR="001A0E85" w:rsidRDefault="001A0E85" w:rsidP="001A0E85">
      <w:pPr>
        <w:pStyle w:val="ListParagraph"/>
        <w:numPr>
          <w:ilvl w:val="0"/>
          <w:numId w:val="27"/>
        </w:numPr>
        <w:spacing w:after="200" w:line="276" w:lineRule="auto"/>
        <w:ind w:left="2160"/>
      </w:pPr>
      <w:r>
        <w:t>Prezi for development of interactive poster/presentation for use during viva examination and mid-point review.</w:t>
      </w:r>
    </w:p>
    <w:p w:rsidR="001A0E85" w:rsidRDefault="001A0E85" w:rsidP="001A0E85">
      <w:pPr>
        <w:pStyle w:val="ListParagraph"/>
        <w:numPr>
          <w:ilvl w:val="0"/>
          <w:numId w:val="27"/>
        </w:numPr>
        <w:spacing w:after="200" w:line="276" w:lineRule="auto"/>
        <w:ind w:left="2160"/>
      </w:pPr>
      <w:r>
        <w:t>Associated software with the beacon systems.</w:t>
      </w:r>
    </w:p>
    <w:p w:rsidR="001A0E85" w:rsidRDefault="001A0E85" w:rsidP="001A0E85">
      <w:pPr>
        <w:pStyle w:val="ListParagraph"/>
        <w:numPr>
          <w:ilvl w:val="0"/>
          <w:numId w:val="27"/>
        </w:numPr>
        <w:spacing w:after="200" w:line="276" w:lineRule="auto"/>
        <w:ind w:left="2160"/>
      </w:pPr>
      <w:r>
        <w:t>Modelling software.</w:t>
      </w:r>
    </w:p>
    <w:p w:rsidR="001A0E85" w:rsidRDefault="001A0E85" w:rsidP="001A0E85">
      <w:pPr>
        <w:ind w:left="1440"/>
      </w:pPr>
      <w:r>
        <w:t>Information Requirements:</w:t>
      </w:r>
    </w:p>
    <w:p w:rsidR="001A0E85" w:rsidRDefault="001A0E85" w:rsidP="001A0E85">
      <w:pPr>
        <w:pStyle w:val="ListParagraph"/>
        <w:numPr>
          <w:ilvl w:val="0"/>
          <w:numId w:val="26"/>
        </w:numPr>
        <w:spacing w:after="200" w:line="276" w:lineRule="auto"/>
        <w:ind w:left="2160"/>
      </w:pPr>
      <w:r>
        <w:t>Supervisor advice for project management, structure and development.</w:t>
      </w:r>
    </w:p>
    <w:p w:rsidR="001A0E85" w:rsidRDefault="001A0E85" w:rsidP="001A0E85">
      <w:pPr>
        <w:pStyle w:val="ListParagraph"/>
        <w:numPr>
          <w:ilvl w:val="0"/>
          <w:numId w:val="26"/>
        </w:numPr>
        <w:spacing w:after="200" w:line="276" w:lineRule="auto"/>
        <w:ind w:left="2160"/>
      </w:pPr>
      <w:r>
        <w:lastRenderedPageBreak/>
        <w:t>Mathematical expertise relating to positioning in 3d space.</w:t>
      </w:r>
    </w:p>
    <w:p w:rsidR="001A0E85" w:rsidRDefault="001A0E85" w:rsidP="001A0E85">
      <w:pPr>
        <w:pStyle w:val="ListParagraph"/>
        <w:numPr>
          <w:ilvl w:val="0"/>
          <w:numId w:val="26"/>
        </w:numPr>
        <w:spacing w:after="200" w:line="276" w:lineRule="auto"/>
        <w:ind w:left="2160"/>
      </w:pPr>
      <w:r>
        <w:t>Research access, library access and laboratory access.</w:t>
      </w:r>
    </w:p>
    <w:p w:rsidR="001A0E85" w:rsidRDefault="001A0E85" w:rsidP="001A0E85">
      <w:pPr>
        <w:ind w:left="1440"/>
      </w:pPr>
      <w:r>
        <w:t>User Requirements:</w:t>
      </w:r>
    </w:p>
    <w:p w:rsidR="001A0E85" w:rsidRDefault="001A0E85" w:rsidP="001A0E85">
      <w:pPr>
        <w:pStyle w:val="ListParagraph"/>
        <w:numPr>
          <w:ilvl w:val="0"/>
          <w:numId w:val="25"/>
        </w:numPr>
        <w:spacing w:after="200" w:line="276" w:lineRule="auto"/>
        <w:ind w:left="2160"/>
      </w:pPr>
      <w:r>
        <w:t>Willing testing participants.</w:t>
      </w:r>
    </w:p>
    <w:p w:rsidR="001A0E85" w:rsidRDefault="001A0E85" w:rsidP="001A0E85">
      <w:pPr>
        <w:ind w:left="1440"/>
      </w:pPr>
      <w:r>
        <w:t>Infrastructure Requirements:</w:t>
      </w:r>
    </w:p>
    <w:p w:rsidR="001A0E85" w:rsidRDefault="001A0E85" w:rsidP="001A0E85">
      <w:pPr>
        <w:pStyle w:val="ListParagraph"/>
        <w:numPr>
          <w:ilvl w:val="0"/>
          <w:numId w:val="24"/>
        </w:numPr>
        <w:spacing w:after="200" w:line="276" w:lineRule="auto"/>
        <w:ind w:left="2160"/>
      </w:pPr>
      <w:r>
        <w:t>Mounting location for beacon devices.</w:t>
      </w:r>
    </w:p>
    <w:p w:rsidR="001A0E85" w:rsidRDefault="001A0E85" w:rsidP="001A0E85">
      <w:pPr>
        <w:pStyle w:val="ListParagraph"/>
        <w:numPr>
          <w:ilvl w:val="0"/>
          <w:numId w:val="24"/>
        </w:numPr>
        <w:spacing w:after="200" w:line="276" w:lineRule="auto"/>
        <w:ind w:left="2160"/>
      </w:pPr>
      <w:r>
        <w:t>Laboratory access, use for demonstration and testing.</w:t>
      </w:r>
    </w:p>
    <w:p w:rsidR="001A0E85" w:rsidRDefault="001A0E85" w:rsidP="001A0E85">
      <w:pPr>
        <w:pStyle w:val="ListParagraph"/>
        <w:numPr>
          <w:ilvl w:val="0"/>
          <w:numId w:val="24"/>
        </w:numPr>
        <w:spacing w:after="200" w:line="276" w:lineRule="auto"/>
        <w:ind w:left="2160"/>
      </w:pPr>
      <w:r>
        <w:t>Desk space, for development, demonstration and testing.</w:t>
      </w:r>
    </w:p>
    <w:p w:rsidR="001A0E85" w:rsidRDefault="001A0E85" w:rsidP="001A0E85">
      <w:pPr>
        <w:pStyle w:val="ListParagraph"/>
        <w:numPr>
          <w:ilvl w:val="0"/>
          <w:numId w:val="24"/>
        </w:numPr>
        <w:spacing w:after="200" w:line="276" w:lineRule="auto"/>
        <w:ind w:left="2160"/>
      </w:pPr>
      <w:r>
        <w:t>Projector mountings at two ends of the laboratory.</w:t>
      </w:r>
    </w:p>
    <w:p w:rsidR="001A0E85" w:rsidRPr="003616AF" w:rsidRDefault="001A0E85" w:rsidP="001A0E85">
      <w:pPr>
        <w:spacing w:after="200" w:line="276" w:lineRule="auto"/>
        <w:ind w:left="1440"/>
      </w:pPr>
      <w:r>
        <w:t>Further to the aforementioned requirements a full version control suite will be utilised to ensure that, in accordance to the chosen methodology, it is possible to navigate branches of development to move forward and backward through the development process as required.</w:t>
      </w:r>
    </w:p>
    <w:p w:rsidR="001A0E85" w:rsidRDefault="001A0E85" w:rsidP="001A0E85">
      <w:pPr>
        <w:pStyle w:val="Heading3"/>
        <w:numPr>
          <w:ilvl w:val="2"/>
          <w:numId w:val="3"/>
        </w:numPr>
      </w:pPr>
      <w:bookmarkStart w:id="34" w:name="_Toc523091560"/>
      <w:r>
        <w:t>Time Scale Identification</w:t>
      </w:r>
      <w:bookmarkEnd w:id="34"/>
    </w:p>
    <w:p w:rsidR="001A0E85" w:rsidRDefault="001A0E85" w:rsidP="001A0E85">
      <w:pPr>
        <w:ind w:left="1440"/>
      </w:pPr>
      <w:r>
        <w:t>The time scale for the project is dictated by the module hand in date. All work must be completed and submitted by 24/04/2018. Prior to this a series of important milestones must be achieved, the entire project consisting of 148 working days.</w:t>
      </w:r>
    </w:p>
    <w:p w:rsidR="001A0E85" w:rsidRDefault="001A0E85" w:rsidP="001A0E85">
      <w:pPr>
        <w:ind w:left="1440"/>
      </w:pPr>
      <w:r>
        <w:t>Additional constraints include other module deadlines which take place within the above time frame. Specifically, the identified module deadlines are as follows:</w:t>
      </w:r>
    </w:p>
    <w:tbl>
      <w:tblPr>
        <w:tblW w:w="0" w:type="auto"/>
        <w:tblInd w:w="14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15"/>
        <w:gridCol w:w="3890"/>
      </w:tblGrid>
      <w:tr w:rsidR="001A0E85" w:rsidTr="00F601F7">
        <w:trPr>
          <w:trHeight w:val="315"/>
        </w:trPr>
        <w:tc>
          <w:tcPr>
            <w:tcW w:w="6705" w:type="dxa"/>
            <w:gridSpan w:val="2"/>
          </w:tcPr>
          <w:p w:rsidR="001A0E85" w:rsidRPr="00F601F7" w:rsidRDefault="001A0E85" w:rsidP="00236840">
            <w:pPr>
              <w:rPr>
                <w:b/>
              </w:rPr>
            </w:pPr>
            <w:r w:rsidRPr="00F601F7">
              <w:rPr>
                <w:b/>
              </w:rPr>
              <w:t>Semester One</w:t>
            </w:r>
          </w:p>
        </w:tc>
      </w:tr>
      <w:tr w:rsidR="001A0E85" w:rsidTr="00F601F7">
        <w:trPr>
          <w:trHeight w:val="255"/>
        </w:trPr>
        <w:tc>
          <w:tcPr>
            <w:tcW w:w="2815" w:type="dxa"/>
          </w:tcPr>
          <w:p w:rsidR="001A0E85" w:rsidRPr="00F601F7" w:rsidRDefault="001A0E85" w:rsidP="00236840">
            <w:pPr>
              <w:rPr>
                <w:b/>
              </w:rPr>
            </w:pPr>
            <w:r>
              <w:rPr>
                <w:b/>
              </w:rPr>
              <w:t>Subject</w:t>
            </w:r>
          </w:p>
        </w:tc>
        <w:tc>
          <w:tcPr>
            <w:tcW w:w="3890" w:type="dxa"/>
          </w:tcPr>
          <w:p w:rsidR="001A0E85" w:rsidRPr="00F601F7" w:rsidRDefault="001A0E85" w:rsidP="00236840">
            <w:pPr>
              <w:rPr>
                <w:b/>
              </w:rPr>
            </w:pPr>
            <w:r>
              <w:rPr>
                <w:b/>
              </w:rPr>
              <w:t>Deadline</w:t>
            </w:r>
          </w:p>
        </w:tc>
      </w:tr>
      <w:tr w:rsidR="001A0E85" w:rsidTr="00F601F7">
        <w:trPr>
          <w:trHeight w:val="1103"/>
        </w:trPr>
        <w:tc>
          <w:tcPr>
            <w:tcW w:w="2815" w:type="dxa"/>
          </w:tcPr>
          <w:p w:rsidR="001A0E85" w:rsidRPr="00F601F7" w:rsidRDefault="001A0E85" w:rsidP="00236840">
            <w:r w:rsidRPr="00F601F7">
              <w:t>Real Time and Safety Critical Systems</w:t>
            </w:r>
          </w:p>
        </w:tc>
        <w:tc>
          <w:tcPr>
            <w:tcW w:w="3890" w:type="dxa"/>
          </w:tcPr>
          <w:p w:rsidR="001A0E85" w:rsidRDefault="001A0E85" w:rsidP="00236840">
            <w:r>
              <w:t>10/12/2017 (updated to 07/01/2018, updated to 14/01/2018, updated to 15/01/2018)</w:t>
            </w:r>
          </w:p>
        </w:tc>
      </w:tr>
      <w:tr w:rsidR="001A0E85" w:rsidTr="00F601F7">
        <w:trPr>
          <w:trHeight w:val="315"/>
        </w:trPr>
        <w:tc>
          <w:tcPr>
            <w:tcW w:w="2815" w:type="dxa"/>
          </w:tcPr>
          <w:p w:rsidR="001A0E85" w:rsidRDefault="001A0E85" w:rsidP="00236840">
            <w:r>
              <w:t>Emerging Technologies and Concepts</w:t>
            </w:r>
          </w:p>
        </w:tc>
        <w:tc>
          <w:tcPr>
            <w:tcW w:w="3890" w:type="dxa"/>
          </w:tcPr>
          <w:p w:rsidR="001A0E85" w:rsidRDefault="001A0E85" w:rsidP="00236840">
            <w:r>
              <w:t>07/01/2018 (updated to 10/01/2018)</w:t>
            </w:r>
          </w:p>
        </w:tc>
      </w:tr>
      <w:tr w:rsidR="001A0E85" w:rsidTr="00F601F7">
        <w:trPr>
          <w:trHeight w:val="315"/>
        </w:trPr>
        <w:tc>
          <w:tcPr>
            <w:tcW w:w="2815" w:type="dxa"/>
          </w:tcPr>
          <w:p w:rsidR="001A0E85" w:rsidRDefault="001A0E85" w:rsidP="00236840">
            <w:r>
              <w:t>Interfacing and Distributed Computing Techniques</w:t>
            </w:r>
          </w:p>
        </w:tc>
        <w:tc>
          <w:tcPr>
            <w:tcW w:w="3890" w:type="dxa"/>
          </w:tcPr>
          <w:p w:rsidR="001A0E85" w:rsidRDefault="001A0E85" w:rsidP="00236840">
            <w:r>
              <w:t>No assignment deadline within this period.</w:t>
            </w:r>
          </w:p>
        </w:tc>
      </w:tr>
    </w:tbl>
    <w:p w:rsidR="001A0E85" w:rsidRDefault="001A0E85" w:rsidP="001A0E85">
      <w:pPr>
        <w:rPr>
          <w:b/>
        </w:rPr>
      </w:pPr>
      <w:r>
        <w:tab/>
      </w:r>
      <w:r>
        <w:tab/>
      </w:r>
      <w:r>
        <w:rPr>
          <w:b/>
        </w:rPr>
        <w:t>INSERT TABLE NUMBER HERE</w:t>
      </w:r>
    </w:p>
    <w:p w:rsidR="001A0E85" w:rsidRDefault="001A0E85" w:rsidP="001A0E85">
      <w:pPr>
        <w:rPr>
          <w:b/>
        </w:rPr>
      </w:pPr>
    </w:p>
    <w:p w:rsidR="00D9487D" w:rsidRDefault="00D9487D" w:rsidP="001A0E85">
      <w:pPr>
        <w:rPr>
          <w:b/>
        </w:rPr>
      </w:pPr>
    </w:p>
    <w:p w:rsidR="00D9487D" w:rsidRDefault="00D9487D" w:rsidP="001A0E85">
      <w:pPr>
        <w:rPr>
          <w:b/>
        </w:rPr>
      </w:pPr>
    </w:p>
    <w:p w:rsidR="001A0E85" w:rsidRDefault="001A0E85" w:rsidP="001A0E85">
      <w:pPr>
        <w:rPr>
          <w:b/>
        </w:rPr>
      </w:pPr>
    </w:p>
    <w:tbl>
      <w:tblPr>
        <w:tblW w:w="0" w:type="auto"/>
        <w:tblInd w:w="14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15"/>
        <w:gridCol w:w="3890"/>
      </w:tblGrid>
      <w:tr w:rsidR="001A0E85" w:rsidTr="00F8141B">
        <w:trPr>
          <w:trHeight w:val="315"/>
        </w:trPr>
        <w:tc>
          <w:tcPr>
            <w:tcW w:w="6705" w:type="dxa"/>
            <w:gridSpan w:val="2"/>
          </w:tcPr>
          <w:p w:rsidR="001A0E85" w:rsidRPr="00F601F7" w:rsidRDefault="001A0E85" w:rsidP="00236840">
            <w:pPr>
              <w:rPr>
                <w:b/>
              </w:rPr>
            </w:pPr>
            <w:r w:rsidRPr="00F601F7">
              <w:rPr>
                <w:b/>
              </w:rPr>
              <w:lastRenderedPageBreak/>
              <w:t xml:space="preserve">Semester </w:t>
            </w:r>
            <w:r>
              <w:rPr>
                <w:b/>
              </w:rPr>
              <w:t>Two</w:t>
            </w:r>
          </w:p>
        </w:tc>
      </w:tr>
      <w:tr w:rsidR="001A0E85" w:rsidTr="00F8141B">
        <w:trPr>
          <w:trHeight w:val="255"/>
        </w:trPr>
        <w:tc>
          <w:tcPr>
            <w:tcW w:w="2815" w:type="dxa"/>
          </w:tcPr>
          <w:p w:rsidR="001A0E85" w:rsidRPr="00F601F7" w:rsidRDefault="001A0E85" w:rsidP="00236840">
            <w:pPr>
              <w:rPr>
                <w:b/>
              </w:rPr>
            </w:pPr>
            <w:r>
              <w:rPr>
                <w:b/>
              </w:rPr>
              <w:t>Subject</w:t>
            </w:r>
          </w:p>
        </w:tc>
        <w:tc>
          <w:tcPr>
            <w:tcW w:w="3890" w:type="dxa"/>
          </w:tcPr>
          <w:p w:rsidR="001A0E85" w:rsidRPr="00F601F7" w:rsidRDefault="001A0E85" w:rsidP="00236840">
            <w:pPr>
              <w:rPr>
                <w:b/>
              </w:rPr>
            </w:pPr>
            <w:r>
              <w:rPr>
                <w:b/>
              </w:rPr>
              <w:t>Deadline</w:t>
            </w:r>
          </w:p>
        </w:tc>
      </w:tr>
      <w:tr w:rsidR="001A0E85" w:rsidTr="00F8141B">
        <w:trPr>
          <w:trHeight w:val="1103"/>
        </w:trPr>
        <w:tc>
          <w:tcPr>
            <w:tcW w:w="2815" w:type="dxa"/>
          </w:tcPr>
          <w:p w:rsidR="001A0E85" w:rsidRPr="00F601F7" w:rsidRDefault="001A0E85" w:rsidP="00236840">
            <w:r w:rsidRPr="00F601F7">
              <w:t>Real Time and Safety Critical Systems</w:t>
            </w:r>
          </w:p>
        </w:tc>
        <w:tc>
          <w:tcPr>
            <w:tcW w:w="3890" w:type="dxa"/>
          </w:tcPr>
          <w:p w:rsidR="001A0E85" w:rsidRDefault="001A0E85" w:rsidP="00236840">
            <w:r>
              <w:t>Assignment: 02/03/2018</w:t>
            </w:r>
          </w:p>
          <w:p w:rsidR="001A0E85" w:rsidRDefault="001A0E85" w:rsidP="00236840">
            <w:r>
              <w:t>Assignment: 16/03/2018</w:t>
            </w:r>
          </w:p>
          <w:p w:rsidR="001A0E85" w:rsidRDefault="001A0E85" w:rsidP="00236840">
            <w:r>
              <w:t>Assignment: 20/04/2018</w:t>
            </w:r>
          </w:p>
          <w:p w:rsidR="001A0E85" w:rsidRDefault="001A0E85" w:rsidP="00236840">
            <w:r>
              <w:t>Demonstration: 23/04/2018</w:t>
            </w:r>
          </w:p>
        </w:tc>
      </w:tr>
      <w:tr w:rsidR="001A0E85" w:rsidTr="00F8141B">
        <w:trPr>
          <w:trHeight w:val="315"/>
        </w:trPr>
        <w:tc>
          <w:tcPr>
            <w:tcW w:w="2815" w:type="dxa"/>
          </w:tcPr>
          <w:p w:rsidR="001A0E85" w:rsidRDefault="001A0E85" w:rsidP="00236840">
            <w:r>
              <w:t>Emerging Technologies and Concepts</w:t>
            </w:r>
          </w:p>
        </w:tc>
        <w:tc>
          <w:tcPr>
            <w:tcW w:w="3890" w:type="dxa"/>
          </w:tcPr>
          <w:p w:rsidR="001A0E85" w:rsidRDefault="001A0E85" w:rsidP="00236840">
            <w:r>
              <w:t>No assignment deadline within this period.</w:t>
            </w:r>
          </w:p>
        </w:tc>
      </w:tr>
      <w:tr w:rsidR="001A0E85" w:rsidTr="00F8141B">
        <w:trPr>
          <w:trHeight w:val="315"/>
        </w:trPr>
        <w:tc>
          <w:tcPr>
            <w:tcW w:w="2815" w:type="dxa"/>
          </w:tcPr>
          <w:p w:rsidR="001A0E85" w:rsidRDefault="001A0E85" w:rsidP="00236840">
            <w:r>
              <w:t>Interfacing and Distributed Computing Techniques</w:t>
            </w:r>
          </w:p>
        </w:tc>
        <w:tc>
          <w:tcPr>
            <w:tcW w:w="3890" w:type="dxa"/>
          </w:tcPr>
          <w:p w:rsidR="001A0E85" w:rsidRDefault="001A0E85" w:rsidP="00236840">
            <w:r>
              <w:t>Assignment: 29/04/2018</w:t>
            </w:r>
          </w:p>
          <w:p w:rsidR="001A0E85" w:rsidRDefault="001A0E85" w:rsidP="00236840">
            <w:r>
              <w:t>Examination: Summer examination period</w:t>
            </w:r>
          </w:p>
        </w:tc>
      </w:tr>
    </w:tbl>
    <w:p w:rsidR="001A0E85" w:rsidRPr="00FE717D" w:rsidRDefault="001A0E85" w:rsidP="001A0E85">
      <w:pPr>
        <w:ind w:left="1440"/>
        <w:rPr>
          <w:b/>
        </w:rPr>
      </w:pPr>
      <w:r>
        <w:rPr>
          <w:b/>
        </w:rPr>
        <w:t>INSERT TABLE NUMBER HERE</w:t>
      </w:r>
    </w:p>
    <w:p w:rsidR="001A0E85" w:rsidRDefault="001A0E85" w:rsidP="001A0E85">
      <w:pPr>
        <w:ind w:left="1440"/>
      </w:pPr>
      <w:r>
        <w:t xml:space="preserve">Further to the main time constraint identification, important dates exist in the schedule for the development of the project which will be mapped accordingly on the Gantt chart and its iterations which are present in the appendices of this document. </w:t>
      </w:r>
      <w:r w:rsidR="00465D43">
        <w:t xml:space="preserve">The initially perceived feasibility is described in the initial versions of these charts and actual progress is to be reflected in its </w:t>
      </w:r>
      <w:r w:rsidR="00331BAC">
        <w:t>amendments</w:t>
      </w:r>
      <w:r w:rsidR="00465D43">
        <w:t xml:space="preserve">. </w:t>
      </w:r>
    </w:p>
    <w:p w:rsidR="001A0E85" w:rsidRDefault="001A0E85" w:rsidP="001A0E85">
      <w:pPr>
        <w:ind w:left="1440"/>
      </w:pPr>
      <w:r>
        <w:t>The initial study phases will lead into the iterative development phases which will be constructed of timeboxes, as per the DSDM framework, where the initial fixed length of these timeboxes will be estimated based on the work to be completed and the available time remaining in the project life cycle and then adjusted following the completion of an iteration and its reflection period.</w:t>
      </w:r>
    </w:p>
    <w:p w:rsidR="008E570B" w:rsidRPr="00C7431E" w:rsidRDefault="008E570B" w:rsidP="001A0E85">
      <w:pPr>
        <w:ind w:left="1440"/>
      </w:pPr>
      <w:r>
        <w:t>Following a review of the above described time frame, a feasible development strategy is describ</w:t>
      </w:r>
      <w:r w:rsidR="00850736">
        <w:t>ed in this initial Gantt c</w:t>
      </w:r>
      <w:r>
        <w:t xml:space="preserve">hart shown in </w:t>
      </w:r>
      <w:r>
        <w:rPr>
          <w:b/>
          <w:i/>
          <w:u w:val="single"/>
        </w:rPr>
        <w:t>FIG GOES HERE</w:t>
      </w:r>
    </w:p>
    <w:p w:rsidR="001A0E85" w:rsidRDefault="001A0E85" w:rsidP="001A0E85">
      <w:pPr>
        <w:pStyle w:val="Heading3"/>
        <w:numPr>
          <w:ilvl w:val="2"/>
          <w:numId w:val="3"/>
        </w:numPr>
      </w:pPr>
      <w:bookmarkStart w:id="35" w:name="_Toc523091561"/>
      <w:r>
        <w:t>Deliverable Identification</w:t>
      </w:r>
      <w:bookmarkEnd w:id="35"/>
    </w:p>
    <w:p w:rsidR="001A0E85" w:rsidRDefault="001A0E85" w:rsidP="001A0E85">
      <w:pPr>
        <w:ind w:left="1440"/>
      </w:pPr>
      <w:r>
        <w:t>Software Deliverables (artefact to be made available in requested storage format):</w:t>
      </w:r>
    </w:p>
    <w:p w:rsidR="001A0E85" w:rsidRDefault="00F02652" w:rsidP="001A0E85">
      <w:pPr>
        <w:pStyle w:val="ListParagraph"/>
        <w:numPr>
          <w:ilvl w:val="0"/>
          <w:numId w:val="22"/>
        </w:numPr>
        <w:spacing w:after="200" w:line="276" w:lineRule="auto"/>
        <w:ind w:left="2160"/>
      </w:pPr>
      <w:r>
        <w:t>Mobile</w:t>
      </w:r>
      <w:r w:rsidR="001A0E85">
        <w:t xml:space="preserve"> application for user interaction within the interactive exhibit room</w:t>
      </w:r>
    </w:p>
    <w:p w:rsidR="001A0E85" w:rsidRDefault="00AC0593" w:rsidP="001A0E85">
      <w:pPr>
        <w:pStyle w:val="ListParagraph"/>
        <w:numPr>
          <w:ilvl w:val="0"/>
          <w:numId w:val="22"/>
        </w:numPr>
        <w:spacing w:after="200" w:line="276" w:lineRule="auto"/>
        <w:ind w:left="2160"/>
      </w:pPr>
      <w:r>
        <w:t xml:space="preserve">PC </w:t>
      </w:r>
      <w:r w:rsidR="001A0E85">
        <w:t>based server application to communicate, monitor and action triggers between content and user interaction software.</w:t>
      </w:r>
    </w:p>
    <w:p w:rsidR="001A0E85" w:rsidRDefault="00DD6646" w:rsidP="001A0E85">
      <w:pPr>
        <w:pStyle w:val="ListParagraph"/>
        <w:numPr>
          <w:ilvl w:val="0"/>
          <w:numId w:val="22"/>
        </w:numPr>
        <w:spacing w:after="200" w:line="276" w:lineRule="auto"/>
        <w:ind w:left="2160"/>
      </w:pPr>
      <w:r>
        <w:t>PC</w:t>
      </w:r>
      <w:r w:rsidR="001A0E85">
        <w:t xml:space="preserve"> based content application to be interacted with by the user interaction application via the server application.</w:t>
      </w:r>
    </w:p>
    <w:p w:rsidR="001A0E85" w:rsidRDefault="00DD6646" w:rsidP="001A0E85">
      <w:pPr>
        <w:pStyle w:val="ListParagraph"/>
        <w:numPr>
          <w:ilvl w:val="0"/>
          <w:numId w:val="22"/>
        </w:numPr>
        <w:spacing w:after="200" w:line="276" w:lineRule="auto"/>
        <w:ind w:left="2160"/>
      </w:pPr>
      <w:r>
        <w:t>PC</w:t>
      </w:r>
      <w:r w:rsidR="001A0E85">
        <w:t xml:space="preserve"> based calibration application to be interacted with by the user interaction application via the server application.</w:t>
      </w:r>
    </w:p>
    <w:p w:rsidR="001A0E85" w:rsidRDefault="001A0E85" w:rsidP="001A0E85">
      <w:pPr>
        <w:ind w:left="1440"/>
      </w:pPr>
      <w:r>
        <w:t>Documentation Deliverables:</w:t>
      </w:r>
    </w:p>
    <w:p w:rsidR="001A0E85" w:rsidRDefault="001A0E85" w:rsidP="001A0E85">
      <w:pPr>
        <w:pStyle w:val="ListParagraph"/>
        <w:numPr>
          <w:ilvl w:val="0"/>
          <w:numId w:val="21"/>
        </w:numPr>
        <w:spacing w:after="200" w:line="276" w:lineRule="auto"/>
        <w:ind w:left="2160"/>
      </w:pPr>
      <w:r>
        <w:t>All documentary requirements identified in the Final Year Project Handbook.</w:t>
      </w:r>
    </w:p>
    <w:p w:rsidR="001A0E85" w:rsidRDefault="001A0E85" w:rsidP="001A0E85">
      <w:pPr>
        <w:pStyle w:val="ListParagraph"/>
        <w:numPr>
          <w:ilvl w:val="0"/>
          <w:numId w:val="21"/>
        </w:numPr>
        <w:spacing w:after="200" w:line="276" w:lineRule="auto"/>
        <w:ind w:left="2160"/>
      </w:pPr>
      <w:r>
        <w:t>Evidence supporting any non-literature based research activities.</w:t>
      </w:r>
    </w:p>
    <w:p w:rsidR="001A0E85" w:rsidRDefault="001A0E85" w:rsidP="001A0E85">
      <w:pPr>
        <w:pStyle w:val="ListParagraph"/>
        <w:numPr>
          <w:ilvl w:val="0"/>
          <w:numId w:val="21"/>
        </w:numPr>
        <w:spacing w:after="200" w:line="276" w:lineRule="auto"/>
        <w:ind w:left="2160"/>
      </w:pPr>
      <w:r>
        <w:lastRenderedPageBreak/>
        <w:t>Log book and supplementary meeting notes (in digital format and original handwritten notes to be made available).</w:t>
      </w:r>
    </w:p>
    <w:p w:rsidR="001A0E85" w:rsidRDefault="001A0E85" w:rsidP="001A0E85">
      <w:pPr>
        <w:pStyle w:val="ListParagraph"/>
        <w:numPr>
          <w:ilvl w:val="0"/>
          <w:numId w:val="21"/>
        </w:numPr>
        <w:spacing w:after="200" w:line="276" w:lineRule="auto"/>
        <w:ind w:left="2160"/>
      </w:pPr>
      <w:r>
        <w:t>All design and implementation documentation produced through the development method (to be selected, subject to research).</w:t>
      </w:r>
    </w:p>
    <w:p w:rsidR="001A0E85" w:rsidRDefault="001A0E85" w:rsidP="001A0E85">
      <w:pPr>
        <w:pStyle w:val="ListParagraph"/>
        <w:numPr>
          <w:ilvl w:val="0"/>
          <w:numId w:val="21"/>
        </w:numPr>
        <w:spacing w:after="200" w:line="276" w:lineRule="auto"/>
        <w:ind w:left="2160"/>
      </w:pPr>
      <w:r>
        <w:t>Fully documented and analysed test results, raw data to be made available.</w:t>
      </w:r>
    </w:p>
    <w:p w:rsidR="001A0E85" w:rsidRDefault="001A0E85" w:rsidP="001A0E85">
      <w:pPr>
        <w:pStyle w:val="ListParagraph"/>
        <w:numPr>
          <w:ilvl w:val="0"/>
          <w:numId w:val="21"/>
        </w:numPr>
        <w:spacing w:after="200" w:line="276" w:lineRule="auto"/>
        <w:ind w:left="2160"/>
      </w:pPr>
      <w:r>
        <w:t>Full program listing.</w:t>
      </w:r>
    </w:p>
    <w:p w:rsidR="001A0E85" w:rsidRDefault="001A0E85" w:rsidP="001A0E85">
      <w:pPr>
        <w:pStyle w:val="ListParagraph"/>
        <w:numPr>
          <w:ilvl w:val="0"/>
          <w:numId w:val="21"/>
        </w:numPr>
        <w:spacing w:after="200" w:line="276" w:lineRule="auto"/>
        <w:ind w:left="2160"/>
      </w:pPr>
      <w:r>
        <w:t>Installation documentation.</w:t>
      </w:r>
    </w:p>
    <w:p w:rsidR="001A0E85" w:rsidRDefault="001A0E85" w:rsidP="001A0E85">
      <w:pPr>
        <w:pStyle w:val="ListParagraph"/>
        <w:numPr>
          <w:ilvl w:val="0"/>
          <w:numId w:val="21"/>
        </w:numPr>
        <w:spacing w:after="200" w:line="276" w:lineRule="auto"/>
        <w:ind w:left="2160"/>
      </w:pPr>
      <w:r>
        <w:t>Operational documentation.</w:t>
      </w:r>
    </w:p>
    <w:p w:rsidR="001A0E85" w:rsidRDefault="001A0E85" w:rsidP="001A0E85">
      <w:pPr>
        <w:pStyle w:val="ListParagraph"/>
        <w:numPr>
          <w:ilvl w:val="0"/>
          <w:numId w:val="21"/>
        </w:numPr>
        <w:spacing w:after="200" w:line="276" w:lineRule="auto"/>
        <w:ind w:left="2160"/>
      </w:pPr>
      <w:r>
        <w:t>Technical documentation.</w:t>
      </w:r>
    </w:p>
    <w:p w:rsidR="001A0E85" w:rsidRDefault="001A0E85" w:rsidP="001A0E85">
      <w:pPr>
        <w:pStyle w:val="ListParagraph"/>
        <w:numPr>
          <w:ilvl w:val="0"/>
          <w:numId w:val="21"/>
        </w:numPr>
        <w:spacing w:after="200" w:line="276" w:lineRule="auto"/>
        <w:ind w:left="2160"/>
      </w:pPr>
      <w:r>
        <w:t xml:space="preserve">Project plan, with evidence of each iterative change and justification. </w:t>
      </w:r>
    </w:p>
    <w:p w:rsidR="001A0E85" w:rsidRDefault="001A0E85" w:rsidP="001A0E85">
      <w:pPr>
        <w:pStyle w:val="ListParagraph"/>
        <w:numPr>
          <w:ilvl w:val="0"/>
          <w:numId w:val="21"/>
        </w:numPr>
        <w:spacing w:after="200" w:line="276" w:lineRule="auto"/>
        <w:ind w:left="2160"/>
      </w:pPr>
      <w:r>
        <w:t xml:space="preserve">Project management evidence generated by project management software utilised. </w:t>
      </w:r>
    </w:p>
    <w:p w:rsidR="001A0E85" w:rsidRDefault="001A0E85" w:rsidP="001A0E85">
      <w:pPr>
        <w:pStyle w:val="ListParagraph"/>
        <w:numPr>
          <w:ilvl w:val="0"/>
          <w:numId w:val="21"/>
        </w:numPr>
        <w:spacing w:after="200" w:line="276" w:lineRule="auto"/>
        <w:ind w:left="2160"/>
      </w:pPr>
      <w:r>
        <w:t>Presentation and presentation delivery notes.</w:t>
      </w:r>
    </w:p>
    <w:p w:rsidR="001A0E85" w:rsidRDefault="001A0E85" w:rsidP="001A0E85">
      <w:pPr>
        <w:pStyle w:val="ListParagraph"/>
        <w:numPr>
          <w:ilvl w:val="0"/>
          <w:numId w:val="21"/>
        </w:numPr>
        <w:spacing w:after="200" w:line="276" w:lineRule="auto"/>
        <w:ind w:left="2160"/>
      </w:pPr>
      <w:r>
        <w:t>Project evaluation.</w:t>
      </w:r>
    </w:p>
    <w:p w:rsidR="001A0E85" w:rsidRDefault="001A0E85" w:rsidP="001A0E85">
      <w:pPr>
        <w:pStyle w:val="ListParagraph"/>
        <w:numPr>
          <w:ilvl w:val="0"/>
          <w:numId w:val="21"/>
        </w:numPr>
        <w:spacing w:after="200" w:line="276" w:lineRule="auto"/>
        <w:ind w:left="2160"/>
      </w:pPr>
      <w:r>
        <w:t>Additional appendix information pertaining to research. Sensor equations, functions and comparisons.</w:t>
      </w:r>
    </w:p>
    <w:p w:rsidR="001A0E85" w:rsidRDefault="001A0E85" w:rsidP="001A0E85">
      <w:pPr>
        <w:ind w:left="1440"/>
      </w:pPr>
      <w:r>
        <w:t xml:space="preserve">Demonstration Deliverables: </w:t>
      </w:r>
    </w:p>
    <w:p w:rsidR="001A0E85" w:rsidRDefault="001A0E85" w:rsidP="001A0E85">
      <w:pPr>
        <w:pStyle w:val="ListParagraph"/>
        <w:numPr>
          <w:ilvl w:val="0"/>
          <w:numId w:val="20"/>
        </w:numPr>
        <w:spacing w:after="200" w:line="276" w:lineRule="auto"/>
        <w:ind w:left="2160"/>
      </w:pPr>
      <w:r>
        <w:t>A recorded and observed practical demonstration of the system in use.</w:t>
      </w:r>
    </w:p>
    <w:p w:rsidR="001A0E85" w:rsidRPr="000430D1" w:rsidRDefault="001A0E85" w:rsidP="001A0E85">
      <w:pPr>
        <w:pStyle w:val="ListParagraph"/>
        <w:numPr>
          <w:ilvl w:val="0"/>
          <w:numId w:val="20"/>
        </w:numPr>
        <w:spacing w:after="200" w:line="276" w:lineRule="auto"/>
        <w:ind w:left="2160"/>
      </w:pPr>
      <w:r>
        <w:t>Evaluated practical demonstration.</w:t>
      </w:r>
    </w:p>
    <w:p w:rsidR="001A0E85" w:rsidRDefault="001A0E85" w:rsidP="001A0E85">
      <w:pPr>
        <w:pStyle w:val="Heading3"/>
        <w:numPr>
          <w:ilvl w:val="2"/>
          <w:numId w:val="3"/>
        </w:numPr>
      </w:pPr>
      <w:bookmarkStart w:id="36" w:name="_Toc523091562"/>
      <w:r>
        <w:t>Procurement of Resources</w:t>
      </w:r>
      <w:bookmarkEnd w:id="36"/>
    </w:p>
    <w:p w:rsidR="001A0E85" w:rsidRDefault="001A0E85" w:rsidP="001A0E85">
      <w:pPr>
        <w:ind w:left="1440"/>
      </w:pPr>
      <w:r>
        <w:t xml:space="preserve">Within the identified resources, Section 2.3.1, several properties are not available without capital expenditure. To ensure that financial spending may be kept to a minimum, the procurement of costed resources will only occur following thorough specification and at the correct time in development based on the project plan, development method and resource schedule. </w:t>
      </w:r>
    </w:p>
    <w:tbl>
      <w:tblPr>
        <w:tblStyle w:val="TableGrid"/>
        <w:tblW w:w="0" w:type="auto"/>
        <w:tblInd w:w="1440" w:type="dxa"/>
        <w:tblLook w:val="04A0" w:firstRow="1" w:lastRow="0" w:firstColumn="1" w:lastColumn="0" w:noHBand="0" w:noVBand="1"/>
      </w:tblPr>
      <w:tblGrid>
        <w:gridCol w:w="1249"/>
        <w:gridCol w:w="2124"/>
        <w:gridCol w:w="2270"/>
        <w:gridCol w:w="1240"/>
      </w:tblGrid>
      <w:tr w:rsidR="001A0E85" w:rsidTr="008C75E4">
        <w:tc>
          <w:tcPr>
            <w:tcW w:w="1249" w:type="dxa"/>
          </w:tcPr>
          <w:p w:rsidR="001A0E85" w:rsidRPr="008C75E4" w:rsidRDefault="001A0E85" w:rsidP="00236840">
            <w:pPr>
              <w:rPr>
                <w:b/>
              </w:rPr>
            </w:pPr>
            <w:r w:rsidRPr="008C75E4">
              <w:rPr>
                <w:b/>
              </w:rPr>
              <w:t>Property</w:t>
            </w:r>
          </w:p>
        </w:tc>
        <w:tc>
          <w:tcPr>
            <w:tcW w:w="2124" w:type="dxa"/>
          </w:tcPr>
          <w:p w:rsidR="001A0E85" w:rsidRPr="008C75E4" w:rsidRDefault="001A0E85" w:rsidP="00236840">
            <w:pPr>
              <w:rPr>
                <w:b/>
              </w:rPr>
            </w:pPr>
            <w:r w:rsidRPr="008C75E4">
              <w:rPr>
                <w:b/>
              </w:rPr>
              <w:t>Specification Required</w:t>
            </w:r>
          </w:p>
        </w:tc>
        <w:tc>
          <w:tcPr>
            <w:tcW w:w="2270" w:type="dxa"/>
          </w:tcPr>
          <w:p w:rsidR="001A0E85" w:rsidRPr="008C75E4" w:rsidRDefault="001A0E85" w:rsidP="00236840">
            <w:pPr>
              <w:rPr>
                <w:b/>
              </w:rPr>
            </w:pPr>
            <w:r w:rsidRPr="008C75E4">
              <w:rPr>
                <w:b/>
              </w:rPr>
              <w:t>Phase in Development Required</w:t>
            </w:r>
          </w:p>
        </w:tc>
        <w:tc>
          <w:tcPr>
            <w:tcW w:w="1240" w:type="dxa"/>
          </w:tcPr>
          <w:p w:rsidR="001A0E85" w:rsidRPr="008C75E4" w:rsidRDefault="001A0E85" w:rsidP="00236840">
            <w:pPr>
              <w:rPr>
                <w:b/>
                <w:i/>
              </w:rPr>
            </w:pPr>
            <w:r w:rsidRPr="008C75E4">
              <w:rPr>
                <w:b/>
              </w:rPr>
              <w:t>Cost (</w:t>
            </w:r>
            <w:r w:rsidRPr="008C75E4">
              <w:rPr>
                <w:b/>
                <w:i/>
              </w:rPr>
              <w:t>estimate)</w:t>
            </w:r>
          </w:p>
          <w:p w:rsidR="001A0E85" w:rsidRPr="008C75E4" w:rsidRDefault="001A0E85" w:rsidP="00236840">
            <w:pPr>
              <w:rPr>
                <w:b/>
              </w:rPr>
            </w:pPr>
            <w:r w:rsidRPr="008C75E4">
              <w:rPr>
                <w:b/>
              </w:rPr>
              <w:t>(</w:t>
            </w:r>
            <w:r w:rsidRPr="008C75E4">
              <w:rPr>
                <w:b/>
                <w:u w:val="single"/>
              </w:rPr>
              <w:t>confirmed</w:t>
            </w:r>
            <w:r w:rsidRPr="008C75E4">
              <w:rPr>
                <w:b/>
              </w:rPr>
              <w:t>)</w:t>
            </w:r>
          </w:p>
        </w:tc>
      </w:tr>
      <w:tr w:rsidR="001A0E85" w:rsidTr="008C75E4">
        <w:tc>
          <w:tcPr>
            <w:tcW w:w="1249" w:type="dxa"/>
          </w:tcPr>
          <w:p w:rsidR="001A0E85" w:rsidRDefault="004C53A1" w:rsidP="00236840">
            <w:r>
              <w:t>Sensory Hardware (</w:t>
            </w:r>
            <w:r w:rsidR="001A0E85">
              <w:t>Beacon</w:t>
            </w:r>
            <w:r>
              <w:t>)</w:t>
            </w:r>
          </w:p>
        </w:tc>
        <w:tc>
          <w:tcPr>
            <w:tcW w:w="2124" w:type="dxa"/>
          </w:tcPr>
          <w:p w:rsidR="001A0E85" w:rsidRDefault="001A0E85" w:rsidP="00236840">
            <w:r>
              <w:t xml:space="preserve">Room dimensions and research into broadcast ranges and signal degradation. </w:t>
            </w:r>
          </w:p>
        </w:tc>
        <w:tc>
          <w:tcPr>
            <w:tcW w:w="2270" w:type="dxa"/>
          </w:tcPr>
          <w:p w:rsidR="001A0E85" w:rsidRDefault="001A0E85" w:rsidP="00236840">
            <w:r>
              <w:t>Functional Model Iteration and onward</w:t>
            </w:r>
          </w:p>
        </w:tc>
        <w:tc>
          <w:tcPr>
            <w:tcW w:w="1240" w:type="dxa"/>
          </w:tcPr>
          <w:p w:rsidR="001A0E85" w:rsidRPr="005D15EC" w:rsidRDefault="001A0E85" w:rsidP="00236840">
            <w:pPr>
              <w:rPr>
                <w:i/>
              </w:rPr>
            </w:pPr>
            <w:r>
              <w:rPr>
                <w:i/>
              </w:rPr>
              <w:t>£70 (6 beacons)</w:t>
            </w:r>
          </w:p>
        </w:tc>
      </w:tr>
      <w:tr w:rsidR="001A0E85" w:rsidTr="008C75E4">
        <w:tc>
          <w:tcPr>
            <w:tcW w:w="1249" w:type="dxa"/>
          </w:tcPr>
          <w:p w:rsidR="001A0E85" w:rsidRDefault="001A0E85" w:rsidP="00236840">
            <w:r>
              <w:t>Source Control Cloud Storage</w:t>
            </w:r>
          </w:p>
        </w:tc>
        <w:tc>
          <w:tcPr>
            <w:tcW w:w="2124" w:type="dxa"/>
          </w:tcPr>
          <w:p w:rsidR="001A0E85" w:rsidRDefault="001A0E85" w:rsidP="00236840">
            <w:r>
              <w:t>Time frame for software development.</w:t>
            </w:r>
          </w:p>
        </w:tc>
        <w:tc>
          <w:tcPr>
            <w:tcW w:w="2270" w:type="dxa"/>
          </w:tcPr>
          <w:p w:rsidR="001A0E85" w:rsidRDefault="001A0E85" w:rsidP="00236840">
            <w:r>
              <w:t>Functional Model Iteration and onward</w:t>
            </w:r>
          </w:p>
        </w:tc>
        <w:tc>
          <w:tcPr>
            <w:tcW w:w="1240" w:type="dxa"/>
          </w:tcPr>
          <w:p w:rsidR="001A0E85" w:rsidRPr="005D15EC" w:rsidRDefault="001A0E85" w:rsidP="00236840">
            <w:pPr>
              <w:rPr>
                <w:i/>
              </w:rPr>
            </w:pPr>
            <w:r w:rsidRPr="005D15EC">
              <w:rPr>
                <w:i/>
              </w:rPr>
              <w:t>£15</w:t>
            </w:r>
            <w:r>
              <w:rPr>
                <w:i/>
              </w:rPr>
              <w:t xml:space="preserve"> (3 months)</w:t>
            </w:r>
          </w:p>
        </w:tc>
      </w:tr>
      <w:tr w:rsidR="001A0E85" w:rsidTr="008C75E4">
        <w:tc>
          <w:tcPr>
            <w:tcW w:w="1249" w:type="dxa"/>
            <w:shd w:val="clear" w:color="auto" w:fill="808080" w:themeFill="background1" w:themeFillShade="80"/>
          </w:tcPr>
          <w:p w:rsidR="001A0E85" w:rsidRDefault="001A0E85" w:rsidP="00236840"/>
        </w:tc>
        <w:tc>
          <w:tcPr>
            <w:tcW w:w="2124" w:type="dxa"/>
            <w:shd w:val="clear" w:color="auto" w:fill="808080" w:themeFill="background1" w:themeFillShade="80"/>
          </w:tcPr>
          <w:p w:rsidR="001A0E85" w:rsidRDefault="001A0E85" w:rsidP="00236840"/>
        </w:tc>
        <w:tc>
          <w:tcPr>
            <w:tcW w:w="2270" w:type="dxa"/>
            <w:shd w:val="clear" w:color="auto" w:fill="808080" w:themeFill="background1" w:themeFillShade="80"/>
          </w:tcPr>
          <w:p w:rsidR="001A0E85" w:rsidRDefault="001A0E85" w:rsidP="00236840"/>
        </w:tc>
        <w:tc>
          <w:tcPr>
            <w:tcW w:w="1240" w:type="dxa"/>
          </w:tcPr>
          <w:p w:rsidR="001A0E85" w:rsidRPr="005D15EC" w:rsidRDefault="001A0E85" w:rsidP="00236840">
            <w:pPr>
              <w:rPr>
                <w:i/>
              </w:rPr>
            </w:pPr>
            <w:r>
              <w:rPr>
                <w:i/>
              </w:rPr>
              <w:t>£85</w:t>
            </w:r>
          </w:p>
        </w:tc>
      </w:tr>
    </w:tbl>
    <w:p w:rsidR="001A0E85" w:rsidRPr="005754D4" w:rsidRDefault="001A0E85" w:rsidP="001A0E85">
      <w:pPr>
        <w:ind w:left="1440"/>
        <w:rPr>
          <w:b/>
        </w:rPr>
      </w:pPr>
      <w:r>
        <w:rPr>
          <w:b/>
        </w:rPr>
        <w:t>INSERT TABLE NUMBER HERE</w:t>
      </w:r>
    </w:p>
    <w:p w:rsidR="00F05A52" w:rsidRDefault="00F05A52" w:rsidP="001A0E85">
      <w:pPr>
        <w:pStyle w:val="Heading3"/>
        <w:numPr>
          <w:ilvl w:val="2"/>
          <w:numId w:val="3"/>
        </w:numPr>
      </w:pPr>
      <w:bookmarkStart w:id="37" w:name="_Toc523091563"/>
      <w:r>
        <w:t xml:space="preserve">Supporting Expertise </w:t>
      </w:r>
    </w:p>
    <w:p w:rsidR="00850736" w:rsidRPr="00850736" w:rsidRDefault="00126A35" w:rsidP="00850736">
      <w:pPr>
        <w:ind w:left="1440"/>
      </w:pPr>
      <w:r>
        <w:t>Throughout the execution of this project, several areas will require additional research and potentially support. During the initial proposal phase, a supervisor was identified who was</w:t>
      </w:r>
      <w:r w:rsidR="00FF08C0">
        <w:t xml:space="preserve"> both known to and liked by the author and</w:t>
      </w:r>
      <w:r>
        <w:t xml:space="preserve"> appropriate to the author’s perceived requirements. Consultation of any gaps in knowledge may be necessary to ensure that the project is delivered adhering to best practices. </w:t>
      </w:r>
    </w:p>
    <w:p w:rsidR="001A0E85" w:rsidRDefault="00E6005F" w:rsidP="001A0E85">
      <w:pPr>
        <w:pStyle w:val="Heading3"/>
        <w:numPr>
          <w:ilvl w:val="2"/>
          <w:numId w:val="3"/>
        </w:numPr>
      </w:pPr>
      <w:r>
        <w:t xml:space="preserve">Project Level </w:t>
      </w:r>
      <w:r w:rsidR="001A0E85">
        <w:t>Measure of Success Identification</w:t>
      </w:r>
      <w:bookmarkEnd w:id="37"/>
    </w:p>
    <w:p w:rsidR="001A0E85" w:rsidRDefault="001A0E85" w:rsidP="001A0E85">
      <w:pPr>
        <w:ind w:left="1440"/>
      </w:pPr>
      <w:r>
        <w:t xml:space="preserve">The success of the project will be measured against several identified criteria. </w:t>
      </w:r>
      <w:r w:rsidR="00F530C1">
        <w:t>High level overview f</w:t>
      </w:r>
      <w:r>
        <w:t xml:space="preserve">actors include the quality of each produced element, which is decided in accordance with the MoSCoW </w:t>
      </w:r>
      <w:r>
        <w:lastRenderedPageBreak/>
        <w:t>rules applied at the beginning of each development phase and the ov</w:t>
      </w:r>
      <w:r w:rsidR="00E01F99">
        <w:t>erall timeliness of the system. Following the identification of the system objectives, more specific success criteria will be provided.</w:t>
      </w:r>
    </w:p>
    <w:p w:rsidR="001A0E85" w:rsidRDefault="001A0E85" w:rsidP="001A0E85">
      <w:pPr>
        <w:pStyle w:val="ListParagraph"/>
        <w:numPr>
          <w:ilvl w:val="0"/>
          <w:numId w:val="31"/>
        </w:numPr>
        <w:spacing w:after="200" w:line="276" w:lineRule="auto"/>
      </w:pPr>
      <w:r>
        <w:t>A clearly defined, addressed and justified problem domain.</w:t>
      </w:r>
    </w:p>
    <w:p w:rsidR="001A0E85" w:rsidRDefault="001A0E85" w:rsidP="001A0E85">
      <w:pPr>
        <w:pStyle w:val="ListParagraph"/>
        <w:numPr>
          <w:ilvl w:val="0"/>
          <w:numId w:val="31"/>
        </w:numPr>
        <w:spacing w:after="200" w:line="276" w:lineRule="auto"/>
      </w:pPr>
      <w:r>
        <w:t>A set of well researched points of interest to contribute to the solution.</w:t>
      </w:r>
    </w:p>
    <w:p w:rsidR="001A0E85" w:rsidRDefault="001A0E85" w:rsidP="001A0E85">
      <w:pPr>
        <w:pStyle w:val="ListParagraph"/>
        <w:numPr>
          <w:ilvl w:val="0"/>
          <w:numId w:val="31"/>
        </w:numPr>
        <w:spacing w:after="200" w:line="276" w:lineRule="auto"/>
      </w:pPr>
      <w:r>
        <w:t>A professionally developed project plan based on proper analysis of the initial problem domain and its academic requirements.</w:t>
      </w:r>
    </w:p>
    <w:p w:rsidR="001A0E85" w:rsidRDefault="001A0E85" w:rsidP="001A0E85">
      <w:pPr>
        <w:pStyle w:val="ListParagraph"/>
        <w:numPr>
          <w:ilvl w:val="0"/>
          <w:numId w:val="31"/>
        </w:numPr>
        <w:spacing w:after="200" w:line="276" w:lineRule="auto"/>
      </w:pPr>
      <w:r>
        <w:t>A well identified, defined and utilised development method or hybrid of methods, how this has been adhered to and how it benefited the creation of a well-designed artefact.</w:t>
      </w:r>
    </w:p>
    <w:p w:rsidR="001A0E85" w:rsidRDefault="001A0E85" w:rsidP="001A0E85">
      <w:pPr>
        <w:pStyle w:val="ListParagraph"/>
        <w:numPr>
          <w:ilvl w:val="0"/>
          <w:numId w:val="31"/>
        </w:numPr>
        <w:spacing w:after="200" w:line="276" w:lineRule="auto"/>
      </w:pPr>
      <w:r>
        <w:t>A strong specification and requirement definition that both addresses the problem and justifies the proposed solution to the problem.</w:t>
      </w:r>
    </w:p>
    <w:p w:rsidR="001A0E85" w:rsidRDefault="001A0E85" w:rsidP="001A0E85">
      <w:pPr>
        <w:pStyle w:val="ListParagraph"/>
        <w:numPr>
          <w:ilvl w:val="0"/>
          <w:numId w:val="31"/>
        </w:numPr>
        <w:spacing w:after="200" w:line="276" w:lineRule="auto"/>
      </w:pPr>
      <w:r>
        <w:t>A successfully designed and implemented prototype that solves the identified concern, is relevant to the specified domain, meets the requirements of the academic award, adheres to points of research and has been developed in accordance to the identified methodology and evaluated through comprehensive testing.</w:t>
      </w:r>
    </w:p>
    <w:p w:rsidR="001A0E85" w:rsidRDefault="001A0E85" w:rsidP="001A0E85">
      <w:pPr>
        <w:pStyle w:val="ListParagraph"/>
        <w:numPr>
          <w:ilvl w:val="0"/>
          <w:numId w:val="31"/>
        </w:numPr>
        <w:spacing w:after="200" w:line="276" w:lineRule="auto"/>
      </w:pPr>
      <w:r>
        <w:t xml:space="preserve">An appropriate testing strategy designed to acknowledge any flaw in the artefact and conclude with best practices of how these should be addressed based on evidence and results that have been collated and analysed with the analysis taking place on copies of the data ensuring that the raw information remains uncorrupted. </w:t>
      </w:r>
    </w:p>
    <w:p w:rsidR="001A0E85" w:rsidRDefault="001A0E85" w:rsidP="001A0E85">
      <w:pPr>
        <w:pStyle w:val="ListParagraph"/>
        <w:numPr>
          <w:ilvl w:val="0"/>
          <w:numId w:val="31"/>
        </w:numPr>
        <w:spacing w:after="200" w:line="276" w:lineRule="auto"/>
      </w:pPr>
      <w:r>
        <w:t>A Human Computer Interaction system that follows recommendations determined from research.</w:t>
      </w:r>
    </w:p>
    <w:p w:rsidR="001A0E85" w:rsidRPr="005B6024" w:rsidRDefault="001A0E85" w:rsidP="001A0E85">
      <w:pPr>
        <w:pStyle w:val="ListParagraph"/>
        <w:numPr>
          <w:ilvl w:val="0"/>
          <w:numId w:val="31"/>
        </w:numPr>
        <w:spacing w:after="200" w:line="276" w:lineRule="auto"/>
      </w:pPr>
      <w:r>
        <w:t xml:space="preserve">A body of work that is completed to a high standard, properly addresses the requirements, produced on time and in accordance to the project plan. </w:t>
      </w:r>
    </w:p>
    <w:p w:rsidR="001A0E85" w:rsidRDefault="001A0E85" w:rsidP="001A0E85">
      <w:pPr>
        <w:pStyle w:val="Heading3"/>
        <w:numPr>
          <w:ilvl w:val="2"/>
          <w:numId w:val="3"/>
        </w:numPr>
      </w:pPr>
      <w:bookmarkStart w:id="38" w:name="_Toc523091564"/>
      <w:r>
        <w:t>Project Life Cycle</w:t>
      </w:r>
      <w:bookmarkEnd w:id="38"/>
    </w:p>
    <w:p w:rsidR="001A0E85" w:rsidRDefault="001A0E85" w:rsidP="001A0E85">
      <w:pPr>
        <w:ind w:left="1440"/>
      </w:pPr>
      <w:r>
        <w:t xml:space="preserve">To fully cover the requirements of project management, the development framework chosen works concurrently with the project life cycle. The project life cycle is identified under four distinct phases: </w:t>
      </w:r>
    </w:p>
    <w:p w:rsidR="001A0E85" w:rsidRDefault="001A0E85" w:rsidP="001A0E85">
      <w:pPr>
        <w:pStyle w:val="ListParagraph"/>
        <w:numPr>
          <w:ilvl w:val="0"/>
          <w:numId w:val="32"/>
        </w:numPr>
      </w:pPr>
      <w:r>
        <w:t xml:space="preserve">Project Initiation </w:t>
      </w:r>
    </w:p>
    <w:p w:rsidR="001A0E85" w:rsidRDefault="001A0E85" w:rsidP="001A0E85">
      <w:pPr>
        <w:pStyle w:val="ListParagraph"/>
        <w:numPr>
          <w:ilvl w:val="0"/>
          <w:numId w:val="32"/>
        </w:numPr>
      </w:pPr>
      <w:r>
        <w:t>Project Planning</w:t>
      </w:r>
    </w:p>
    <w:p w:rsidR="001A0E85" w:rsidRDefault="001A0E85" w:rsidP="001A0E85">
      <w:pPr>
        <w:pStyle w:val="ListParagraph"/>
        <w:numPr>
          <w:ilvl w:val="0"/>
          <w:numId w:val="32"/>
        </w:numPr>
      </w:pPr>
      <w:r>
        <w:t>Project Execution</w:t>
      </w:r>
    </w:p>
    <w:p w:rsidR="001A0E85" w:rsidRDefault="001A0E85" w:rsidP="001A0E85">
      <w:pPr>
        <w:pStyle w:val="ListParagraph"/>
        <w:numPr>
          <w:ilvl w:val="0"/>
          <w:numId w:val="32"/>
        </w:numPr>
      </w:pPr>
      <w:r>
        <w:t>Project Closure</w:t>
      </w:r>
    </w:p>
    <w:p w:rsidR="001A0E85" w:rsidRPr="006C691A" w:rsidRDefault="001A0E85" w:rsidP="001A0E85">
      <w:pPr>
        <w:ind w:left="1440"/>
      </w:pPr>
      <w:r>
        <w:t>The framework under which the solution is being developed specifies these areas from a technical perspective whilst the project life cycle manages the administrative aspects of the development. Items such as meetings, reviews, communication and non-technical documentation may be encapsulated within these four stages and as a result should be mapped in the project plan.</w:t>
      </w:r>
    </w:p>
    <w:p w:rsidR="001A0E85" w:rsidRDefault="001A0E85" w:rsidP="001A0E85">
      <w:pPr>
        <w:pStyle w:val="Heading2"/>
        <w:numPr>
          <w:ilvl w:val="1"/>
          <w:numId w:val="3"/>
        </w:numPr>
      </w:pPr>
      <w:bookmarkStart w:id="39" w:name="_Toc523091565"/>
      <w:r>
        <w:t>Ethical Considerations</w:t>
      </w:r>
      <w:bookmarkEnd w:id="39"/>
    </w:p>
    <w:p w:rsidR="001A0E85" w:rsidRDefault="001A0E85" w:rsidP="001A0E85">
      <w:pPr>
        <w:ind w:left="720"/>
      </w:pPr>
      <w:r>
        <w:t xml:space="preserve">As an academic research undertaking, this project is subject to scrutiny by the university to ensure that it upholds ethical performance at all times. </w:t>
      </w:r>
    </w:p>
    <w:p w:rsidR="001A0E85" w:rsidRPr="00565B62" w:rsidRDefault="001A0E85" w:rsidP="001A0E85">
      <w:pPr>
        <w:ind w:left="720"/>
      </w:pPr>
      <w:r>
        <w:t xml:space="preserve">The project will be conducted in accordance with the ethical codes of conduct of both the British Computer Society (BCS) and Staffordshire University. A statement of the ethical procedures to be followed is available in the appendices of this document. </w:t>
      </w:r>
    </w:p>
    <w:p w:rsidR="001A0E85" w:rsidRDefault="001A0E85" w:rsidP="001A0E85">
      <w:pPr>
        <w:pStyle w:val="Heading2"/>
        <w:numPr>
          <w:ilvl w:val="1"/>
          <w:numId w:val="3"/>
        </w:numPr>
      </w:pPr>
      <w:bookmarkStart w:id="40" w:name="_Toc523091566"/>
      <w:r>
        <w:t>Health and Safety Considerations</w:t>
      </w:r>
      <w:bookmarkEnd w:id="40"/>
    </w:p>
    <w:p w:rsidR="001A0E85" w:rsidRDefault="001A0E85" w:rsidP="001A0E85">
      <w:pPr>
        <w:ind w:left="720"/>
      </w:pPr>
      <w:r>
        <w:t xml:space="preserve">To ensure that the project is undertaken in a safe and responsible manner, a comprehensive health and safety evaluation has been undertaken in the form of a risk assessment. This document is considered an active document </w:t>
      </w:r>
      <w:r>
        <w:lastRenderedPageBreak/>
        <w:t>throughout the development of the solution and as a result will be updated when any issue is encountered and solved.</w:t>
      </w:r>
    </w:p>
    <w:p w:rsidR="001A0E85" w:rsidRPr="002C0F30" w:rsidRDefault="001A0E85" w:rsidP="001A0E85">
      <w:pPr>
        <w:ind w:left="720"/>
      </w:pPr>
      <w:r>
        <w:t xml:space="preserve">The risk assessment is available in the appendices of this document. </w:t>
      </w:r>
    </w:p>
    <w:p w:rsidR="001A0E85" w:rsidRDefault="001A0E85" w:rsidP="001A0E85">
      <w:pPr>
        <w:pStyle w:val="Heading2"/>
        <w:numPr>
          <w:ilvl w:val="1"/>
          <w:numId w:val="3"/>
        </w:numPr>
      </w:pPr>
      <w:bookmarkStart w:id="41" w:name="_Toc523091567"/>
      <w:r>
        <w:t>University Department Interaction</w:t>
      </w:r>
      <w:bookmarkEnd w:id="41"/>
    </w:p>
    <w:p w:rsidR="001A0E85" w:rsidRDefault="001A0E85" w:rsidP="001A0E85">
      <w:pPr>
        <w:ind w:left="720"/>
      </w:pPr>
      <w:r>
        <w:t xml:space="preserve">Whilst preparing for the procurement of beacon devices pertaining to the system development, it was noted that dimensions for testing environments would be required therefore correspondence with departments within the university was established. </w:t>
      </w:r>
    </w:p>
    <w:p w:rsidR="001A0E85" w:rsidRDefault="001A0E85" w:rsidP="001A0E85">
      <w:pPr>
        <w:ind w:left="720"/>
      </w:pPr>
      <w:r>
        <w:t xml:space="preserve">The aim of the correspondence was to determine the dimensions of two laboratories housed within the Mellor building. As a result of the communication, meetings were discussing to be scheduled with the Information Services Department, who were trialling a system with a similar end goal, and Facilities Department. </w:t>
      </w:r>
    </w:p>
    <w:p w:rsidR="001A0E85" w:rsidRPr="000957D2" w:rsidRDefault="001A0E85" w:rsidP="001A0E85">
      <w:pPr>
        <w:ind w:left="720"/>
      </w:pPr>
      <w:r>
        <w:t xml:space="preserve">Transcripts of the email correspondence and log books of completed meetings are available in the appendices of this document.   </w:t>
      </w:r>
    </w:p>
    <w:p w:rsidR="001A0E85" w:rsidRDefault="001A0E85" w:rsidP="001A0E85">
      <w:pPr>
        <w:pStyle w:val="Heading2"/>
        <w:numPr>
          <w:ilvl w:val="1"/>
          <w:numId w:val="3"/>
        </w:numPr>
      </w:pPr>
      <w:bookmarkStart w:id="42" w:name="_Toc523091568"/>
      <w:r>
        <w:t>Version Control</w:t>
      </w:r>
      <w:bookmarkEnd w:id="42"/>
    </w:p>
    <w:p w:rsidR="001A0E85" w:rsidRDefault="001A0E85" w:rsidP="001A0E85">
      <w:pPr>
        <w:ind w:left="720"/>
      </w:pPr>
      <w:r>
        <w:t xml:space="preserve">Version control has been identified as a key component in the development process for the project. It is hoped that through utilising a repository the risk of losing work may be mitigated and it will be possible, in accordance with the identified development framework </w:t>
      </w:r>
      <w:r>
        <w:fldChar w:fldCharType="begin" w:fldLock="1"/>
      </w:r>
      <w:r>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plainTextFormattedCitation" : "(Stapleton and Consortium, 1997)", "previouslyFormattedCitation" : "(Stapleton and Consortium, 1997)" }, "properties" : { "noteIndex" : 0 }, "schema" : "https://github.com/citation-style-language/schema/raw/master/csl-citation.json" }</w:instrText>
      </w:r>
      <w:r>
        <w:fldChar w:fldCharType="separate"/>
      </w:r>
      <w:r w:rsidRPr="001B580C">
        <w:rPr>
          <w:noProof/>
        </w:rPr>
        <w:t>(Stapleton and Consortium, 1997)</w:t>
      </w:r>
      <w:r>
        <w:fldChar w:fldCharType="end"/>
      </w:r>
      <w:r>
        <w:t xml:space="preserve">, to revert to an earlier version of the work to remove any functionality which is later deemed superfluous in review. </w:t>
      </w:r>
    </w:p>
    <w:p w:rsidR="001A0E85" w:rsidRDefault="001A0E85" w:rsidP="001A0E85">
      <w:pPr>
        <w:ind w:left="720"/>
      </w:pPr>
      <w:r>
        <w:t xml:space="preserve">Indeed configuration management is specifically stated as a requirement of the framework </w:t>
      </w:r>
      <w:r>
        <w:fldChar w:fldCharType="begin" w:fldLock="1"/>
      </w:r>
      <w:r>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manualFormatting" : "(Stapleton and Consortium, 1997, p.73)", "plainTextFormattedCitation" : "(Stapleton and Consortium, 1997)", "previouslyFormattedCitation" : "(Stapleton and Consortium, 1997)" }, "properties" : { "noteIndex" : 0 }, "schema" : "https://github.com/citation-style-language/schema/raw/master/csl-citation.json" }</w:instrText>
      </w:r>
      <w:r>
        <w:fldChar w:fldCharType="separate"/>
      </w:r>
      <w:r w:rsidRPr="008C77F1">
        <w:rPr>
          <w:noProof/>
        </w:rPr>
        <w:t>(Stapleton and Consortium, 1997</w:t>
      </w:r>
      <w:r>
        <w:rPr>
          <w:noProof/>
        </w:rPr>
        <w:t>, p.73</w:t>
      </w:r>
      <w:r w:rsidRPr="008C77F1">
        <w:rPr>
          <w:noProof/>
        </w:rPr>
        <w:t>)</w:t>
      </w:r>
      <w:r>
        <w:fldChar w:fldCharType="end"/>
      </w:r>
      <w:r>
        <w:t>.</w:t>
      </w:r>
    </w:p>
    <w:p w:rsidR="001A0E85" w:rsidRDefault="001A0E85" w:rsidP="001A0E85">
      <w:pPr>
        <w:ind w:left="720"/>
      </w:pPr>
      <w:r>
        <w:t>The philosophy of rapidly producing demonstrable work will be easily monitored by identifying versions of the product against the project plan allowed the review of changes to be made.</w:t>
      </w:r>
    </w:p>
    <w:p w:rsidR="001A0E85" w:rsidRPr="001B580C" w:rsidRDefault="001A0E85" w:rsidP="001A0E85">
      <w:pPr>
        <w:ind w:left="720"/>
      </w:pPr>
      <w:r>
        <w:t>The concept of version control will be utilised alongside other forms of data storage and back up.</w:t>
      </w:r>
    </w:p>
    <w:p w:rsidR="001A0E85" w:rsidRDefault="001A0E85" w:rsidP="001A0E85">
      <w:pPr>
        <w:pStyle w:val="Heading2"/>
        <w:numPr>
          <w:ilvl w:val="1"/>
          <w:numId w:val="3"/>
        </w:numPr>
      </w:pPr>
      <w:bookmarkStart w:id="43" w:name="_Toc523091569"/>
      <w:r>
        <w:t>Research and Analysis Methods</w:t>
      </w:r>
      <w:bookmarkEnd w:id="43"/>
    </w:p>
    <w:p w:rsidR="001A0E85" w:rsidRDefault="001A0E85" w:rsidP="001A0E85">
      <w:pPr>
        <w:ind w:left="720"/>
      </w:pPr>
      <w:r>
        <w:t xml:space="preserve">Under the DSDM approach, no specific tools or toolsets are prescribed and it is viewed that the analysis completed should be appropriate to the task in hand </w:t>
      </w:r>
      <w:r>
        <w:fldChar w:fldCharType="begin" w:fldLock="1"/>
      </w:r>
      <w:r>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plainTextFormattedCitation" : "(Stapleton and Consortium, 1997)", "previouslyFormattedCitation" : "(Stapleton and Consortium, 1997)" }, "properties" : { "noteIndex" : 0 }, "schema" : "https://github.com/citation-style-language/schema/raw/master/csl-citation.json" }</w:instrText>
      </w:r>
      <w:r>
        <w:fldChar w:fldCharType="separate"/>
      </w:r>
      <w:r w:rsidRPr="00550337">
        <w:rPr>
          <w:noProof/>
        </w:rPr>
        <w:t>(Stapleton and Consortium, 1997)</w:t>
      </w:r>
      <w:r>
        <w:fldChar w:fldCharType="end"/>
      </w:r>
      <w:r>
        <w:t>.</w:t>
      </w:r>
    </w:p>
    <w:p w:rsidR="001A0E85" w:rsidRDefault="001A0E85" w:rsidP="001A0E85">
      <w:pPr>
        <w:ind w:left="720"/>
      </w:pPr>
      <w:r>
        <w:t>Background analysis will be performed to model, from a high-level, the proposed data flow and entity relationships within the system.</w:t>
      </w:r>
    </w:p>
    <w:p w:rsidR="001A0E85" w:rsidRDefault="001A0E85" w:rsidP="001A0E85">
      <w:pPr>
        <w:ind w:left="720"/>
      </w:pPr>
      <w:r>
        <w:t>As the study portion of the framework has been adapted to suit the additionally required background research, several research methods have been identified to complete the initial literature review from which a hypothesis may be developed.</w:t>
      </w:r>
    </w:p>
    <w:p w:rsidR="001A0E85" w:rsidRDefault="001A0E85" w:rsidP="001A0E85">
      <w:pPr>
        <w:ind w:left="720"/>
      </w:pPr>
      <w:r>
        <w:t>Primary research may include performance testing of technologies to determine their suitability or conducting observations and interviews as deemed appropriate by the development method.</w:t>
      </w:r>
    </w:p>
    <w:p w:rsidR="001A0E85" w:rsidRDefault="001A0E85" w:rsidP="001A0E85">
      <w:pPr>
        <w:ind w:left="720"/>
      </w:pPr>
      <w:r>
        <w:t xml:space="preserve">Secondary research may include the extraction of information from textual sources. </w:t>
      </w:r>
    </w:p>
    <w:p w:rsidR="001A0E85" w:rsidRDefault="001A0E85" w:rsidP="001A0E85">
      <w:pPr>
        <w:ind w:left="720"/>
      </w:pPr>
      <w:r>
        <w:lastRenderedPageBreak/>
        <w:t xml:space="preserve">Important areas identified in the development of the system have been added to a research design which will be followed to ensure that a systematic approach is followed in producing analytical information. </w:t>
      </w:r>
    </w:p>
    <w:p w:rsidR="001A0E85" w:rsidRPr="0069794C" w:rsidRDefault="001A0E85" w:rsidP="001A0E85">
      <w:pPr>
        <w:ind w:left="720"/>
        <w:rPr>
          <w:b/>
          <w:u w:val="single"/>
        </w:rPr>
      </w:pPr>
      <w:r>
        <w:rPr>
          <w:b/>
          <w:u w:val="single"/>
        </w:rPr>
        <w:t>FIGURE OF RESEARCH PLAN HERE</w:t>
      </w:r>
    </w:p>
    <w:p w:rsidR="001A0E85" w:rsidRDefault="001A0E85" w:rsidP="001A0E85">
      <w:pPr>
        <w:pStyle w:val="Heading2"/>
        <w:numPr>
          <w:ilvl w:val="1"/>
          <w:numId w:val="3"/>
        </w:numPr>
      </w:pPr>
      <w:bookmarkStart w:id="44" w:name="_Toc523091570"/>
      <w:r>
        <w:t>Design Methods Supported by Development Methodology</w:t>
      </w:r>
      <w:bookmarkEnd w:id="44"/>
    </w:p>
    <w:p w:rsidR="001A0E85" w:rsidRDefault="001A0E85" w:rsidP="001A0E85">
      <w:pPr>
        <w:ind w:left="720"/>
      </w:pPr>
      <w:r>
        <w:t xml:space="preserve">DSDM does not enforce any specific design methods and encourages the design to be undertaken in a method appropriate to the task that is being undertaken. It does however specify and require a minimum level of design and modelling to be performed with the aim of assisting the future maintenance of the system. Well documented and designed code should be kept up to date and changes noted in the review sections and documentation followed the end of each iteration cycle </w:t>
      </w:r>
      <w:r>
        <w:fldChar w:fldCharType="begin" w:fldLock="1"/>
      </w:r>
      <w:r>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plainTextFormattedCitation" : "(Stapleton and Consortium, 1997)", "previouslyFormattedCitation" : "(Stapleton and Consortium, 1997)" }, "properties" : { "noteIndex" : 0 }, "schema" : "https://github.com/citation-style-language/schema/raw/master/csl-citation.json" }</w:instrText>
      </w:r>
      <w:r>
        <w:fldChar w:fldCharType="separate"/>
      </w:r>
      <w:r w:rsidRPr="008709C6">
        <w:rPr>
          <w:noProof/>
        </w:rPr>
        <w:t>(Stapleton and Consortium, 1997)</w:t>
      </w:r>
      <w:r>
        <w:fldChar w:fldCharType="end"/>
      </w:r>
      <w:r>
        <w:t xml:space="preserve">. </w:t>
      </w:r>
    </w:p>
    <w:p w:rsidR="001A0E85" w:rsidRPr="006C35CC" w:rsidRDefault="001A0E85" w:rsidP="001A0E85">
      <w:pPr>
        <w:ind w:left="720"/>
      </w:pPr>
      <w:r>
        <w:t xml:space="preserve">As such, and in accordance with the explanation in Section 2.1.3, the design methods will be specified at each phase. </w:t>
      </w:r>
    </w:p>
    <w:p w:rsidR="001A0E85" w:rsidRDefault="001A0E85" w:rsidP="001A0E85">
      <w:pPr>
        <w:pStyle w:val="Heading2"/>
        <w:numPr>
          <w:ilvl w:val="1"/>
          <w:numId w:val="3"/>
        </w:numPr>
      </w:pPr>
      <w:bookmarkStart w:id="45" w:name="_Toc523091571"/>
      <w:r>
        <w:t>Testing Methods</w:t>
      </w:r>
      <w:bookmarkEnd w:id="45"/>
      <w:r>
        <w:t xml:space="preserve"> </w:t>
      </w:r>
    </w:p>
    <w:p w:rsidR="001A0E85" w:rsidRDefault="001A0E85" w:rsidP="001A0E85">
      <w:pPr>
        <w:ind w:left="720"/>
      </w:pPr>
      <w:r>
        <w:t xml:space="preserve">As part of the quality delivery of DSDM, testing is undertaken at every point where a functional element is produced. </w:t>
      </w:r>
    </w:p>
    <w:p w:rsidR="001A0E85" w:rsidRDefault="001A0E85" w:rsidP="001A0E85">
      <w:pPr>
        <w:ind w:left="720"/>
      </w:pPr>
      <w:r>
        <w:t xml:space="preserve">Testing tools may be used to capture and replay applications </w:t>
      </w:r>
      <w:r>
        <w:fldChar w:fldCharType="begin" w:fldLock="1"/>
      </w:r>
      <w:r>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manualFormatting" : "(Stapleton and Consortium, 1997, p.73)", "plainTextFormattedCitation" : "(Stapleton and Consortium, 1997)", "previouslyFormattedCitation" : "(Stapleton and Consortium, 1997)" }, "properties" : { "noteIndex" : 0 }, "schema" : "https://github.com/citation-style-language/schema/raw/master/csl-citation.json" }</w:instrText>
      </w:r>
      <w:r>
        <w:fldChar w:fldCharType="separate"/>
      </w:r>
      <w:r w:rsidRPr="00C26079">
        <w:rPr>
          <w:noProof/>
        </w:rPr>
        <w:t>(Stapleton and Consortium, 1997</w:t>
      </w:r>
      <w:r>
        <w:rPr>
          <w:noProof/>
        </w:rPr>
        <w:t>, p.73</w:t>
      </w:r>
      <w:r w:rsidRPr="00C26079">
        <w:rPr>
          <w:noProof/>
        </w:rPr>
        <w:t>)</w:t>
      </w:r>
      <w:r>
        <w:fldChar w:fldCharType="end"/>
      </w:r>
      <w:r>
        <w:t xml:space="preserve">. </w:t>
      </w:r>
    </w:p>
    <w:p w:rsidR="001A0E85" w:rsidRDefault="001A0E85" w:rsidP="001A0E85">
      <w:pPr>
        <w:ind w:left="720"/>
      </w:pPr>
      <w:r>
        <w:t>Functional testing is important to ensure that the application performs against the outlined requirements at each checkpoint in the application development.</w:t>
      </w:r>
    </w:p>
    <w:p w:rsidR="001A0E85" w:rsidRDefault="001A0E85" w:rsidP="001A0E85">
      <w:pPr>
        <w:ind w:left="720"/>
      </w:pPr>
      <w:r>
        <w:t>Dynamic testing should be performed to ensure that the program does not contain any logical errors. Individual component testing will be performed throughout the development at each stage and integration testing performed at the stages where integration of two or more components is possible.</w:t>
      </w:r>
    </w:p>
    <w:p w:rsidR="001A0E85" w:rsidRPr="00653540" w:rsidRDefault="001A0E85" w:rsidP="001A0E85">
      <w:pPr>
        <w:ind w:left="720"/>
      </w:pPr>
      <w:r>
        <w:t>Specifically undertaken testing will be documented and identified within each phase.</w:t>
      </w:r>
    </w:p>
    <w:p w:rsidR="00D1543C" w:rsidRDefault="00D1543C" w:rsidP="00AA6ACD">
      <w:pPr>
        <w:pStyle w:val="Heading2"/>
        <w:numPr>
          <w:ilvl w:val="1"/>
          <w:numId w:val="3"/>
        </w:numPr>
      </w:pPr>
      <w:bookmarkStart w:id="46" w:name="_Toc523091574"/>
      <w:r>
        <w:t>Stakeholder Identification</w:t>
      </w:r>
      <w:bookmarkEnd w:id="46"/>
    </w:p>
    <w:p w:rsidR="00624166" w:rsidRDefault="00042ED2" w:rsidP="00042ED2">
      <w:pPr>
        <w:ind w:left="720"/>
      </w:pPr>
      <w:r>
        <w:t>As an academic body of work, this project has three physical stakeholders that are identified in the briefing documents for the module. Namely the three stakeholders are:</w:t>
      </w:r>
    </w:p>
    <w:p w:rsidR="00042ED2" w:rsidRDefault="00042ED2" w:rsidP="00042ED2">
      <w:pPr>
        <w:pStyle w:val="ListParagraph"/>
        <w:numPr>
          <w:ilvl w:val="0"/>
          <w:numId w:val="36"/>
        </w:numPr>
      </w:pPr>
      <w:r>
        <w:t>The Author</w:t>
      </w:r>
    </w:p>
    <w:p w:rsidR="00042ED2" w:rsidRDefault="00042ED2" w:rsidP="00042ED2">
      <w:pPr>
        <w:pStyle w:val="ListParagraph"/>
        <w:numPr>
          <w:ilvl w:val="0"/>
          <w:numId w:val="36"/>
        </w:numPr>
      </w:pPr>
      <w:r>
        <w:t>The Supervisor</w:t>
      </w:r>
    </w:p>
    <w:p w:rsidR="00042ED2" w:rsidRDefault="00042ED2" w:rsidP="00042ED2">
      <w:pPr>
        <w:pStyle w:val="ListParagraph"/>
        <w:numPr>
          <w:ilvl w:val="0"/>
          <w:numId w:val="36"/>
        </w:numPr>
      </w:pPr>
      <w:r>
        <w:t>The Second Assessor</w:t>
      </w:r>
    </w:p>
    <w:p w:rsidR="006308D7" w:rsidRDefault="006308D7" w:rsidP="006308D7">
      <w:pPr>
        <w:ind w:left="720"/>
      </w:pPr>
      <w:r>
        <w:t>Where additional resources are required or access to specific equipment or facilities are required the individuals responsible for the resource or facility would also be considered a stakeholder:</w:t>
      </w:r>
    </w:p>
    <w:p w:rsidR="006308D7" w:rsidRDefault="006308D7" w:rsidP="006308D7">
      <w:pPr>
        <w:pStyle w:val="ListParagraph"/>
        <w:numPr>
          <w:ilvl w:val="0"/>
          <w:numId w:val="38"/>
        </w:numPr>
      </w:pPr>
      <w:r>
        <w:t>Estates Department</w:t>
      </w:r>
    </w:p>
    <w:p w:rsidR="006308D7" w:rsidRDefault="004B42D7" w:rsidP="006308D7">
      <w:pPr>
        <w:pStyle w:val="ListParagraph"/>
        <w:numPr>
          <w:ilvl w:val="0"/>
          <w:numId w:val="38"/>
        </w:numPr>
      </w:pPr>
      <w:r>
        <w:t>Digital Services Department</w:t>
      </w:r>
    </w:p>
    <w:p w:rsidR="00C06A79" w:rsidRDefault="00C06A79" w:rsidP="00C06A79">
      <w:pPr>
        <w:ind w:left="720"/>
      </w:pPr>
      <w:r>
        <w:lastRenderedPageBreak/>
        <w:t>Additionally within the theoretical domain of the project, the leisure industry, a number of additio</w:t>
      </w:r>
      <w:r w:rsidR="0028201A">
        <w:t xml:space="preserve">nal stakeholders exist. If the </w:t>
      </w:r>
      <w:r>
        <w:t xml:space="preserve">resulting artefact from this project were to be developed beyond a prototype, as is the specified and titular intention, these groups would be heavily referenced in the report and additional consultation would be </w:t>
      </w:r>
      <w:r w:rsidR="0028201A">
        <w:t>undertaken</w:t>
      </w:r>
      <w:r>
        <w:t xml:space="preserve"> to ensure that the delivered system is both appropriate for their needs and completed to a satisfactory standard as a professional product.</w:t>
      </w:r>
    </w:p>
    <w:p w:rsidR="00C06A79" w:rsidRDefault="00C06A79" w:rsidP="00C06A79">
      <w:pPr>
        <w:ind w:left="720"/>
      </w:pPr>
      <w:r>
        <w:t>Stakeholders in the scenario of a marketable product would include:</w:t>
      </w:r>
    </w:p>
    <w:p w:rsidR="00C06A79" w:rsidRDefault="00C06A79" w:rsidP="00C06A79">
      <w:pPr>
        <w:pStyle w:val="ListParagraph"/>
        <w:numPr>
          <w:ilvl w:val="0"/>
          <w:numId w:val="37"/>
        </w:numPr>
      </w:pPr>
      <w:r>
        <w:t>Attraction Guests</w:t>
      </w:r>
    </w:p>
    <w:p w:rsidR="00C06A79" w:rsidRDefault="00C06A79" w:rsidP="00C06A79">
      <w:pPr>
        <w:pStyle w:val="ListParagraph"/>
        <w:numPr>
          <w:ilvl w:val="0"/>
          <w:numId w:val="37"/>
        </w:numPr>
      </w:pPr>
      <w:r>
        <w:t>Attraction Management</w:t>
      </w:r>
    </w:p>
    <w:p w:rsidR="00C06A79" w:rsidRDefault="00C06A79" w:rsidP="00C06A79">
      <w:pPr>
        <w:pStyle w:val="ListParagraph"/>
        <w:numPr>
          <w:ilvl w:val="0"/>
          <w:numId w:val="37"/>
        </w:numPr>
      </w:pPr>
      <w:r>
        <w:t>Attraction Operating Company</w:t>
      </w:r>
    </w:p>
    <w:p w:rsidR="00C06A79" w:rsidRDefault="00C06A79" w:rsidP="00C06A79">
      <w:pPr>
        <w:pStyle w:val="ListParagraph"/>
        <w:numPr>
          <w:ilvl w:val="0"/>
          <w:numId w:val="37"/>
        </w:numPr>
      </w:pPr>
      <w:r>
        <w:t>Attraction Host Staff</w:t>
      </w:r>
    </w:p>
    <w:p w:rsidR="00C06A79" w:rsidRDefault="00C06A79" w:rsidP="00C06A79">
      <w:pPr>
        <w:pStyle w:val="ListParagraph"/>
        <w:numPr>
          <w:ilvl w:val="0"/>
          <w:numId w:val="37"/>
        </w:numPr>
      </w:pPr>
      <w:r>
        <w:t>Attraction Operator Staff</w:t>
      </w:r>
    </w:p>
    <w:p w:rsidR="00C06A79" w:rsidRDefault="00C06A79" w:rsidP="00C06A79">
      <w:pPr>
        <w:pStyle w:val="ListParagraph"/>
        <w:numPr>
          <w:ilvl w:val="0"/>
          <w:numId w:val="37"/>
        </w:numPr>
      </w:pPr>
      <w:r>
        <w:t>Attraction Maintenance Staff</w:t>
      </w:r>
    </w:p>
    <w:p w:rsidR="00C06A79" w:rsidRDefault="00C06A79" w:rsidP="00C06A79">
      <w:pPr>
        <w:pStyle w:val="ListParagraph"/>
        <w:numPr>
          <w:ilvl w:val="0"/>
          <w:numId w:val="37"/>
        </w:numPr>
      </w:pPr>
      <w:r>
        <w:t>Attraction Information Technology Staff</w:t>
      </w:r>
    </w:p>
    <w:p w:rsidR="00C36239" w:rsidRDefault="00C36239" w:rsidP="00C06A79">
      <w:pPr>
        <w:pStyle w:val="ListParagraph"/>
        <w:numPr>
          <w:ilvl w:val="0"/>
          <w:numId w:val="37"/>
        </w:numPr>
      </w:pPr>
      <w:r>
        <w:t xml:space="preserve">Attraction Sanitation Staff </w:t>
      </w:r>
    </w:p>
    <w:p w:rsidR="00C36239" w:rsidRDefault="00C36239" w:rsidP="00C06A79">
      <w:pPr>
        <w:pStyle w:val="ListParagraph"/>
        <w:numPr>
          <w:ilvl w:val="0"/>
          <w:numId w:val="37"/>
        </w:numPr>
      </w:pPr>
      <w:r>
        <w:t>Attraction Security Staff</w:t>
      </w:r>
    </w:p>
    <w:p w:rsidR="004357AF" w:rsidRDefault="004357AF" w:rsidP="00C06A79">
      <w:pPr>
        <w:pStyle w:val="ListParagraph"/>
        <w:numPr>
          <w:ilvl w:val="0"/>
          <w:numId w:val="37"/>
        </w:numPr>
      </w:pPr>
      <w:r>
        <w:t>Attraction Medical Staff</w:t>
      </w:r>
    </w:p>
    <w:p w:rsidR="003445EF" w:rsidRDefault="003445EF" w:rsidP="00C06A79">
      <w:pPr>
        <w:pStyle w:val="ListParagraph"/>
        <w:numPr>
          <w:ilvl w:val="0"/>
          <w:numId w:val="37"/>
        </w:numPr>
      </w:pPr>
      <w:r>
        <w:t>Attraction Marketing Department</w:t>
      </w:r>
    </w:p>
    <w:p w:rsidR="00287640" w:rsidRDefault="002463CE" w:rsidP="00287640">
      <w:pPr>
        <w:pStyle w:val="Heading3"/>
        <w:numPr>
          <w:ilvl w:val="2"/>
          <w:numId w:val="3"/>
        </w:numPr>
      </w:pPr>
      <w:bookmarkStart w:id="47" w:name="_Toc523091575"/>
      <w:r>
        <w:t>Stakeholder Justification</w:t>
      </w:r>
      <w:bookmarkEnd w:id="47"/>
    </w:p>
    <w:p w:rsidR="002700C4" w:rsidRDefault="00BD1100" w:rsidP="00B325F9">
      <w:pPr>
        <w:ind w:left="1440"/>
      </w:pPr>
      <w:r>
        <w:t>Each of the identified stakeholders contribute in some way to the requirements of the system or specify its technical direction.</w:t>
      </w:r>
    </w:p>
    <w:p w:rsidR="000B0ACB" w:rsidRDefault="002700C4" w:rsidP="00B325F9">
      <w:pPr>
        <w:ind w:left="1440"/>
      </w:pPr>
      <w:r>
        <w:t>The first three educational stakeholders are critical to the delivery of the report and its assessment as an academic body of work.</w:t>
      </w:r>
    </w:p>
    <w:p w:rsidR="00B325F9" w:rsidRDefault="002700C4" w:rsidP="00B325F9">
      <w:pPr>
        <w:ind w:left="1440"/>
      </w:pPr>
      <w:r>
        <w:t xml:space="preserve"> </w:t>
      </w:r>
      <w:r w:rsidR="005331FC">
        <w:t>It is the responsibility of the author to produce an individual piece of work</w:t>
      </w:r>
      <w:r w:rsidR="00616AF8">
        <w:t>;</w:t>
      </w:r>
      <w:r w:rsidR="005331FC">
        <w:t xml:space="preserve"> providing a conceptual project title, problem area and proposed solution to be </w:t>
      </w:r>
      <w:r w:rsidR="000B0ACB">
        <w:t xml:space="preserve">assessed for suitability by an academic </w:t>
      </w:r>
      <w:r w:rsidR="003162C9">
        <w:t xml:space="preserve">from </w:t>
      </w:r>
      <w:r w:rsidR="000B0ACB">
        <w:t>who</w:t>
      </w:r>
      <w:r w:rsidR="003162C9">
        <w:t>m</w:t>
      </w:r>
      <w:r w:rsidR="000B0ACB">
        <w:t xml:space="preserve"> the author must request </w:t>
      </w:r>
      <w:r w:rsidR="003162C9">
        <w:t xml:space="preserve">official </w:t>
      </w:r>
      <w:r w:rsidR="00D07DDC">
        <w:t>supervision</w:t>
      </w:r>
      <w:r w:rsidR="000B0ACB">
        <w:t xml:space="preserve">. The author must then proceed </w:t>
      </w:r>
      <w:r w:rsidR="00D07DDC">
        <w:t xml:space="preserve">to produce the required ethical statements, health and safety documents and arrange and attend regular meetings with the supervisor. Further responsibilities of the author include the production of this report; the professional standard design, implementation and testing of the software components; conduct the project adhering to a project management </w:t>
      </w:r>
      <w:r w:rsidR="00191EE6">
        <w:t>strategy and prepare all deliverables to be made available for submission. Additionally, interaction with the second assessor will be required to be established for both the mid-point review and the Viva Voce examination at the conclusion of the project.</w:t>
      </w:r>
    </w:p>
    <w:p w:rsidR="00D85F4D" w:rsidRDefault="00D85F4D" w:rsidP="00B325F9">
      <w:pPr>
        <w:ind w:left="1440"/>
      </w:pPr>
      <w:r>
        <w:t>The supervisor responsibilities include performing an advisory role to aid the author with their implementation and documentation. Their expertise may be required to provide direction when completing ethical statements and any changes required to the project. The supervisor will additionally be responsible for using the university systems to ensure that the project is administered in accordance with the university requirements for assessment and attend the meetings scheduled with the author.</w:t>
      </w:r>
    </w:p>
    <w:p w:rsidR="00AB71BD" w:rsidRDefault="00AB71BD" w:rsidP="00B325F9">
      <w:pPr>
        <w:ind w:left="1440"/>
      </w:pPr>
      <w:r>
        <w:lastRenderedPageBreak/>
        <w:t xml:space="preserve">The second assessor contributes to the final marking of the author’s body of work in conjunction with the supervisor, they are required to perform both the mid-point review and the Viva Voce alongside similar administration of the project marking through university system in accordance with the university requirements for assessment. </w:t>
      </w:r>
    </w:p>
    <w:p w:rsidR="00DF6E82" w:rsidRDefault="00AB71BD" w:rsidP="00B325F9">
      <w:pPr>
        <w:ind w:left="1440"/>
      </w:pPr>
      <w:r>
        <w:t xml:space="preserve">Additional university stakeholders have been identified through their causational influence on the project completion. </w:t>
      </w:r>
      <w:r w:rsidR="00E86363">
        <w:t>The author contacted the documented departments to acquire further insight into the availability of facility dimension documents, these secondary sources could be eliminated should the author personally measure facility layouts.</w:t>
      </w:r>
      <w:r w:rsidR="00C03AF3">
        <w:t xml:space="preserve"> The </w:t>
      </w:r>
      <w:r w:rsidR="005C762B">
        <w:t xml:space="preserve">need for </w:t>
      </w:r>
      <w:r w:rsidR="00C03AF3">
        <w:t>this information reflects a requirement that may occur in the event th</w:t>
      </w:r>
      <w:r w:rsidR="008733EF">
        <w:t>is project is developed further and identifies similar stakeholders in a production system.</w:t>
      </w:r>
    </w:p>
    <w:p w:rsidR="00AB71BD" w:rsidRDefault="00DF6E82" w:rsidP="00B325F9">
      <w:pPr>
        <w:ind w:left="1440"/>
      </w:pPr>
      <w:r>
        <w:t xml:space="preserve">Attraction level stakeholders cover the range of departments, groups and individuals who would come into contact with the proposed solution in some way. </w:t>
      </w:r>
    </w:p>
    <w:p w:rsidR="00412B3B" w:rsidRDefault="00412B3B" w:rsidP="00B325F9">
      <w:pPr>
        <w:ind w:left="1440"/>
      </w:pPr>
      <w:r>
        <w:t xml:space="preserve">The guest </w:t>
      </w:r>
      <w:r w:rsidR="00D20E4A">
        <w:t xml:space="preserve">encapsulates an end user of one component of the proposed solution, where they would utilise the digital device being tracked around the attraction and as such would be using both a hardware and software component. It would be necessary to ensure that these components are considered safe for their use and created in such a way that they are accessible to a wide range of guest requirements </w:t>
      </w:r>
      <w:r w:rsidR="009C5CC3">
        <w:t>and intuitively easy to use with little instruction</w:t>
      </w:r>
      <w:r w:rsidR="00AA207A">
        <w:t>.</w:t>
      </w:r>
    </w:p>
    <w:p w:rsidR="003F4D3D" w:rsidRDefault="003F4D3D" w:rsidP="00B325F9">
      <w:pPr>
        <w:ind w:left="1440"/>
      </w:pPr>
      <w:r>
        <w:t>Attraction management would be consulted to ensure that the project meets their vision and provides a reasonable investment. They would be responsible for the allocation of staffing resources and budgetary resources for the operation of such a system however would not be a direct user.</w:t>
      </w:r>
      <w:r w:rsidR="003D1572">
        <w:t xml:space="preserve"> They may also maintain an interest in the guest locations throughout the attraction for metric purposes.</w:t>
      </w:r>
      <w:r w:rsidR="000868C8">
        <w:t xml:space="preserve"> Furthermore the attraction management would be responsible for implementing relevant health and safety procedures and informing other departments of any particular requirements such as security or medical teams in the event of a guest being extracted from the facility. </w:t>
      </w:r>
    </w:p>
    <w:p w:rsidR="003F4D3D" w:rsidRDefault="003F4D3D" w:rsidP="00B325F9">
      <w:pPr>
        <w:ind w:left="1440"/>
      </w:pPr>
      <w:r>
        <w:t xml:space="preserve">The attraction operating company would be associated by brand and provide the capital expenditure to the management for the procurement of the system. Whilst not a direct user, they would hold financial and operational interest in its success. </w:t>
      </w:r>
    </w:p>
    <w:p w:rsidR="003F4D3D" w:rsidRDefault="003F4D3D" w:rsidP="00B325F9">
      <w:pPr>
        <w:ind w:left="1440"/>
      </w:pPr>
      <w:r>
        <w:t xml:space="preserve">Attraction host staff would be defined as any staff within the attraction who do not interact with its control software but interact with the guests moving through the attraction. As such they would be required to have a level of operational knowledge, being able to resolve guest issues efficiently and to recognise components of the system to instruct maintenance and operator teams of any noted failures. Host teams would require clear and succinct documentation and training. </w:t>
      </w:r>
    </w:p>
    <w:p w:rsidR="003F4D3D" w:rsidRDefault="003F4D3D" w:rsidP="00B325F9">
      <w:pPr>
        <w:ind w:left="1440"/>
      </w:pPr>
      <w:r>
        <w:t xml:space="preserve">Operator staff would be defined as team members who directly interact with the control software but not with any of the back end systems. They may, subject to the requirements, not have full </w:t>
      </w:r>
      <w:r w:rsidR="00697159">
        <w:t xml:space="preserve">user privileges but would be responsible for the </w:t>
      </w:r>
      <w:r w:rsidR="000234A0">
        <w:t>daily operation of the system and thus would require training</w:t>
      </w:r>
      <w:r w:rsidR="00FF2E1A">
        <w:t>, documentation, consultation and</w:t>
      </w:r>
      <w:r w:rsidR="000234A0">
        <w:t xml:space="preserve"> a user interface that is considered acceptable to both their requirements and conforms to the requirements of any governing body for the attraction type. </w:t>
      </w:r>
    </w:p>
    <w:p w:rsidR="00C84F8C" w:rsidRDefault="00C84F8C" w:rsidP="00B325F9">
      <w:pPr>
        <w:ind w:left="1440"/>
      </w:pPr>
      <w:r>
        <w:lastRenderedPageBreak/>
        <w:t>Maintenance staff</w:t>
      </w:r>
      <w:r w:rsidR="00FF626F">
        <w:t xml:space="preserve"> would be required to carry out regular checks and maintenance on the attraction, these maintenance staff are defined as team members who deal with traditional attraction hardware</w:t>
      </w:r>
      <w:r w:rsidR="008D7934">
        <w:t xml:space="preserve"> and not the computing hardware or systems. They would be required to have a level of understanding of the system to ensure that it would not be inadvertently misused during any maintenance period and would be consulted on its installation to ensure that it does not have a negative impact</w:t>
      </w:r>
      <w:r w:rsidR="00967356">
        <w:t xml:space="preserve"> on existing procedures.</w:t>
      </w:r>
    </w:p>
    <w:p w:rsidR="00876EDB" w:rsidRDefault="00876EDB" w:rsidP="00B325F9">
      <w:pPr>
        <w:ind w:left="1440"/>
      </w:pPr>
      <w:r>
        <w:t>Attraction Information Technology staff would be responsible for the system software and hardware, providing the technical support for the attraction once the system has been handed over from any installation company. Their input into the system implementation would aid in the ease of maintenance in the future, additional training and more detailed maintenance documentation would be required to suitably address their level of technical expertise</w:t>
      </w:r>
      <w:r w:rsidR="000A5953">
        <w:t xml:space="preserve"> and potentially elevated privileges for the system control to permit diagnostic and testing abilities</w:t>
      </w:r>
      <w:r>
        <w:t xml:space="preserve">. </w:t>
      </w:r>
    </w:p>
    <w:p w:rsidR="000A5953" w:rsidRDefault="000A5953" w:rsidP="00B325F9">
      <w:pPr>
        <w:ind w:left="1440"/>
      </w:pPr>
      <w:r>
        <w:t>Attraction sanitation staff would likely come into contact with components of the system when cleaning the attraction, they would not require any software based instruction but should be advised of the correct methods to ensure that the hardware is not damaged or exposed to any harmful substances when being cleaned</w:t>
      </w:r>
      <w:r w:rsidR="0056303C">
        <w:t xml:space="preserve"> whilst also being sure that the hardware is </w:t>
      </w:r>
      <w:r w:rsidR="00031CC2">
        <w:t>suitably hygienic</w:t>
      </w:r>
      <w:r w:rsidR="0056303C">
        <w:t xml:space="preserve"> for use. </w:t>
      </w:r>
      <w:r>
        <w:t xml:space="preserve"> </w:t>
      </w:r>
    </w:p>
    <w:p w:rsidR="000868C8" w:rsidRDefault="000868C8" w:rsidP="00B325F9">
      <w:pPr>
        <w:ind w:left="1440"/>
      </w:pPr>
      <w:r>
        <w:t xml:space="preserve">Attraction security staff are defined as both physical security responsible for guest wellbeing and </w:t>
      </w:r>
      <w:r w:rsidR="00700412">
        <w:t xml:space="preserve">securing the attraction assets, they would be made aware of safe routes through the attraction where they would not damage or be harmed by any system. </w:t>
      </w:r>
    </w:p>
    <w:p w:rsidR="00700412" w:rsidRDefault="00700412" w:rsidP="00B325F9">
      <w:pPr>
        <w:ind w:left="1440"/>
      </w:pPr>
      <w:r>
        <w:t>Attraction medical staff would be made aware of any particular best method to extract a guest in the event of an emergency where</w:t>
      </w:r>
      <w:r w:rsidR="00532D7B">
        <w:t xml:space="preserve"> their efforts</w:t>
      </w:r>
      <w:r>
        <w:t xml:space="preserve"> would not be hampered by any hardware. </w:t>
      </w:r>
    </w:p>
    <w:p w:rsidR="000C3E04" w:rsidRPr="00B325F9" w:rsidRDefault="000C3E04" w:rsidP="00B325F9">
      <w:pPr>
        <w:ind w:left="1440"/>
      </w:pPr>
      <w:r>
        <w:t xml:space="preserve">Attraction marketing teams would be consulted when designing the user interface and all guest facing components of the hardware and software, ensuring that the system meets the requirements of the companies brand and identity, they would also be advised about design decisions influenced by researched best practice for user interface design to ensure functionality is maintained. </w:t>
      </w:r>
    </w:p>
    <w:p w:rsidR="00AA6ACD" w:rsidRDefault="00AA6ACD" w:rsidP="00AA6ACD">
      <w:pPr>
        <w:pStyle w:val="Heading2"/>
        <w:numPr>
          <w:ilvl w:val="1"/>
          <w:numId w:val="3"/>
        </w:numPr>
      </w:pPr>
      <w:bookmarkStart w:id="48" w:name="_Toc523091578"/>
      <w:r>
        <w:t>Project</w:t>
      </w:r>
      <w:r w:rsidR="001F2FAC">
        <w:t xml:space="preserve"> </w:t>
      </w:r>
      <w:r w:rsidR="006B7561">
        <w:t>Technical</w:t>
      </w:r>
      <w:r>
        <w:t xml:space="preserve"> Scope</w:t>
      </w:r>
      <w:bookmarkEnd w:id="48"/>
    </w:p>
    <w:p w:rsidR="00937827" w:rsidRDefault="006D1CA0" w:rsidP="00937827">
      <w:pPr>
        <w:ind w:left="720"/>
      </w:pPr>
      <w:r>
        <w:t>The successful completion of the feasibility study allows for an advanced understanding of what is considered achievable in terms of project development and academi</w:t>
      </w:r>
      <w:r w:rsidR="00DE315F">
        <w:t xml:space="preserve">c documentation. As a result of the available resources the project will be confined to being a prototype that could be elucidated at a later stage to a marketable product. </w:t>
      </w:r>
      <w:r w:rsidR="005F17A7">
        <w:t xml:space="preserve">This section supplements the initially outlined scope in section </w:t>
      </w:r>
      <w:r w:rsidR="000B01DB">
        <w:fldChar w:fldCharType="begin"/>
      </w:r>
      <w:r w:rsidR="000B01DB">
        <w:instrText xml:space="preserve"> REF _Ref523097181 \r \h </w:instrText>
      </w:r>
      <w:r w:rsidR="000B01DB">
        <w:fldChar w:fldCharType="separate"/>
      </w:r>
      <w:r w:rsidR="000B01DB">
        <w:t>1.4</w:t>
      </w:r>
      <w:r w:rsidR="000B01DB">
        <w:fldChar w:fldCharType="end"/>
      </w:r>
      <w:r w:rsidR="000B01DB">
        <w:t>, which identifies the ethical and academic scope of the project.</w:t>
      </w:r>
    </w:p>
    <w:p w:rsidR="00DE315F" w:rsidRDefault="00DE315F" w:rsidP="00937827">
      <w:pPr>
        <w:ind w:left="720"/>
      </w:pPr>
      <w:r>
        <w:t xml:space="preserve">It is not feasible to provide a complete dark ride environment with a transit system, therefore for the purposes of this prototype the application will demonstrate the ability to track </w:t>
      </w:r>
      <w:r w:rsidR="008263D1">
        <w:t xml:space="preserve">moving </w:t>
      </w:r>
      <w:r>
        <w:t>individuals within a static attraction space and provide content based on this position and any interactions that take place. This provide a simple overview of the system capabilities which cou</w:t>
      </w:r>
      <w:r w:rsidR="00697533">
        <w:t>ld be extended at a later date. This also applies to the addition of immersive graphics.</w:t>
      </w:r>
      <w:r w:rsidR="00D55D72">
        <w:t xml:space="preserve"> Considering the aforementioned points, no attempt will be made to produce a system specifically intended for any singular customer as that level of precise custom system design is not deemed applicable to the scope of a functional prototype.</w:t>
      </w:r>
    </w:p>
    <w:p w:rsidR="004950F3" w:rsidRDefault="004950F3" w:rsidP="00937827">
      <w:pPr>
        <w:ind w:left="720"/>
      </w:pPr>
      <w:r>
        <w:lastRenderedPageBreak/>
        <w:t>The systems will perform their actions in real time however as there is no safety impacted consequence to a late or failed interaction between two devices this will be considered soft real time, it may affect guest perception of the product so attempts should still</w:t>
      </w:r>
      <w:r w:rsidR="002A6976">
        <w:t xml:space="preserve"> be made to mitigate any issues including comprehensive error handling. </w:t>
      </w:r>
    </w:p>
    <w:p w:rsidR="004C53A1" w:rsidRDefault="000F2F27" w:rsidP="00937827">
      <w:pPr>
        <w:ind w:left="720"/>
      </w:pPr>
      <w:r>
        <w:t>Due to time constraints, it may not be feasible to fully implement a position analysis system. Whilst this will not be written out of the project specification it will be allotted a lower priority for completion and thus considered a task for a later system evolution.</w:t>
      </w:r>
    </w:p>
    <w:p w:rsidR="00040261" w:rsidRDefault="000B01DB" w:rsidP="00937827">
      <w:pPr>
        <w:ind w:left="720"/>
      </w:pPr>
      <w:r>
        <w:t>Applications</w:t>
      </w:r>
      <w:r w:rsidR="00040261">
        <w:t xml:space="preserve"> will be required to w</w:t>
      </w:r>
      <w:r w:rsidR="0063624C">
        <w:t>ork within a distributed system, and it will be necessary to monitor connections between applications.</w:t>
      </w:r>
      <w:r w:rsidR="00391C60">
        <w:t xml:space="preserve"> Sensory data will need to be processed in real time to provide 3D positional information.</w:t>
      </w:r>
    </w:p>
    <w:p w:rsidR="002C6819" w:rsidRDefault="000B01DB" w:rsidP="002C6819">
      <w:pPr>
        <w:ind w:left="720"/>
      </w:pPr>
      <w:r>
        <w:t xml:space="preserve">Custom hardware design for the proposed solution is not considered to be practical under any </w:t>
      </w:r>
      <w:r w:rsidR="00F5162D">
        <w:t>of the restraints being applied to this project and therefore is not considered within the scope of development.</w:t>
      </w:r>
      <w:r w:rsidR="0079519B">
        <w:t xml:space="preserve"> Furthermore the design of thematic content, audio and </w:t>
      </w:r>
      <w:r w:rsidR="0005487F">
        <w:t>gameplay will not be applied for this system.</w:t>
      </w:r>
    </w:p>
    <w:p w:rsidR="000F2F27" w:rsidRDefault="004C53A1" w:rsidP="00937827">
      <w:pPr>
        <w:ind w:left="720"/>
      </w:pPr>
      <w:r>
        <w:t>Considering technical, financial and time limitations the sensory hardware procurement</w:t>
      </w:r>
      <w:r w:rsidR="008A0E41">
        <w:t xml:space="preserve"> may be limited to a single order. Research and financial attributes will dictate the size of this initial order.</w:t>
      </w:r>
    </w:p>
    <w:p w:rsidR="005B2884" w:rsidRDefault="005B2884" w:rsidP="00937827">
      <w:pPr>
        <w:ind w:left="720"/>
      </w:pPr>
      <w:r>
        <w:t>As the primary constituent of the proposed solution is the delivery of content based on positional context, the secondary systems for interaction will be assigned lower priorities, with initial focus being on the tracking application, user interface and server system.</w:t>
      </w:r>
    </w:p>
    <w:p w:rsidR="00F96915" w:rsidRDefault="00F96915" w:rsidP="00937827">
      <w:pPr>
        <w:ind w:left="720"/>
      </w:pPr>
      <w:r>
        <w:t>Defined by this section, the primary areas for investigation are as follows:</w:t>
      </w:r>
    </w:p>
    <w:p w:rsidR="00807120" w:rsidRDefault="00807120" w:rsidP="00807120">
      <w:pPr>
        <w:pStyle w:val="ListParagraph"/>
        <w:numPr>
          <w:ilvl w:val="0"/>
          <w:numId w:val="39"/>
        </w:numPr>
      </w:pPr>
      <w:r>
        <w:t>Mathematical Positioning Strategies</w:t>
      </w:r>
    </w:p>
    <w:p w:rsidR="00807120" w:rsidRDefault="00807120" w:rsidP="00807120">
      <w:pPr>
        <w:pStyle w:val="ListParagraph"/>
        <w:numPr>
          <w:ilvl w:val="0"/>
          <w:numId w:val="39"/>
        </w:numPr>
      </w:pPr>
      <w:r>
        <w:t>Human Computer Interaction</w:t>
      </w:r>
    </w:p>
    <w:p w:rsidR="00807120" w:rsidRDefault="00807120" w:rsidP="00807120">
      <w:pPr>
        <w:pStyle w:val="ListParagraph"/>
        <w:numPr>
          <w:ilvl w:val="0"/>
          <w:numId w:val="39"/>
        </w:numPr>
      </w:pPr>
      <w:r>
        <w:t>Distributed Systems</w:t>
      </w:r>
    </w:p>
    <w:p w:rsidR="00807120" w:rsidRDefault="00807120" w:rsidP="00807120">
      <w:pPr>
        <w:pStyle w:val="ListParagraph"/>
        <w:numPr>
          <w:ilvl w:val="0"/>
          <w:numId w:val="39"/>
        </w:numPr>
      </w:pPr>
      <w:r>
        <w:t>Real Time Systems</w:t>
      </w:r>
    </w:p>
    <w:p w:rsidR="00807120" w:rsidRDefault="00807120" w:rsidP="00807120">
      <w:pPr>
        <w:pStyle w:val="ListParagraph"/>
        <w:numPr>
          <w:ilvl w:val="0"/>
          <w:numId w:val="39"/>
        </w:numPr>
      </w:pPr>
      <w:r>
        <w:t>Mobile Application Development</w:t>
      </w:r>
    </w:p>
    <w:p w:rsidR="00807120" w:rsidRDefault="00807120" w:rsidP="00807120">
      <w:pPr>
        <w:pStyle w:val="ListParagraph"/>
        <w:numPr>
          <w:ilvl w:val="0"/>
          <w:numId w:val="39"/>
        </w:numPr>
      </w:pPr>
      <w:r>
        <w:t>Server Application Development</w:t>
      </w:r>
    </w:p>
    <w:p w:rsidR="00807120" w:rsidRDefault="00807120" w:rsidP="00807120">
      <w:pPr>
        <w:pStyle w:val="ListParagraph"/>
        <w:numPr>
          <w:ilvl w:val="0"/>
          <w:numId w:val="39"/>
        </w:numPr>
      </w:pPr>
      <w:r>
        <w:t>Client Application Development</w:t>
      </w:r>
    </w:p>
    <w:p w:rsidR="00807120" w:rsidRDefault="00807120" w:rsidP="00807120">
      <w:pPr>
        <w:pStyle w:val="ListParagraph"/>
        <w:numPr>
          <w:ilvl w:val="0"/>
          <w:numId w:val="39"/>
        </w:numPr>
      </w:pPr>
      <w:r>
        <w:t>Application Networking Protocols</w:t>
      </w:r>
    </w:p>
    <w:p w:rsidR="00807120" w:rsidRDefault="00807120" w:rsidP="00807120">
      <w:pPr>
        <w:pStyle w:val="ListParagraph"/>
        <w:numPr>
          <w:ilvl w:val="0"/>
          <w:numId w:val="39"/>
        </w:numPr>
      </w:pPr>
      <w:r>
        <w:t>Sensory Hardware Types</w:t>
      </w:r>
    </w:p>
    <w:p w:rsidR="00807120" w:rsidRDefault="00807120" w:rsidP="00807120">
      <w:pPr>
        <w:pStyle w:val="ListParagraph"/>
        <w:numPr>
          <w:ilvl w:val="0"/>
          <w:numId w:val="39"/>
        </w:numPr>
      </w:pPr>
      <w:r>
        <w:t>Fusion of Sensor Information</w:t>
      </w:r>
    </w:p>
    <w:p w:rsidR="00807120" w:rsidRDefault="00A7231A" w:rsidP="00807120">
      <w:pPr>
        <w:pStyle w:val="ListParagraph"/>
        <w:numPr>
          <w:ilvl w:val="0"/>
          <w:numId w:val="39"/>
        </w:numPr>
      </w:pPr>
      <w:r>
        <w:t>Content Delivery Systems</w:t>
      </w:r>
    </w:p>
    <w:p w:rsidR="00264CDB" w:rsidRDefault="00264CDB" w:rsidP="00264CDB">
      <w:pPr>
        <w:ind w:left="720"/>
      </w:pPr>
      <w:r>
        <w:t>With secondary areas for investigation including:</w:t>
      </w:r>
    </w:p>
    <w:p w:rsidR="00264CDB" w:rsidRDefault="00264CDB" w:rsidP="00264CDB">
      <w:pPr>
        <w:pStyle w:val="ListParagraph"/>
        <w:numPr>
          <w:ilvl w:val="0"/>
          <w:numId w:val="40"/>
        </w:numPr>
      </w:pPr>
      <w:r>
        <w:t>Immersion Strategies</w:t>
      </w:r>
    </w:p>
    <w:p w:rsidR="00264CDB" w:rsidRPr="00937827" w:rsidRDefault="00264CDB" w:rsidP="00264CDB">
      <w:pPr>
        <w:pStyle w:val="ListParagraph"/>
        <w:numPr>
          <w:ilvl w:val="0"/>
          <w:numId w:val="40"/>
        </w:numPr>
      </w:pPr>
      <w:r>
        <w:t>Graphical Manipulation</w:t>
      </w:r>
    </w:p>
    <w:p w:rsidR="009F41D1" w:rsidRDefault="009F41D1" w:rsidP="009F41D1">
      <w:pPr>
        <w:pStyle w:val="ListParagraph"/>
        <w:ind w:left="1440"/>
      </w:pPr>
    </w:p>
    <w:p w:rsidR="005C5BFD" w:rsidRDefault="005C5BFD" w:rsidP="009F41D1">
      <w:pPr>
        <w:pStyle w:val="ListParagraph"/>
        <w:ind w:left="1440"/>
      </w:pPr>
    </w:p>
    <w:p w:rsidR="005C5BFD" w:rsidRPr="009F41D1" w:rsidRDefault="005C5BFD" w:rsidP="009F41D1">
      <w:pPr>
        <w:pStyle w:val="ListParagraph"/>
        <w:ind w:left="1440"/>
      </w:pPr>
    </w:p>
    <w:p w:rsidR="0079519B" w:rsidRPr="0079519B" w:rsidRDefault="0079519B" w:rsidP="0079519B"/>
    <w:p w:rsidR="00CE2311" w:rsidRDefault="00451F55" w:rsidP="00CE2311">
      <w:pPr>
        <w:pStyle w:val="Heading2"/>
        <w:numPr>
          <w:ilvl w:val="1"/>
          <w:numId w:val="3"/>
        </w:numPr>
      </w:pPr>
      <w:r>
        <w:lastRenderedPageBreak/>
        <w:t xml:space="preserve">Reflection and Concluding Feasibility Analysis </w:t>
      </w:r>
    </w:p>
    <w:p w:rsidR="00984CB2" w:rsidRDefault="00984CB2" w:rsidP="00805FC6">
      <w:pPr>
        <w:ind w:left="720"/>
      </w:pPr>
      <w:r>
        <w:t xml:space="preserve">Concluding the feasibility study, a project plan has been established that follows the structure of DSDM. The number of iterations is not yet fully understood and will be refined within the business study component. As this project is experimental in nature and being completed for an academic award, the plan deviates slightly from a pure DSDM implementation where the next phase is a background research area however as is advised in DSDM further research will be completed as it is recognised to be required within the build stages. </w:t>
      </w:r>
    </w:p>
    <w:p w:rsidR="00C157E1" w:rsidRDefault="00C157E1" w:rsidP="00805FC6">
      <w:pPr>
        <w:ind w:left="720"/>
      </w:pPr>
      <w:r>
        <w:t xml:space="preserve">To construct the project plan, one of the justification components of the feasibility study, </w:t>
      </w:r>
      <w:r w:rsidR="00D33F0B">
        <w:t xml:space="preserve">the known time constraints established in the pre-project stage have been applied to the model; in this case they have been deemed achievable and have informed the project scope. It has been acknowledged in the project scope that some constituents may not be attainable in this prototype however this is still considered a success of the feasibility study accounting for the resource availability. </w:t>
      </w:r>
    </w:p>
    <w:p w:rsidR="004041D4" w:rsidRDefault="004041D4" w:rsidP="00805FC6">
      <w:pPr>
        <w:ind w:left="720"/>
      </w:pPr>
      <w:r>
        <w:t xml:space="preserve">The project plan is reflected in the Gantt chart, providing a visual representation of work to do versus work completed. </w:t>
      </w:r>
      <w:r w:rsidR="000958B8">
        <w:t>As additional areas of work are completed, this chart will be updated to ensure that it reflects the estimations of work to be completed at each stage.</w:t>
      </w:r>
    </w:p>
    <w:p w:rsidR="00672857" w:rsidRDefault="00672857" w:rsidP="00805FC6">
      <w:pPr>
        <w:ind w:left="720"/>
      </w:pPr>
      <w:r>
        <w:t>Ultimately this chapter proves that the project is considered feasible and is applicable to be undertaken within the framework of DSDM</w:t>
      </w:r>
      <w:r w:rsidR="00876B55">
        <w:t xml:space="preserve"> demonstrating the application of the project components within the timescale and how to utilise tools recommended by the framework</w:t>
      </w:r>
      <w:r>
        <w:t>, with a focus on delivering the artefact in a quic</w:t>
      </w:r>
      <w:r w:rsidR="00644483">
        <w:t>k but well documented way.</w:t>
      </w:r>
      <w:r w:rsidR="005C2592">
        <w:t xml:space="preserve"> The decision to defer a prototype has been taken as not enough is known at this stage to accurately model the system, to supplement the research and business study stages the key fu</w:t>
      </w:r>
      <w:r w:rsidR="00093829">
        <w:t>nctionality will be explored as a primary research task to create a prototype guest system.</w:t>
      </w:r>
    </w:p>
    <w:p w:rsidR="009F41D1" w:rsidRPr="003423AD" w:rsidRDefault="00AA6ACD" w:rsidP="003423AD">
      <w:r>
        <w:br w:type="page"/>
      </w:r>
    </w:p>
    <w:p w:rsidR="00BC160E" w:rsidRDefault="00F6645E" w:rsidP="002A3CC4">
      <w:pPr>
        <w:pStyle w:val="Heading1"/>
        <w:numPr>
          <w:ilvl w:val="0"/>
          <w:numId w:val="6"/>
        </w:numPr>
      </w:pPr>
      <w:bookmarkStart w:id="49" w:name="_Toc523091583"/>
      <w:r>
        <w:lastRenderedPageBreak/>
        <w:t>Preliminary Literature Review</w:t>
      </w:r>
      <w:bookmarkEnd w:id="49"/>
    </w:p>
    <w:p w:rsidR="00FB6D2B" w:rsidRDefault="00FB6D2B" w:rsidP="002A3CC4">
      <w:pPr>
        <w:pStyle w:val="Heading2"/>
        <w:numPr>
          <w:ilvl w:val="1"/>
          <w:numId w:val="6"/>
        </w:numPr>
      </w:pPr>
      <w:bookmarkStart w:id="50" w:name="_Toc523091584"/>
      <w:r>
        <w:t>Research Method</w:t>
      </w:r>
      <w:bookmarkEnd w:id="50"/>
    </w:p>
    <w:p w:rsidR="00056C31" w:rsidRPr="00056C31" w:rsidRDefault="00056C31" w:rsidP="00056C31">
      <w:pPr>
        <w:ind w:left="720"/>
      </w:pPr>
      <w:r>
        <w:t>Primary and secondary.</w:t>
      </w:r>
    </w:p>
    <w:p w:rsidR="00752417" w:rsidRPr="00752417" w:rsidRDefault="00C22603" w:rsidP="002A3CC4">
      <w:pPr>
        <w:pStyle w:val="Heading2"/>
        <w:numPr>
          <w:ilvl w:val="1"/>
          <w:numId w:val="6"/>
        </w:numPr>
      </w:pPr>
      <w:bookmarkStart w:id="51" w:name="_Toc523091585"/>
      <w:r>
        <w:t>Review of Available Literature</w:t>
      </w:r>
      <w:bookmarkEnd w:id="51"/>
    </w:p>
    <w:p w:rsidR="00997414" w:rsidRDefault="00997414" w:rsidP="002A3CC4">
      <w:pPr>
        <w:pStyle w:val="Heading2"/>
        <w:numPr>
          <w:ilvl w:val="1"/>
          <w:numId w:val="6"/>
        </w:numPr>
      </w:pPr>
      <w:bookmarkStart w:id="52" w:name="_Toc523091586"/>
      <w:r>
        <w:t>Reflection</w:t>
      </w:r>
      <w:bookmarkEnd w:id="52"/>
    </w:p>
    <w:p w:rsidR="00997414" w:rsidRDefault="00997414" w:rsidP="002A3CC4">
      <w:pPr>
        <w:pStyle w:val="Heading2"/>
        <w:numPr>
          <w:ilvl w:val="1"/>
          <w:numId w:val="6"/>
        </w:numPr>
      </w:pPr>
      <w:bookmarkStart w:id="53" w:name="_Toc523091587"/>
      <w:r>
        <w:t>Influence on Project Plan</w:t>
      </w:r>
      <w:bookmarkEnd w:id="53"/>
      <w:r>
        <w:t xml:space="preserve"> </w:t>
      </w:r>
    </w:p>
    <w:p w:rsidR="007B72B5" w:rsidRPr="007B72B5" w:rsidRDefault="007B72B5" w:rsidP="007B72B5">
      <w:pPr>
        <w:ind w:left="720"/>
      </w:pPr>
      <w:r>
        <w:t xml:space="preserve">Prototype android application, areas identified as issues. </w:t>
      </w:r>
    </w:p>
    <w:p w:rsidR="00A6054B" w:rsidRDefault="0015504F" w:rsidP="00A6054B">
      <w:pPr>
        <w:pStyle w:val="Heading1"/>
        <w:numPr>
          <w:ilvl w:val="0"/>
          <w:numId w:val="6"/>
        </w:numPr>
      </w:pPr>
      <w:r>
        <w:br w:type="page"/>
      </w:r>
      <w:bookmarkStart w:id="54" w:name="_Ref523004367"/>
      <w:bookmarkStart w:id="55" w:name="_Toc523091582"/>
      <w:r w:rsidR="00A6054B">
        <w:lastRenderedPageBreak/>
        <w:t>Business Study</w:t>
      </w:r>
      <w:bookmarkEnd w:id="54"/>
      <w:bookmarkEnd w:id="55"/>
    </w:p>
    <w:p w:rsidR="00A6054B" w:rsidRDefault="00A6054B" w:rsidP="00A6054B">
      <w:r>
        <w:t>Leads into research to fully evaluate the business case.</w:t>
      </w:r>
    </w:p>
    <w:p w:rsidR="00A6054B" w:rsidRDefault="00A6054B" w:rsidP="00A6054B">
      <w:pPr>
        <w:pStyle w:val="Heading2"/>
        <w:numPr>
          <w:ilvl w:val="1"/>
          <w:numId w:val="6"/>
        </w:numPr>
      </w:pPr>
      <w:bookmarkStart w:id="56" w:name="_Toc523091579"/>
      <w:r>
        <w:t>Project Domain</w:t>
      </w:r>
      <w:bookmarkEnd w:id="56"/>
      <w:r w:rsidR="00F67E1B">
        <w:t xml:space="preserve"> or Business Area Definition</w:t>
      </w:r>
    </w:p>
    <w:p w:rsidR="00A6054B" w:rsidRDefault="00A6054B" w:rsidP="00A6054B">
      <w:pPr>
        <w:ind w:left="720"/>
      </w:pPr>
      <w:r>
        <w:t>In approaching the project design, it is critical to understand the domain for which it is intended. As a prototype it is unlikely to be utilised in such a target domain in its intended final state however further development would be made significantly easier with a correctly understood domain. This is achieved through observation</w:t>
      </w:r>
      <w:r w:rsidR="00AD4D0D">
        <w:t>, research</w:t>
      </w:r>
      <w:r>
        <w:t xml:space="preserve"> and interview. </w:t>
      </w:r>
    </w:p>
    <w:p w:rsidR="00F85FE0" w:rsidRDefault="00F85FE0" w:rsidP="00B1174A">
      <w:pPr>
        <w:pStyle w:val="Heading3"/>
        <w:numPr>
          <w:ilvl w:val="2"/>
          <w:numId w:val="6"/>
        </w:numPr>
      </w:pPr>
      <w:r>
        <w:t>Domain Overview</w:t>
      </w:r>
    </w:p>
    <w:p w:rsidR="00B1174A" w:rsidRDefault="00B1174A" w:rsidP="00B1174A">
      <w:pPr>
        <w:pStyle w:val="Heading3"/>
        <w:numPr>
          <w:ilvl w:val="2"/>
          <w:numId w:val="6"/>
        </w:numPr>
      </w:pPr>
      <w:r>
        <w:t>Consumers</w:t>
      </w:r>
    </w:p>
    <w:p w:rsidR="00B1174A" w:rsidRDefault="00B1174A" w:rsidP="00B1174A">
      <w:pPr>
        <w:pStyle w:val="Heading3"/>
        <w:numPr>
          <w:ilvl w:val="2"/>
          <w:numId w:val="6"/>
        </w:numPr>
      </w:pPr>
      <w:r>
        <w:t>Environment</w:t>
      </w:r>
    </w:p>
    <w:p w:rsidR="00B1174A" w:rsidRDefault="00B1174A" w:rsidP="00B1174A">
      <w:pPr>
        <w:pStyle w:val="Heading3"/>
        <w:numPr>
          <w:ilvl w:val="2"/>
          <w:numId w:val="6"/>
        </w:numPr>
      </w:pPr>
      <w:r>
        <w:t>Current Procedures</w:t>
      </w:r>
    </w:p>
    <w:p w:rsidR="003A4685" w:rsidRDefault="00B1174A" w:rsidP="003A4685">
      <w:pPr>
        <w:pStyle w:val="Heading3"/>
        <w:numPr>
          <w:ilvl w:val="2"/>
          <w:numId w:val="6"/>
        </w:numPr>
      </w:pPr>
      <w:r>
        <w:t>Competing Systems</w:t>
      </w:r>
    </w:p>
    <w:p w:rsidR="00B0485D" w:rsidRPr="00B0485D" w:rsidRDefault="00B0485D" w:rsidP="00B0485D">
      <w:pPr>
        <w:ind w:left="1440"/>
      </w:pPr>
      <w:r>
        <w:t>During the research phase several similar systems, although featuring different proposed solutions, were identified with one being launched on the day immediately following the second progress meeting held with the project supervisor; this demonstrates that the project is indeed a contemporary problem area.</w:t>
      </w:r>
    </w:p>
    <w:p w:rsidR="00AF09EC" w:rsidRPr="00AF09EC" w:rsidRDefault="00AF09EC" w:rsidP="00AF09EC"/>
    <w:p w:rsidR="00A6054B" w:rsidRDefault="00A6054B" w:rsidP="00A6054B">
      <w:pPr>
        <w:pStyle w:val="ListParagraph"/>
        <w:numPr>
          <w:ilvl w:val="0"/>
          <w:numId w:val="48"/>
        </w:numPr>
      </w:pPr>
      <w:r>
        <w:t>Attractions are populated by guests and staff who will have exposure to the system.</w:t>
      </w:r>
    </w:p>
    <w:p w:rsidR="00A6054B" w:rsidRDefault="00A6054B" w:rsidP="00A6054B">
      <w:pPr>
        <w:pStyle w:val="ListParagraph"/>
        <w:numPr>
          <w:ilvl w:val="1"/>
          <w:numId w:val="48"/>
        </w:numPr>
      </w:pPr>
      <w:r>
        <w:t>Guests directly interact, for amusement or insight, with a system.</w:t>
      </w:r>
    </w:p>
    <w:p w:rsidR="00A6054B" w:rsidRDefault="00A6054B" w:rsidP="00A6054B">
      <w:pPr>
        <w:pStyle w:val="ListParagraph"/>
        <w:numPr>
          <w:ilvl w:val="1"/>
          <w:numId w:val="48"/>
        </w:numPr>
      </w:pPr>
      <w:r>
        <w:t xml:space="preserve">Staff directly interact with a control system to ensure the guest facing systems operate as intended, they often use Human Machine Interfaces for industrial automation. Simple user interfaces that contain areas specific for one task are common. </w:t>
      </w:r>
    </w:p>
    <w:p w:rsidR="00A6054B" w:rsidRDefault="00A6054B" w:rsidP="00A6054B">
      <w:pPr>
        <w:pStyle w:val="ListParagraph"/>
        <w:numPr>
          <w:ilvl w:val="1"/>
          <w:numId w:val="48"/>
        </w:numPr>
      </w:pPr>
      <w:r>
        <w:t xml:space="preserve">Attraction management prescribe staffing levels and ensure staff are trained appropriately therefore have exposure to the system. </w:t>
      </w:r>
    </w:p>
    <w:p w:rsidR="00A6054B" w:rsidRDefault="00A6054B" w:rsidP="00A6054B">
      <w:pPr>
        <w:pStyle w:val="ListParagraph"/>
        <w:numPr>
          <w:ilvl w:val="0"/>
          <w:numId w:val="48"/>
        </w:numPr>
      </w:pPr>
      <w:r>
        <w:t>Attractions often have high guest throughputs.</w:t>
      </w:r>
    </w:p>
    <w:p w:rsidR="00A6054B" w:rsidRDefault="00A6054B" w:rsidP="00A6054B">
      <w:pPr>
        <w:pStyle w:val="ListParagraph"/>
        <w:numPr>
          <w:ilvl w:val="0"/>
          <w:numId w:val="48"/>
        </w:numPr>
      </w:pPr>
      <w:r>
        <w:t>Museum style attractions differ from theme park attract</w:t>
      </w:r>
      <w:r w:rsidR="00E63F04">
        <w:t>ions, the former often being</w:t>
      </w:r>
      <w:r>
        <w:t xml:space="preserve"> free flow and allowing guests to overserve displays in no specific or encouraged order whereas them park attractions often have a specific flow to be adhered to. </w:t>
      </w:r>
    </w:p>
    <w:p w:rsidR="00B32B5F" w:rsidRDefault="00B32B5F" w:rsidP="00E2766B">
      <w:pPr>
        <w:pStyle w:val="Heading2"/>
        <w:numPr>
          <w:ilvl w:val="1"/>
          <w:numId w:val="6"/>
        </w:numPr>
      </w:pPr>
      <w:bookmarkStart w:id="57" w:name="_Toc523091576"/>
      <w:r>
        <w:t>Top Down Overview Objectives</w:t>
      </w:r>
      <w:bookmarkEnd w:id="57"/>
    </w:p>
    <w:p w:rsidR="00B32B5F" w:rsidRDefault="00B32B5F" w:rsidP="00B32B5F">
      <w:pPr>
        <w:ind w:left="720"/>
      </w:pPr>
      <w:r>
        <w:t>From the proposed solution, research and assessment of the project plan and scope the following specification has been identified.</w:t>
      </w:r>
    </w:p>
    <w:p w:rsidR="00B32B5F" w:rsidRDefault="00B32B5F" w:rsidP="00B32B5F">
      <w:pPr>
        <w:ind w:left="720"/>
      </w:pPr>
      <w:r>
        <w:t xml:space="preserve">The control system should provide methods and interfaces for the attraction operator to visualise and control connected applications; including the monitoring the position of guests, changing the attraction configuration and issuing commands or notifications to the connected client applications. It will be necessary for the control system to communicate any changes or commands via the server application. The control system should receive its configuration from the server. </w:t>
      </w:r>
    </w:p>
    <w:p w:rsidR="00B32B5F" w:rsidRDefault="00B32B5F" w:rsidP="00B32B5F">
      <w:pPr>
        <w:ind w:left="720"/>
      </w:pPr>
      <w:r>
        <w:lastRenderedPageBreak/>
        <w:t xml:space="preserve">The guest application should respond to commands received from the server, including a configuration to be applied. Additionally the guest application will be responsible for determining its position in the attraction space and relaying this message to the server, it should not be necessary for the guest application to be aware of every other system present in the attraction space and messages should be routed appropriately by another system. All local input should be error trapped and validated. It will also be required for the guest application to visually inform the user and to handle any server validation responses. The guest application should allow for a user to set an alias to be used within the attraction and to respond to user button presses, all input and output should be intuitive in nature and supportive of the immersive target of the system. Users should be informed of any operational requirements and potential compatibility issues with their device. </w:t>
      </w:r>
    </w:p>
    <w:p w:rsidR="00B32B5F" w:rsidRDefault="00B32B5F" w:rsidP="00B32B5F">
      <w:pPr>
        <w:ind w:left="720"/>
      </w:pPr>
      <w:r>
        <w:t xml:space="preserve">A Server system should monitor all connections and traffic, being responsible for maintaining a record of all connected clients and their types. The server should route traffic to the intended recipient based on the context of the message being sent and its record of client application positions and types. The server should be easily expandable to include new device types and only communicate with recognised device types. It will be necessary for the server to hold the configuration of the attraction space, this should be able to be edited from an appropriate client type. A core requirement is the server’s ability to manage multiple clients simultaneously. The server should respond in real time, with minimal delay and manage the distributed system. Actions on the server should be logged and the server should provide appropriate controls and visual cues for its own state and the state of its clients. The server should validate the input provided by is connected clients, responding to or dropping messages appropriately. </w:t>
      </w:r>
    </w:p>
    <w:p w:rsidR="00B32B5F" w:rsidRDefault="00B32B5F" w:rsidP="00B32B5F">
      <w:pPr>
        <w:ind w:left="720"/>
      </w:pPr>
      <w:r>
        <w:t>Content systems should conform to a designed a standard ensuring compatibility with a defined set of messages. All content systems should support the concept of immersion and be appropriately designed accepting interactions from guest devices and possibly displaying such interactions visually, all in a manner conducive to good HCI.</w:t>
      </w:r>
    </w:p>
    <w:p w:rsidR="00B32B5F" w:rsidRDefault="00B32B5F" w:rsidP="00B32B5F">
      <w:pPr>
        <w:ind w:left="720"/>
      </w:pPr>
      <w:r>
        <w:t>Additional systems should be easily integrated, possibly providing a server for attraction content and an analysis system to provide heat map style information for guest location history.</w:t>
      </w:r>
    </w:p>
    <w:p w:rsidR="00B32B5F" w:rsidRDefault="00B32B5F" w:rsidP="00B32B5F">
      <w:pPr>
        <w:ind w:left="720"/>
      </w:pPr>
      <w:r>
        <w:t xml:space="preserve">The entire system should communicate as a distributed system, in real time and be produced to a robust standard. </w:t>
      </w:r>
    </w:p>
    <w:p w:rsidR="00B32B5F" w:rsidRDefault="00B32B5F" w:rsidP="00B32B5F">
      <w:pPr>
        <w:ind w:left="720"/>
      </w:pPr>
      <w:r>
        <w:t>All produced code should be reusable, designed in a professional manner and allow for deployment across multiple components of the system.</w:t>
      </w:r>
    </w:p>
    <w:p w:rsidR="00B32B5F" w:rsidRPr="004950F3" w:rsidRDefault="00B32B5F" w:rsidP="00B32B5F">
      <w:pPr>
        <w:ind w:left="720"/>
      </w:pPr>
      <w:r>
        <w:t xml:space="preserve">The system should be comprehensively tested to ensure it adheres to the specification and works as intended at the appropriately defined times in accordance with DSDM. </w:t>
      </w:r>
    </w:p>
    <w:p w:rsidR="00B32B5F" w:rsidRDefault="00B32B5F" w:rsidP="00E2766B">
      <w:pPr>
        <w:pStyle w:val="Heading2"/>
        <w:numPr>
          <w:ilvl w:val="1"/>
          <w:numId w:val="6"/>
        </w:numPr>
      </w:pPr>
      <w:bookmarkStart w:id="58" w:name="_Toc523091577"/>
      <w:r>
        <w:t>Prioritised Objectives</w:t>
      </w:r>
      <w:bookmarkEnd w:id="58"/>
    </w:p>
    <w:p w:rsidR="00B32B5F" w:rsidRDefault="00B32B5F" w:rsidP="00B32B5F">
      <w:pPr>
        <w:ind w:left="720"/>
      </w:pPr>
      <w:r>
        <w:t xml:space="preserve">As specified by DSDM the proposed solution analysis can be devolved to the following areas under MosCoW prioritisation, providing the objectives for the system: </w:t>
      </w:r>
    </w:p>
    <w:p w:rsidR="00B32B5F" w:rsidRDefault="00B32B5F" w:rsidP="00E2766B">
      <w:pPr>
        <w:pStyle w:val="Heading3"/>
        <w:numPr>
          <w:ilvl w:val="2"/>
          <w:numId w:val="6"/>
        </w:numPr>
      </w:pPr>
      <w:r>
        <w:t>Must</w:t>
      </w:r>
    </w:p>
    <w:p w:rsidR="00B32B5F" w:rsidRDefault="00B32B5F" w:rsidP="00B32B5F">
      <w:pPr>
        <w:pStyle w:val="ListParagraph"/>
        <w:numPr>
          <w:ilvl w:val="0"/>
          <w:numId w:val="44"/>
        </w:numPr>
      </w:pPr>
      <w:r>
        <w:t>Provide a mobile application for guests that is aware of its position, receives and sends data to a server.</w:t>
      </w:r>
    </w:p>
    <w:p w:rsidR="00B32B5F" w:rsidRDefault="00B32B5F" w:rsidP="00B32B5F">
      <w:pPr>
        <w:pStyle w:val="ListParagraph"/>
        <w:numPr>
          <w:ilvl w:val="0"/>
          <w:numId w:val="44"/>
        </w:numPr>
      </w:pPr>
      <w:r>
        <w:lastRenderedPageBreak/>
        <w:t>Feature communication via a server to all client applications.</w:t>
      </w:r>
    </w:p>
    <w:p w:rsidR="00B32B5F" w:rsidRDefault="00B32B5F" w:rsidP="00B32B5F">
      <w:pPr>
        <w:pStyle w:val="ListParagraph"/>
        <w:numPr>
          <w:ilvl w:val="0"/>
          <w:numId w:val="44"/>
        </w:numPr>
      </w:pPr>
      <w:r>
        <w:t xml:space="preserve">Feature a PC control user interface (UI) to allow an operator to define the attraction configuration, control the attraction by stopping and starting. </w:t>
      </w:r>
    </w:p>
    <w:p w:rsidR="00B32B5F" w:rsidRDefault="00B32B5F" w:rsidP="00B32B5F">
      <w:pPr>
        <w:pStyle w:val="ListParagraph"/>
        <w:numPr>
          <w:ilvl w:val="0"/>
          <w:numId w:val="44"/>
        </w:numPr>
      </w:pPr>
      <w:r>
        <w:t xml:space="preserve">Feature a PC control UI to allow an operator to control the attraction as a whole, starting and stopping the attraction. </w:t>
      </w:r>
    </w:p>
    <w:p w:rsidR="00B32B5F" w:rsidRDefault="00B32B5F" w:rsidP="00B32B5F">
      <w:pPr>
        <w:pStyle w:val="ListParagraph"/>
        <w:numPr>
          <w:ilvl w:val="0"/>
          <w:numId w:val="44"/>
        </w:numPr>
      </w:pPr>
      <w:r>
        <w:t xml:space="preserve">Feature a PC server that routes messages from senders to recipients. </w:t>
      </w:r>
    </w:p>
    <w:p w:rsidR="00B32B5F" w:rsidRDefault="00B32B5F" w:rsidP="00B32B5F">
      <w:pPr>
        <w:pStyle w:val="ListParagraph"/>
        <w:numPr>
          <w:ilvl w:val="0"/>
          <w:numId w:val="44"/>
        </w:numPr>
      </w:pPr>
      <w:r>
        <w:t xml:space="preserve">Feature a PC server than handles multiple clients simultaneously. </w:t>
      </w:r>
    </w:p>
    <w:p w:rsidR="00B32B5F" w:rsidRDefault="00B32B5F" w:rsidP="00B32B5F">
      <w:pPr>
        <w:pStyle w:val="ListParagraph"/>
        <w:numPr>
          <w:ilvl w:val="0"/>
          <w:numId w:val="44"/>
        </w:numPr>
      </w:pPr>
      <w:r>
        <w:t xml:space="preserve">Provide content to the user of the guest application that is relevant to their positional context, at a minimum this should be commands and advertisements and extend to including interactions. </w:t>
      </w:r>
    </w:p>
    <w:p w:rsidR="00B32B5F" w:rsidRDefault="00B32B5F" w:rsidP="00B32B5F">
      <w:pPr>
        <w:pStyle w:val="ListParagraph"/>
        <w:numPr>
          <w:ilvl w:val="0"/>
          <w:numId w:val="44"/>
        </w:numPr>
      </w:pPr>
      <w:r>
        <w:t xml:space="preserve">Systems must be robust and error trapped. </w:t>
      </w:r>
    </w:p>
    <w:p w:rsidR="00B32B5F" w:rsidRDefault="00B32B5F" w:rsidP="00B32B5F">
      <w:pPr>
        <w:pStyle w:val="ListParagraph"/>
        <w:numPr>
          <w:ilvl w:val="0"/>
          <w:numId w:val="44"/>
        </w:numPr>
      </w:pPr>
      <w:r>
        <w:t xml:space="preserve">Systems must communicate in real time. </w:t>
      </w:r>
    </w:p>
    <w:p w:rsidR="00B32B5F" w:rsidRPr="006528AF" w:rsidRDefault="00B32B5F" w:rsidP="00B32B5F">
      <w:pPr>
        <w:pStyle w:val="ListParagraph"/>
        <w:numPr>
          <w:ilvl w:val="0"/>
          <w:numId w:val="44"/>
        </w:numPr>
      </w:pPr>
      <w:r>
        <w:t xml:space="preserve">Applications must operate in a distributed system. </w:t>
      </w:r>
    </w:p>
    <w:p w:rsidR="00B32B5F" w:rsidRDefault="00B32B5F" w:rsidP="00E2766B">
      <w:pPr>
        <w:pStyle w:val="Heading3"/>
        <w:numPr>
          <w:ilvl w:val="2"/>
          <w:numId w:val="6"/>
        </w:numPr>
      </w:pPr>
      <w:r>
        <w:t>Should</w:t>
      </w:r>
    </w:p>
    <w:p w:rsidR="00B32B5F" w:rsidRDefault="00B32B5F" w:rsidP="00B32B5F">
      <w:pPr>
        <w:pStyle w:val="ListParagraph"/>
        <w:numPr>
          <w:ilvl w:val="0"/>
          <w:numId w:val="45"/>
        </w:numPr>
      </w:pPr>
      <w:r>
        <w:t>All systems should receive the configuration from the server, meaning that only one configuration file is stored.</w:t>
      </w:r>
    </w:p>
    <w:p w:rsidR="00B32B5F" w:rsidRDefault="00B32B5F" w:rsidP="00B32B5F">
      <w:pPr>
        <w:pStyle w:val="ListParagraph"/>
        <w:numPr>
          <w:ilvl w:val="0"/>
          <w:numId w:val="45"/>
        </w:numPr>
      </w:pPr>
      <w:r>
        <w:t>Allow direct communication from the operator to a guest application.</w:t>
      </w:r>
    </w:p>
    <w:p w:rsidR="00B32B5F" w:rsidRDefault="00B32B5F" w:rsidP="00B32B5F">
      <w:pPr>
        <w:pStyle w:val="ListParagraph"/>
        <w:numPr>
          <w:ilvl w:val="0"/>
          <w:numId w:val="45"/>
        </w:numPr>
      </w:pPr>
      <w:r>
        <w:t xml:space="preserve">Be extensible, all systems sharing common code bases where possible and modular in design. </w:t>
      </w:r>
    </w:p>
    <w:p w:rsidR="00B32B5F" w:rsidRDefault="00B32B5F" w:rsidP="00B32B5F">
      <w:pPr>
        <w:pStyle w:val="ListParagraph"/>
        <w:numPr>
          <w:ilvl w:val="0"/>
          <w:numId w:val="45"/>
        </w:numPr>
      </w:pPr>
      <w:r>
        <w:t xml:space="preserve">Feature a method to calibrate the guest application, providing understanding of the values received calculated from an offset of the calibration position. </w:t>
      </w:r>
    </w:p>
    <w:p w:rsidR="00B32B5F" w:rsidRDefault="00B32B5F" w:rsidP="00B32B5F">
      <w:pPr>
        <w:pStyle w:val="ListParagraph"/>
        <w:numPr>
          <w:ilvl w:val="0"/>
          <w:numId w:val="45"/>
        </w:numPr>
      </w:pPr>
      <w:r>
        <w:t>Log server events to file and appropriately display to user.</w:t>
      </w:r>
    </w:p>
    <w:p w:rsidR="00B32B5F" w:rsidRDefault="00B32B5F" w:rsidP="00B32B5F">
      <w:pPr>
        <w:pStyle w:val="ListParagraph"/>
        <w:numPr>
          <w:ilvl w:val="0"/>
          <w:numId w:val="45"/>
        </w:numPr>
      </w:pPr>
      <w:r>
        <w:t xml:space="preserve">Allow from the control UI, visual observation of the guest positions and a map of the attraction layout that can be edited and update the server. </w:t>
      </w:r>
    </w:p>
    <w:p w:rsidR="00B32B5F" w:rsidRDefault="00B32B5F" w:rsidP="00B32B5F">
      <w:pPr>
        <w:pStyle w:val="ListParagraph"/>
        <w:numPr>
          <w:ilvl w:val="0"/>
          <w:numId w:val="45"/>
        </w:numPr>
      </w:pPr>
      <w:r>
        <w:t xml:space="preserve">Be designed in adherence to HCI principles. </w:t>
      </w:r>
    </w:p>
    <w:p w:rsidR="00B32B5F" w:rsidRDefault="00B32B5F" w:rsidP="00B32B5F">
      <w:pPr>
        <w:pStyle w:val="ListParagraph"/>
        <w:numPr>
          <w:ilvl w:val="0"/>
          <w:numId w:val="45"/>
        </w:numPr>
      </w:pPr>
      <w:r>
        <w:t xml:space="preserve">All systems should respond appropriately to a specified list of messages, including emergency updates and resets. </w:t>
      </w:r>
    </w:p>
    <w:p w:rsidR="00B32B5F" w:rsidRDefault="00B32B5F" w:rsidP="00B32B5F">
      <w:pPr>
        <w:pStyle w:val="ListParagraph"/>
        <w:numPr>
          <w:ilvl w:val="0"/>
          <w:numId w:val="45"/>
        </w:numPr>
      </w:pPr>
      <w:r>
        <w:t xml:space="preserve">The guest system specifically should be designed in a way that requires no training to use. </w:t>
      </w:r>
    </w:p>
    <w:p w:rsidR="00B32B5F" w:rsidRDefault="00B32B5F" w:rsidP="00E2766B">
      <w:pPr>
        <w:pStyle w:val="Heading3"/>
        <w:numPr>
          <w:ilvl w:val="2"/>
          <w:numId w:val="6"/>
        </w:numPr>
      </w:pPr>
      <w:r>
        <w:t>Could</w:t>
      </w:r>
    </w:p>
    <w:p w:rsidR="00B32B5F" w:rsidRDefault="00B32B5F" w:rsidP="00B32B5F">
      <w:pPr>
        <w:pStyle w:val="ListParagraph"/>
        <w:numPr>
          <w:ilvl w:val="0"/>
          <w:numId w:val="47"/>
        </w:numPr>
      </w:pPr>
      <w:r>
        <w:t>Feature a calibration point software UI, entertaining and informing the guest of the procedure.</w:t>
      </w:r>
    </w:p>
    <w:p w:rsidR="00B32B5F" w:rsidRDefault="00B32B5F" w:rsidP="00B32B5F">
      <w:pPr>
        <w:pStyle w:val="ListParagraph"/>
        <w:numPr>
          <w:ilvl w:val="0"/>
          <w:numId w:val="47"/>
        </w:numPr>
      </w:pPr>
      <w:r>
        <w:t>Feature content applications to demonstrate the interactions with another system.</w:t>
      </w:r>
    </w:p>
    <w:p w:rsidR="00B32B5F" w:rsidRDefault="00B32B5F" w:rsidP="00B32B5F">
      <w:pPr>
        <w:pStyle w:val="ListParagraph"/>
        <w:numPr>
          <w:ilvl w:val="0"/>
          <w:numId w:val="47"/>
        </w:numPr>
      </w:pPr>
      <w:r>
        <w:t>Allow from the control UI, individual systems to be controlled.</w:t>
      </w:r>
    </w:p>
    <w:p w:rsidR="00B32B5F" w:rsidRDefault="00B32B5F" w:rsidP="00B32B5F">
      <w:pPr>
        <w:pStyle w:val="ListParagraph"/>
        <w:numPr>
          <w:ilvl w:val="0"/>
          <w:numId w:val="47"/>
        </w:numPr>
      </w:pPr>
      <w:r>
        <w:t xml:space="preserve">Provide an event log of the system on the control UI. </w:t>
      </w:r>
    </w:p>
    <w:p w:rsidR="00B32B5F" w:rsidRPr="00426E64" w:rsidRDefault="00B32B5F" w:rsidP="00B32B5F">
      <w:pPr>
        <w:pStyle w:val="ListParagraph"/>
        <w:numPr>
          <w:ilvl w:val="0"/>
          <w:numId w:val="47"/>
        </w:numPr>
      </w:pPr>
      <w:r>
        <w:t xml:space="preserve">Could permit peer to peer interaction with other guests. </w:t>
      </w:r>
    </w:p>
    <w:p w:rsidR="00B32B5F" w:rsidRDefault="00B32B5F" w:rsidP="00E2766B">
      <w:pPr>
        <w:pStyle w:val="Heading3"/>
        <w:numPr>
          <w:ilvl w:val="2"/>
          <w:numId w:val="6"/>
        </w:numPr>
      </w:pPr>
      <w:r>
        <w:t>Won’t</w:t>
      </w:r>
    </w:p>
    <w:p w:rsidR="00B32B5F" w:rsidRDefault="00B32B5F" w:rsidP="00B32B5F">
      <w:pPr>
        <w:pStyle w:val="ListParagraph"/>
        <w:numPr>
          <w:ilvl w:val="0"/>
          <w:numId w:val="46"/>
        </w:numPr>
      </w:pPr>
      <w:r>
        <w:t>Provide thematic audio.</w:t>
      </w:r>
    </w:p>
    <w:p w:rsidR="00B32B5F" w:rsidRDefault="00B32B5F" w:rsidP="00B32B5F">
      <w:pPr>
        <w:pStyle w:val="ListParagraph"/>
        <w:numPr>
          <w:ilvl w:val="0"/>
          <w:numId w:val="46"/>
        </w:numPr>
      </w:pPr>
      <w:r>
        <w:t xml:space="preserve">Be demonstrable in a dark ride transit system environment. </w:t>
      </w:r>
    </w:p>
    <w:p w:rsidR="00B32B5F" w:rsidRDefault="00B32B5F" w:rsidP="00B32B5F">
      <w:pPr>
        <w:pStyle w:val="ListParagraph"/>
        <w:numPr>
          <w:ilvl w:val="0"/>
          <w:numId w:val="46"/>
        </w:numPr>
      </w:pPr>
      <w:r>
        <w:t xml:space="preserve">Feature a content providing server, potentially using File Transfer Protocol (FTP) for a single point of content update. </w:t>
      </w:r>
    </w:p>
    <w:p w:rsidR="00B32B5F" w:rsidRDefault="00B32B5F" w:rsidP="00B32B5F">
      <w:pPr>
        <w:pStyle w:val="ListParagraph"/>
        <w:numPr>
          <w:ilvl w:val="0"/>
          <w:numId w:val="46"/>
        </w:numPr>
      </w:pPr>
      <w:r>
        <w:t xml:space="preserve">Feature a fully themed environment for demonstration. </w:t>
      </w:r>
    </w:p>
    <w:p w:rsidR="00347796" w:rsidRDefault="00347796" w:rsidP="00347796">
      <w:pPr>
        <w:pStyle w:val="Heading2"/>
        <w:numPr>
          <w:ilvl w:val="1"/>
          <w:numId w:val="6"/>
        </w:numPr>
      </w:pPr>
      <w:bookmarkStart w:id="59" w:name="_Toc523091580"/>
      <w:r>
        <w:lastRenderedPageBreak/>
        <w:t>Technical Success Criteria</w:t>
      </w:r>
      <w:bookmarkEnd w:id="59"/>
      <w:r>
        <w:t xml:space="preserve"> </w:t>
      </w:r>
    </w:p>
    <w:p w:rsidR="003838F2" w:rsidRDefault="00347796" w:rsidP="00347796">
      <w:pPr>
        <w:ind w:left="720"/>
      </w:pPr>
      <w:r>
        <w:t>For the high level view of the system, the following criteria have been refined to apply specifically to the proposed solution. Each timebox that is completed will be evaluated based on its own success criteria defined at the beginning of a stage.</w:t>
      </w:r>
    </w:p>
    <w:p w:rsidR="0041658C" w:rsidRDefault="00924E76" w:rsidP="00347796">
      <w:pPr>
        <w:ind w:left="720"/>
      </w:pPr>
      <w:r>
        <w:t xml:space="preserve"> </w:t>
      </w:r>
      <w:r w:rsidR="00BA01DD" w:rsidRPr="00626AB7">
        <w:rPr>
          <w:highlight w:val="yellow"/>
        </w:rPr>
        <w:t>https://www.ukessays.com/essays/management/success-criteria-for-software-projects-management-essay.php</w:t>
      </w:r>
      <w:r w:rsidR="00BA01DD" w:rsidRPr="00BA01DD">
        <w:t xml:space="preserve"> </w:t>
      </w:r>
    </w:p>
    <w:p w:rsidR="00BA01DD" w:rsidRDefault="00BA01DD" w:rsidP="0041658C">
      <w:pPr>
        <w:pStyle w:val="Heading3"/>
        <w:numPr>
          <w:ilvl w:val="2"/>
          <w:numId w:val="6"/>
        </w:numPr>
      </w:pPr>
      <w:r>
        <w:t>Quality Criteria</w:t>
      </w:r>
    </w:p>
    <w:p w:rsidR="00BA01DD" w:rsidRDefault="00BA01DD" w:rsidP="0041658C">
      <w:pPr>
        <w:pStyle w:val="Heading3"/>
        <w:numPr>
          <w:ilvl w:val="2"/>
          <w:numId w:val="6"/>
        </w:numPr>
      </w:pPr>
      <w:r>
        <w:t>Quantitative</w:t>
      </w:r>
      <w:r>
        <w:t xml:space="preserve"> Criteria </w:t>
      </w:r>
    </w:p>
    <w:p w:rsidR="00347796" w:rsidRDefault="00347796" w:rsidP="00347796">
      <w:pPr>
        <w:pStyle w:val="ListParagraph"/>
        <w:numPr>
          <w:ilvl w:val="0"/>
          <w:numId w:val="41"/>
        </w:numPr>
      </w:pPr>
      <w:r>
        <w:t>Position a user within a space to a reasonable margin of error (to be elucidated when further investigation is complete).</w:t>
      </w:r>
    </w:p>
    <w:p w:rsidR="00347796" w:rsidRDefault="00347796" w:rsidP="00347796">
      <w:pPr>
        <w:pStyle w:val="ListParagraph"/>
        <w:numPr>
          <w:ilvl w:val="0"/>
          <w:numId w:val="41"/>
        </w:numPr>
      </w:pPr>
      <w:r>
        <w:t xml:space="preserve">Robust software that is capable of handling all errors determined to be possible. </w:t>
      </w:r>
    </w:p>
    <w:p w:rsidR="00347796" w:rsidRDefault="00347796" w:rsidP="00347796">
      <w:pPr>
        <w:pStyle w:val="ListParagraph"/>
        <w:numPr>
          <w:ilvl w:val="0"/>
          <w:numId w:val="41"/>
        </w:numPr>
      </w:pPr>
      <w:r>
        <w:t>Software that is considered intuitively easy to use.</w:t>
      </w:r>
    </w:p>
    <w:p w:rsidR="00C157E1" w:rsidRDefault="00C157E1" w:rsidP="00347796">
      <w:pPr>
        <w:pStyle w:val="ListParagraph"/>
        <w:numPr>
          <w:ilvl w:val="0"/>
          <w:numId w:val="41"/>
        </w:numPr>
      </w:pPr>
      <w:r>
        <w:t>The server process must handle multiple simultaneous connections</w:t>
      </w:r>
      <w:r w:rsidR="00272A79">
        <w:t>.</w:t>
      </w:r>
    </w:p>
    <w:p w:rsidR="00347796" w:rsidRDefault="00347796" w:rsidP="00347796">
      <w:pPr>
        <w:pStyle w:val="ListParagraph"/>
        <w:numPr>
          <w:ilvl w:val="0"/>
          <w:numId w:val="41"/>
        </w:numPr>
      </w:pPr>
      <w:r>
        <w:t>Documentation that accurately covers the system architecture.</w:t>
      </w:r>
    </w:p>
    <w:p w:rsidR="00347796" w:rsidRDefault="00347796" w:rsidP="00347796">
      <w:pPr>
        <w:pStyle w:val="ListParagraph"/>
        <w:numPr>
          <w:ilvl w:val="0"/>
          <w:numId w:val="41"/>
        </w:numPr>
      </w:pPr>
      <w:r>
        <w:t xml:space="preserve">Documentation that accurately provides maintenance information. </w:t>
      </w:r>
    </w:p>
    <w:p w:rsidR="00347796" w:rsidRDefault="00347796" w:rsidP="00347796">
      <w:pPr>
        <w:pStyle w:val="ListParagraph"/>
        <w:numPr>
          <w:ilvl w:val="0"/>
          <w:numId w:val="41"/>
        </w:numPr>
      </w:pPr>
      <w:r>
        <w:t>Modular software that can be easily modified and extended or adapted.</w:t>
      </w:r>
    </w:p>
    <w:p w:rsidR="00347796" w:rsidRDefault="00347796" w:rsidP="00347796">
      <w:pPr>
        <w:pStyle w:val="ListParagraph"/>
        <w:numPr>
          <w:ilvl w:val="0"/>
          <w:numId w:val="41"/>
        </w:numPr>
      </w:pPr>
      <w:r>
        <w:t>Deliver messages in a timely fashion to the user device (to be defined by research into network latency).</w:t>
      </w:r>
    </w:p>
    <w:p w:rsidR="00347796" w:rsidRDefault="00347796" w:rsidP="00347796">
      <w:pPr>
        <w:pStyle w:val="ListParagraph"/>
        <w:numPr>
          <w:ilvl w:val="0"/>
          <w:numId w:val="41"/>
        </w:numPr>
      </w:pPr>
      <w:r>
        <w:t>Deliver messages that are appropriate to the context of the user’s position.</w:t>
      </w:r>
    </w:p>
    <w:p w:rsidR="00347796" w:rsidRDefault="00347796" w:rsidP="00D661FF">
      <w:pPr>
        <w:pStyle w:val="ListParagraph"/>
        <w:numPr>
          <w:ilvl w:val="0"/>
          <w:numId w:val="41"/>
        </w:numPr>
      </w:pPr>
      <w:r>
        <w:t xml:space="preserve">Permit control and visualisation of the attraction from a control system including the ability to message a device, send emergency commands, start, stop and reset the attraction. </w:t>
      </w:r>
    </w:p>
    <w:p w:rsidR="00924E76" w:rsidRDefault="00924E76" w:rsidP="00D661FF">
      <w:pPr>
        <w:pStyle w:val="ListParagraph"/>
        <w:numPr>
          <w:ilvl w:val="0"/>
          <w:numId w:val="41"/>
        </w:numPr>
      </w:pPr>
      <w:r>
        <w:t>Software produced to a high quality.</w:t>
      </w:r>
    </w:p>
    <w:p w:rsidR="00924E76" w:rsidRDefault="00924E76" w:rsidP="00D661FF">
      <w:pPr>
        <w:pStyle w:val="ListParagraph"/>
        <w:numPr>
          <w:ilvl w:val="0"/>
          <w:numId w:val="41"/>
        </w:numPr>
      </w:pPr>
      <w:r>
        <w:t xml:space="preserve">Software solution meets the requirements. </w:t>
      </w:r>
    </w:p>
    <w:p w:rsidR="00D77B28" w:rsidRPr="00426E64" w:rsidRDefault="00D77B28" w:rsidP="00D77B28">
      <w:pPr>
        <w:pStyle w:val="Heading1"/>
        <w:numPr>
          <w:ilvl w:val="1"/>
          <w:numId w:val="6"/>
        </w:numPr>
      </w:pPr>
      <w:r>
        <w:t>Reflection of the Business Study</w:t>
      </w:r>
    </w:p>
    <w:p w:rsidR="0015504F" w:rsidRDefault="00D77B28" w:rsidP="00D77B28">
      <w:pPr>
        <w:ind w:left="720"/>
      </w:pPr>
      <w:r>
        <w:t xml:space="preserve">Due to the project being distributed in nature and the requirement to have a functional prototype the DSDM approach may have to undergo a slight deviation where prioritised functions are completed first. The prioritised functions will be completed first for the system that is undergoing work in a given timebox, the system chosen for each timebox will be reflected by its priority in the system as a whole </w:t>
      </w:r>
      <w:r w:rsidR="00271AAD">
        <w:t>assessed against its</w:t>
      </w:r>
      <w:r>
        <w:t xml:space="preserve"> </w:t>
      </w:r>
      <w:r w:rsidR="00271AAD">
        <w:t>requirement</w:t>
      </w:r>
      <w:r>
        <w:t xml:space="preserve"> for the collation of the system as a whole at the end of development. </w:t>
      </w:r>
    </w:p>
    <w:p w:rsidR="000906EA" w:rsidRDefault="000906EA">
      <w:r>
        <w:br w:type="page"/>
      </w:r>
    </w:p>
    <w:p w:rsidR="005956F5" w:rsidRDefault="005956F5" w:rsidP="002A3CC4">
      <w:pPr>
        <w:pStyle w:val="Heading1"/>
        <w:numPr>
          <w:ilvl w:val="0"/>
          <w:numId w:val="6"/>
        </w:numPr>
      </w:pPr>
      <w:bookmarkStart w:id="60" w:name="_Toc523091588"/>
      <w:r>
        <w:lastRenderedPageBreak/>
        <w:t>Phase One</w:t>
      </w:r>
      <w:bookmarkEnd w:id="60"/>
    </w:p>
    <w:p w:rsidR="00452BFC" w:rsidRDefault="00452BFC" w:rsidP="002A3CC4">
      <w:pPr>
        <w:pStyle w:val="Heading2"/>
        <w:numPr>
          <w:ilvl w:val="1"/>
          <w:numId w:val="6"/>
        </w:numPr>
      </w:pPr>
      <w:bookmarkStart w:id="61" w:name="_Toc523091589"/>
      <w:r>
        <w:t>Overview of Phase One</w:t>
      </w:r>
      <w:bookmarkEnd w:id="61"/>
    </w:p>
    <w:p w:rsidR="000906EA" w:rsidRDefault="005B23A4" w:rsidP="000906EA">
      <w:pPr>
        <w:ind w:left="720"/>
      </w:pPr>
      <w:r>
        <w:t xml:space="preserve">Phase one of the system development will focus on the server application, this has been decided as it is the most critical point </w:t>
      </w:r>
      <w:r w:rsidRPr="00973B0B">
        <w:t>of</w:t>
      </w:r>
      <w:r>
        <w:t xml:space="preserve"> the system. </w:t>
      </w:r>
      <w:r w:rsidR="00423D85">
        <w:t xml:space="preserve">All other applications will be required to communicate via this component. </w:t>
      </w:r>
    </w:p>
    <w:p w:rsidR="005B23A4" w:rsidRPr="005B23A4" w:rsidRDefault="005B23A4" w:rsidP="000906EA">
      <w:pPr>
        <w:ind w:left="720"/>
        <w:rPr>
          <w:b/>
          <w:i/>
          <w:u w:val="single"/>
        </w:rPr>
      </w:pPr>
      <w:r>
        <w:rPr>
          <w:b/>
          <w:i/>
          <w:u w:val="single"/>
        </w:rPr>
        <w:t>Decision table</w:t>
      </w:r>
    </w:p>
    <w:p w:rsidR="00210E2F" w:rsidRPr="00210E2F" w:rsidRDefault="00210E2F" w:rsidP="002A3CC4">
      <w:pPr>
        <w:pStyle w:val="Heading2"/>
        <w:numPr>
          <w:ilvl w:val="1"/>
          <w:numId w:val="6"/>
        </w:numPr>
      </w:pPr>
      <w:bookmarkStart w:id="62" w:name="_Toc523091590"/>
      <w:r>
        <w:t>Research into Problem Area</w:t>
      </w:r>
      <w:bookmarkEnd w:id="62"/>
    </w:p>
    <w:p w:rsidR="00452BFC" w:rsidRDefault="00452BFC" w:rsidP="002A3CC4">
      <w:pPr>
        <w:pStyle w:val="Heading2"/>
        <w:numPr>
          <w:ilvl w:val="1"/>
          <w:numId w:val="6"/>
        </w:numPr>
      </w:pPr>
      <w:bookmarkStart w:id="63" w:name="_Toc523091591"/>
      <w:r>
        <w:t xml:space="preserve">Analysis of </w:t>
      </w:r>
      <w:r w:rsidR="00466982">
        <w:t>Problem Area</w:t>
      </w:r>
      <w:bookmarkEnd w:id="63"/>
    </w:p>
    <w:p w:rsidR="0004448F" w:rsidRDefault="0004448F" w:rsidP="002A3CC4">
      <w:pPr>
        <w:pStyle w:val="Heading3"/>
        <w:numPr>
          <w:ilvl w:val="2"/>
          <w:numId w:val="6"/>
        </w:numPr>
      </w:pPr>
      <w:bookmarkStart w:id="64" w:name="_Toc523091592"/>
      <w:r>
        <w:t>Analysis Method</w:t>
      </w:r>
      <w:bookmarkEnd w:id="64"/>
    </w:p>
    <w:p w:rsidR="00C87174" w:rsidRPr="00C87174" w:rsidRDefault="006F28FB" w:rsidP="002A3CC4">
      <w:pPr>
        <w:pStyle w:val="Heading3"/>
        <w:numPr>
          <w:ilvl w:val="2"/>
          <w:numId w:val="6"/>
        </w:numPr>
      </w:pPr>
      <w:bookmarkStart w:id="65" w:name="_Toc523091593"/>
      <w:r>
        <w:t>Application of Analysis</w:t>
      </w:r>
      <w:bookmarkEnd w:id="65"/>
    </w:p>
    <w:p w:rsidR="003831AC" w:rsidRDefault="003831AC" w:rsidP="002A3CC4">
      <w:pPr>
        <w:pStyle w:val="Heading2"/>
        <w:numPr>
          <w:ilvl w:val="1"/>
          <w:numId w:val="6"/>
        </w:numPr>
      </w:pPr>
      <w:bookmarkStart w:id="66" w:name="_Toc523091594"/>
      <w:r>
        <w:t>Design</w:t>
      </w:r>
      <w:r w:rsidR="004049ED">
        <w:t xml:space="preserve"> of Phase One</w:t>
      </w:r>
      <w:bookmarkEnd w:id="66"/>
    </w:p>
    <w:p w:rsidR="00B15AEC" w:rsidRDefault="00B15AEC" w:rsidP="002A3CC4">
      <w:pPr>
        <w:pStyle w:val="Heading3"/>
        <w:numPr>
          <w:ilvl w:val="2"/>
          <w:numId w:val="6"/>
        </w:numPr>
      </w:pPr>
      <w:bookmarkStart w:id="67" w:name="_Toc523091595"/>
      <w:r>
        <w:t>Design Method</w:t>
      </w:r>
      <w:bookmarkEnd w:id="67"/>
    </w:p>
    <w:p w:rsidR="00B15AEC" w:rsidRPr="00B15AEC" w:rsidRDefault="00B15AEC" w:rsidP="002A3CC4">
      <w:pPr>
        <w:pStyle w:val="Heading3"/>
        <w:numPr>
          <w:ilvl w:val="2"/>
          <w:numId w:val="6"/>
        </w:numPr>
      </w:pPr>
      <w:bookmarkStart w:id="68" w:name="_Toc523091596"/>
      <w:r>
        <w:t>Application of Design</w:t>
      </w:r>
      <w:bookmarkEnd w:id="68"/>
    </w:p>
    <w:p w:rsidR="00CA644A" w:rsidRDefault="00CA644A" w:rsidP="002A3CC4">
      <w:pPr>
        <w:pStyle w:val="Heading2"/>
        <w:numPr>
          <w:ilvl w:val="1"/>
          <w:numId w:val="6"/>
        </w:numPr>
      </w:pPr>
      <w:bookmarkStart w:id="69" w:name="_Toc523091597"/>
      <w:r>
        <w:t>Creation and Implementation</w:t>
      </w:r>
      <w:bookmarkEnd w:id="69"/>
    </w:p>
    <w:p w:rsidR="00CA644A" w:rsidRDefault="00CA644A" w:rsidP="002A3CC4">
      <w:pPr>
        <w:pStyle w:val="Heading2"/>
        <w:numPr>
          <w:ilvl w:val="1"/>
          <w:numId w:val="6"/>
        </w:numPr>
      </w:pPr>
      <w:bookmarkStart w:id="70" w:name="_Toc523091598"/>
      <w:r>
        <w:t>Phase One Modular Testing</w:t>
      </w:r>
      <w:bookmarkEnd w:id="70"/>
    </w:p>
    <w:p w:rsidR="00DB630A" w:rsidRDefault="00DB630A" w:rsidP="002A3CC4">
      <w:pPr>
        <w:pStyle w:val="Heading3"/>
        <w:numPr>
          <w:ilvl w:val="2"/>
          <w:numId w:val="6"/>
        </w:numPr>
      </w:pPr>
      <w:bookmarkStart w:id="71" w:name="_Toc523091599"/>
      <w:r>
        <w:t>Testing Method and Strategy</w:t>
      </w:r>
      <w:bookmarkEnd w:id="71"/>
    </w:p>
    <w:p w:rsidR="00DB630A" w:rsidRDefault="00DB630A" w:rsidP="002A3CC4">
      <w:pPr>
        <w:pStyle w:val="Heading3"/>
        <w:numPr>
          <w:ilvl w:val="2"/>
          <w:numId w:val="6"/>
        </w:numPr>
      </w:pPr>
      <w:bookmarkStart w:id="72" w:name="_Toc523091600"/>
      <w:r>
        <w:t>Testing Plan</w:t>
      </w:r>
      <w:bookmarkEnd w:id="72"/>
    </w:p>
    <w:p w:rsidR="00DB630A" w:rsidRPr="00DB630A" w:rsidRDefault="00DB630A" w:rsidP="002A3CC4">
      <w:pPr>
        <w:pStyle w:val="Heading3"/>
        <w:numPr>
          <w:ilvl w:val="2"/>
          <w:numId w:val="6"/>
        </w:numPr>
      </w:pPr>
      <w:bookmarkStart w:id="73" w:name="_Toc523091601"/>
      <w:r>
        <w:t>Testing Conclusions</w:t>
      </w:r>
      <w:bookmarkEnd w:id="73"/>
    </w:p>
    <w:p w:rsidR="00FB44DD" w:rsidRDefault="00FB44DD" w:rsidP="002A3CC4">
      <w:pPr>
        <w:pStyle w:val="Heading2"/>
        <w:numPr>
          <w:ilvl w:val="1"/>
          <w:numId w:val="6"/>
        </w:numPr>
      </w:pPr>
      <w:bookmarkStart w:id="74" w:name="_Toc523091602"/>
      <w:r>
        <w:t>Reflection of Phase One</w:t>
      </w:r>
      <w:bookmarkEnd w:id="74"/>
    </w:p>
    <w:p w:rsidR="00B20D99" w:rsidRDefault="00FB1657" w:rsidP="00B01744">
      <w:pPr>
        <w:pStyle w:val="Heading2"/>
        <w:numPr>
          <w:ilvl w:val="1"/>
          <w:numId w:val="6"/>
        </w:numPr>
      </w:pPr>
      <w:bookmarkStart w:id="75" w:name="_Toc523091603"/>
      <w:r>
        <w:t>Influence on Project Plan</w:t>
      </w:r>
      <w:bookmarkEnd w:id="75"/>
      <w:r w:rsidR="00B20D99">
        <w:br w:type="page"/>
      </w:r>
    </w:p>
    <w:p w:rsidR="00B20D99" w:rsidRDefault="00B20D99" w:rsidP="00B20D99">
      <w:pPr>
        <w:pStyle w:val="Heading1"/>
        <w:numPr>
          <w:ilvl w:val="0"/>
          <w:numId w:val="6"/>
        </w:numPr>
      </w:pPr>
      <w:r>
        <w:lastRenderedPageBreak/>
        <w:t xml:space="preserve">Phase </w:t>
      </w:r>
      <w:r w:rsidR="005D79DC">
        <w:t>Two</w:t>
      </w:r>
    </w:p>
    <w:p w:rsidR="00B20D99" w:rsidRDefault="00B20D99" w:rsidP="00B20D99">
      <w:pPr>
        <w:pStyle w:val="Heading2"/>
        <w:numPr>
          <w:ilvl w:val="1"/>
          <w:numId w:val="6"/>
        </w:numPr>
      </w:pPr>
      <w:r>
        <w:t xml:space="preserve">Overview of Phase </w:t>
      </w:r>
      <w:r w:rsidR="00BA276B">
        <w:t>Two</w:t>
      </w:r>
    </w:p>
    <w:p w:rsidR="00B20D99" w:rsidRDefault="00575B79" w:rsidP="00B20D99">
      <w:pPr>
        <w:ind w:left="720"/>
      </w:pPr>
      <w:r>
        <w:t>Control UI</w:t>
      </w:r>
      <w:r w:rsidR="00B20D99">
        <w:t xml:space="preserve">. </w:t>
      </w:r>
    </w:p>
    <w:p w:rsidR="00B20D99" w:rsidRPr="005B23A4" w:rsidRDefault="00B20D99" w:rsidP="00B20D99">
      <w:pPr>
        <w:ind w:left="720"/>
        <w:rPr>
          <w:b/>
          <w:i/>
          <w:u w:val="single"/>
        </w:rPr>
      </w:pPr>
      <w:r>
        <w:rPr>
          <w:b/>
          <w:i/>
          <w:u w:val="single"/>
        </w:rPr>
        <w:t>Decision table</w:t>
      </w:r>
    </w:p>
    <w:p w:rsidR="00B20D99" w:rsidRPr="00210E2F" w:rsidRDefault="00B20D99" w:rsidP="00B20D99">
      <w:pPr>
        <w:pStyle w:val="Heading2"/>
        <w:numPr>
          <w:ilvl w:val="1"/>
          <w:numId w:val="6"/>
        </w:numPr>
      </w:pPr>
      <w:r>
        <w:t>Research into Problem Area</w:t>
      </w:r>
    </w:p>
    <w:p w:rsidR="00B20D99" w:rsidRDefault="00B20D99" w:rsidP="00B20D99">
      <w:pPr>
        <w:pStyle w:val="Heading2"/>
        <w:numPr>
          <w:ilvl w:val="1"/>
          <w:numId w:val="6"/>
        </w:numPr>
      </w:pPr>
      <w:r>
        <w:t>Analysis of Problem Area</w:t>
      </w:r>
    </w:p>
    <w:p w:rsidR="00B20D99" w:rsidRDefault="00B20D99" w:rsidP="00B20D99">
      <w:pPr>
        <w:pStyle w:val="Heading3"/>
        <w:numPr>
          <w:ilvl w:val="2"/>
          <w:numId w:val="6"/>
        </w:numPr>
      </w:pPr>
      <w:r>
        <w:t>Analysis Method</w:t>
      </w:r>
    </w:p>
    <w:p w:rsidR="00B20D99" w:rsidRPr="00C87174" w:rsidRDefault="00B20D99" w:rsidP="00B20D99">
      <w:pPr>
        <w:pStyle w:val="Heading3"/>
        <w:numPr>
          <w:ilvl w:val="2"/>
          <w:numId w:val="6"/>
        </w:numPr>
      </w:pPr>
      <w:r>
        <w:t>Application of Analysis</w:t>
      </w:r>
    </w:p>
    <w:p w:rsidR="00B20D99" w:rsidRDefault="00B20D99" w:rsidP="00B20D99">
      <w:pPr>
        <w:pStyle w:val="Heading2"/>
        <w:numPr>
          <w:ilvl w:val="1"/>
          <w:numId w:val="6"/>
        </w:numPr>
      </w:pPr>
      <w:r>
        <w:t xml:space="preserve">Design of Phase </w:t>
      </w:r>
      <w:r w:rsidR="000C6F9F">
        <w:t>Two</w:t>
      </w:r>
    </w:p>
    <w:p w:rsidR="00B20D99" w:rsidRDefault="00B20D99" w:rsidP="00B20D99">
      <w:pPr>
        <w:pStyle w:val="Heading3"/>
        <w:numPr>
          <w:ilvl w:val="2"/>
          <w:numId w:val="6"/>
        </w:numPr>
      </w:pPr>
      <w:r>
        <w:t>Design Method</w:t>
      </w:r>
    </w:p>
    <w:p w:rsidR="00B20D99" w:rsidRPr="00B15AEC" w:rsidRDefault="00B20D99" w:rsidP="00B20D99">
      <w:pPr>
        <w:pStyle w:val="Heading3"/>
        <w:numPr>
          <w:ilvl w:val="2"/>
          <w:numId w:val="6"/>
        </w:numPr>
      </w:pPr>
      <w:r>
        <w:t>Application of Design</w:t>
      </w:r>
    </w:p>
    <w:p w:rsidR="00B20D99" w:rsidRDefault="00B20D99" w:rsidP="00B20D99">
      <w:pPr>
        <w:pStyle w:val="Heading2"/>
        <w:numPr>
          <w:ilvl w:val="1"/>
          <w:numId w:val="6"/>
        </w:numPr>
      </w:pPr>
      <w:r>
        <w:t>Creation and Implementation</w:t>
      </w:r>
    </w:p>
    <w:p w:rsidR="00B20D99" w:rsidRDefault="00AC5A56" w:rsidP="00B20D99">
      <w:pPr>
        <w:pStyle w:val="Heading2"/>
        <w:numPr>
          <w:ilvl w:val="1"/>
          <w:numId w:val="6"/>
        </w:numPr>
      </w:pPr>
      <w:r>
        <w:t>Phase Two</w:t>
      </w:r>
      <w:r w:rsidR="00B20D99">
        <w:t xml:space="preserve"> Modular Testing</w:t>
      </w:r>
    </w:p>
    <w:p w:rsidR="00B20D99" w:rsidRDefault="00B20D99" w:rsidP="00B20D99">
      <w:pPr>
        <w:pStyle w:val="Heading3"/>
        <w:numPr>
          <w:ilvl w:val="2"/>
          <w:numId w:val="6"/>
        </w:numPr>
      </w:pPr>
      <w:r>
        <w:t>Testing Method and Strategy</w:t>
      </w:r>
    </w:p>
    <w:p w:rsidR="00B20D99" w:rsidRDefault="00B20D99" w:rsidP="00B20D99">
      <w:pPr>
        <w:pStyle w:val="Heading3"/>
        <w:numPr>
          <w:ilvl w:val="2"/>
          <w:numId w:val="6"/>
        </w:numPr>
      </w:pPr>
      <w:r>
        <w:t>Testing Plan</w:t>
      </w:r>
    </w:p>
    <w:p w:rsidR="00B20D99" w:rsidRPr="00DB630A" w:rsidRDefault="00B20D99" w:rsidP="00B20D99">
      <w:pPr>
        <w:pStyle w:val="Heading3"/>
        <w:numPr>
          <w:ilvl w:val="2"/>
          <w:numId w:val="6"/>
        </w:numPr>
      </w:pPr>
      <w:r>
        <w:t>Testing Conclusions</w:t>
      </w:r>
    </w:p>
    <w:p w:rsidR="00B20D99" w:rsidRDefault="00B20D99" w:rsidP="00B20D99">
      <w:pPr>
        <w:pStyle w:val="Heading2"/>
        <w:numPr>
          <w:ilvl w:val="1"/>
          <w:numId w:val="6"/>
        </w:numPr>
      </w:pPr>
      <w:r>
        <w:t xml:space="preserve">Reflection of Phase </w:t>
      </w:r>
      <w:r w:rsidR="002701A4">
        <w:t>Two</w:t>
      </w:r>
    </w:p>
    <w:p w:rsidR="00B20D99" w:rsidRDefault="00B20D99" w:rsidP="00B20D99">
      <w:pPr>
        <w:pStyle w:val="Heading2"/>
        <w:numPr>
          <w:ilvl w:val="1"/>
          <w:numId w:val="6"/>
        </w:numPr>
      </w:pPr>
      <w:r>
        <w:t>Influence on Project Plan</w:t>
      </w:r>
    </w:p>
    <w:p w:rsidR="00B20D99" w:rsidRDefault="00B20D99">
      <w:r>
        <w:br w:type="page"/>
      </w:r>
    </w:p>
    <w:p w:rsidR="00B20D99" w:rsidRDefault="00B20D99" w:rsidP="00B20D99">
      <w:pPr>
        <w:pStyle w:val="Heading1"/>
        <w:numPr>
          <w:ilvl w:val="0"/>
          <w:numId w:val="6"/>
        </w:numPr>
      </w:pPr>
      <w:r>
        <w:lastRenderedPageBreak/>
        <w:t xml:space="preserve">Phase </w:t>
      </w:r>
      <w:r w:rsidR="00257A93">
        <w:t>Three</w:t>
      </w:r>
    </w:p>
    <w:p w:rsidR="00B20D99" w:rsidRDefault="009134D8" w:rsidP="00B20D99">
      <w:pPr>
        <w:pStyle w:val="Heading2"/>
        <w:numPr>
          <w:ilvl w:val="1"/>
          <w:numId w:val="6"/>
        </w:numPr>
      </w:pPr>
      <w:r>
        <w:t>Overview of Phase Three</w:t>
      </w:r>
    </w:p>
    <w:p w:rsidR="00B20D99" w:rsidRDefault="00A96E5C" w:rsidP="00B20D99">
      <w:pPr>
        <w:ind w:left="720"/>
      </w:pPr>
      <w:r>
        <w:t>Mobile App</w:t>
      </w:r>
    </w:p>
    <w:p w:rsidR="00B20D99" w:rsidRPr="005B23A4" w:rsidRDefault="00B20D99" w:rsidP="00B20D99">
      <w:pPr>
        <w:ind w:left="720"/>
        <w:rPr>
          <w:b/>
          <w:i/>
          <w:u w:val="single"/>
        </w:rPr>
      </w:pPr>
      <w:r>
        <w:rPr>
          <w:b/>
          <w:i/>
          <w:u w:val="single"/>
        </w:rPr>
        <w:t>Decision table</w:t>
      </w:r>
    </w:p>
    <w:p w:rsidR="00B20D99" w:rsidRPr="00210E2F" w:rsidRDefault="00B20D99" w:rsidP="00B20D99">
      <w:pPr>
        <w:pStyle w:val="Heading2"/>
        <w:numPr>
          <w:ilvl w:val="1"/>
          <w:numId w:val="6"/>
        </w:numPr>
      </w:pPr>
      <w:r>
        <w:t>Research into Problem Area</w:t>
      </w:r>
    </w:p>
    <w:p w:rsidR="00B20D99" w:rsidRDefault="00B20D99" w:rsidP="00B20D99">
      <w:pPr>
        <w:pStyle w:val="Heading2"/>
        <w:numPr>
          <w:ilvl w:val="1"/>
          <w:numId w:val="6"/>
        </w:numPr>
      </w:pPr>
      <w:r>
        <w:t>Analysis of Problem Area</w:t>
      </w:r>
    </w:p>
    <w:p w:rsidR="00B20D99" w:rsidRDefault="00B20D99" w:rsidP="00B20D99">
      <w:pPr>
        <w:pStyle w:val="Heading3"/>
        <w:numPr>
          <w:ilvl w:val="2"/>
          <w:numId w:val="6"/>
        </w:numPr>
      </w:pPr>
      <w:r>
        <w:t>Analysis Method</w:t>
      </w:r>
    </w:p>
    <w:p w:rsidR="00B20D99" w:rsidRPr="00C87174" w:rsidRDefault="00B20D99" w:rsidP="00B20D99">
      <w:pPr>
        <w:pStyle w:val="Heading3"/>
        <w:numPr>
          <w:ilvl w:val="2"/>
          <w:numId w:val="6"/>
        </w:numPr>
      </w:pPr>
      <w:r>
        <w:t>Application of Analysis</w:t>
      </w:r>
    </w:p>
    <w:p w:rsidR="00B20D99" w:rsidRDefault="00B20D99" w:rsidP="00B20D99">
      <w:pPr>
        <w:pStyle w:val="Heading2"/>
        <w:numPr>
          <w:ilvl w:val="1"/>
          <w:numId w:val="6"/>
        </w:numPr>
      </w:pPr>
      <w:r>
        <w:t xml:space="preserve">Design of Phase </w:t>
      </w:r>
      <w:r w:rsidR="00034A74">
        <w:t>T</w:t>
      </w:r>
      <w:r w:rsidR="00C372A1">
        <w:t>hree</w:t>
      </w:r>
    </w:p>
    <w:p w:rsidR="00B20D99" w:rsidRDefault="00B20D99" w:rsidP="00B20D99">
      <w:pPr>
        <w:pStyle w:val="Heading3"/>
        <w:numPr>
          <w:ilvl w:val="2"/>
          <w:numId w:val="6"/>
        </w:numPr>
      </w:pPr>
      <w:r>
        <w:t>Design Method</w:t>
      </w:r>
    </w:p>
    <w:p w:rsidR="00B20D99" w:rsidRPr="00B15AEC" w:rsidRDefault="00B20D99" w:rsidP="00B20D99">
      <w:pPr>
        <w:pStyle w:val="Heading3"/>
        <w:numPr>
          <w:ilvl w:val="2"/>
          <w:numId w:val="6"/>
        </w:numPr>
      </w:pPr>
      <w:r>
        <w:t>Application of Design</w:t>
      </w:r>
    </w:p>
    <w:p w:rsidR="00B20D99" w:rsidRDefault="00B20D99" w:rsidP="00B20D99">
      <w:pPr>
        <w:pStyle w:val="Heading2"/>
        <w:numPr>
          <w:ilvl w:val="1"/>
          <w:numId w:val="6"/>
        </w:numPr>
      </w:pPr>
      <w:r>
        <w:t>Creation and Implementation</w:t>
      </w:r>
    </w:p>
    <w:p w:rsidR="00E1346C" w:rsidRPr="00E1346C" w:rsidRDefault="00E1346C" w:rsidP="00E1346C">
      <w:pPr>
        <w:ind w:left="720"/>
      </w:pPr>
      <w:r>
        <w:t xml:space="preserve">First place where the common used code base was created, issue with not </w:t>
      </w:r>
      <w:r w:rsidR="00F70D29">
        <w:t>foreseeing</w:t>
      </w:r>
      <w:r>
        <w:t xml:space="preserve"> the requirement of no STL support. </w:t>
      </w:r>
    </w:p>
    <w:p w:rsidR="00B20D99" w:rsidRDefault="00B20D99" w:rsidP="00B20D99">
      <w:pPr>
        <w:pStyle w:val="Heading2"/>
        <w:numPr>
          <w:ilvl w:val="1"/>
          <w:numId w:val="6"/>
        </w:numPr>
      </w:pPr>
      <w:r>
        <w:t xml:space="preserve">Phase </w:t>
      </w:r>
      <w:r w:rsidR="00F0199D">
        <w:t>Three</w:t>
      </w:r>
      <w:r>
        <w:t xml:space="preserve"> Modular Testing</w:t>
      </w:r>
    </w:p>
    <w:p w:rsidR="00B20D99" w:rsidRDefault="00B20D99" w:rsidP="00B20D99">
      <w:pPr>
        <w:pStyle w:val="Heading3"/>
        <w:numPr>
          <w:ilvl w:val="2"/>
          <w:numId w:val="6"/>
        </w:numPr>
      </w:pPr>
      <w:r>
        <w:t>Testing Method and Strategy</w:t>
      </w:r>
    </w:p>
    <w:p w:rsidR="00B20D99" w:rsidRDefault="00B20D99" w:rsidP="00B20D99">
      <w:pPr>
        <w:pStyle w:val="Heading3"/>
        <w:numPr>
          <w:ilvl w:val="2"/>
          <w:numId w:val="6"/>
        </w:numPr>
      </w:pPr>
      <w:r>
        <w:t>Testing Plan</w:t>
      </w:r>
    </w:p>
    <w:p w:rsidR="00B20D99" w:rsidRPr="00DB630A" w:rsidRDefault="00B20D99" w:rsidP="00B20D99">
      <w:pPr>
        <w:pStyle w:val="Heading3"/>
        <w:numPr>
          <w:ilvl w:val="2"/>
          <w:numId w:val="6"/>
        </w:numPr>
      </w:pPr>
      <w:r>
        <w:t>Testing Conclusions</w:t>
      </w:r>
    </w:p>
    <w:p w:rsidR="00B20D99" w:rsidRDefault="00B20D99" w:rsidP="00B20D99">
      <w:pPr>
        <w:pStyle w:val="Heading2"/>
        <w:numPr>
          <w:ilvl w:val="1"/>
          <w:numId w:val="6"/>
        </w:numPr>
      </w:pPr>
      <w:r>
        <w:t xml:space="preserve">Reflection of Phase </w:t>
      </w:r>
      <w:r w:rsidR="00F0199D">
        <w:t>Three</w:t>
      </w:r>
    </w:p>
    <w:p w:rsidR="00B20D99" w:rsidRDefault="00B20D99" w:rsidP="00B20D99">
      <w:pPr>
        <w:pStyle w:val="Heading2"/>
        <w:numPr>
          <w:ilvl w:val="1"/>
          <w:numId w:val="6"/>
        </w:numPr>
      </w:pPr>
      <w:r>
        <w:t>Influence on Project Plan</w:t>
      </w:r>
    </w:p>
    <w:p w:rsidR="00B20D99" w:rsidRDefault="00B20D99">
      <w:r>
        <w:br w:type="page"/>
      </w:r>
    </w:p>
    <w:p w:rsidR="00B20D99" w:rsidRDefault="00B20D99" w:rsidP="00B20D99">
      <w:pPr>
        <w:pStyle w:val="Heading1"/>
        <w:numPr>
          <w:ilvl w:val="0"/>
          <w:numId w:val="6"/>
        </w:numPr>
      </w:pPr>
      <w:r>
        <w:lastRenderedPageBreak/>
        <w:t xml:space="preserve">Phase </w:t>
      </w:r>
      <w:r w:rsidR="00CE4140">
        <w:t>Four</w:t>
      </w:r>
    </w:p>
    <w:p w:rsidR="00B20D99" w:rsidRDefault="00CE4140" w:rsidP="00B20D99">
      <w:pPr>
        <w:pStyle w:val="Heading2"/>
        <w:numPr>
          <w:ilvl w:val="1"/>
          <w:numId w:val="6"/>
        </w:numPr>
      </w:pPr>
      <w:r>
        <w:t>Overview of Phase Four</w:t>
      </w:r>
    </w:p>
    <w:p w:rsidR="00FA6482" w:rsidRDefault="00B20D99" w:rsidP="00B20D99">
      <w:pPr>
        <w:ind w:left="720"/>
      </w:pPr>
      <w:r>
        <w:t xml:space="preserve">Phase one of the system development </w:t>
      </w:r>
      <w:r w:rsidR="00831D53">
        <w:t>r</w:t>
      </w:r>
      <w:r w:rsidR="00395512">
        <w:t>evisits</w:t>
      </w:r>
      <w:r w:rsidR="00FA6482">
        <w:t xml:space="preserve"> the server application.</w:t>
      </w:r>
    </w:p>
    <w:p w:rsidR="00B20D99" w:rsidRPr="005B23A4" w:rsidRDefault="00B20D99" w:rsidP="00B20D99">
      <w:pPr>
        <w:ind w:left="720"/>
        <w:rPr>
          <w:b/>
          <w:i/>
          <w:u w:val="single"/>
        </w:rPr>
      </w:pPr>
      <w:r>
        <w:rPr>
          <w:b/>
          <w:i/>
          <w:u w:val="single"/>
        </w:rPr>
        <w:t>Decision table</w:t>
      </w:r>
    </w:p>
    <w:p w:rsidR="00B20D99" w:rsidRPr="00210E2F" w:rsidRDefault="00B20D99" w:rsidP="00B20D99">
      <w:pPr>
        <w:pStyle w:val="Heading2"/>
        <w:numPr>
          <w:ilvl w:val="1"/>
          <w:numId w:val="6"/>
        </w:numPr>
      </w:pPr>
      <w:r>
        <w:t>Research into Problem Area</w:t>
      </w:r>
    </w:p>
    <w:p w:rsidR="00B20D99" w:rsidRDefault="00B20D99" w:rsidP="00B20D99">
      <w:pPr>
        <w:pStyle w:val="Heading2"/>
        <w:numPr>
          <w:ilvl w:val="1"/>
          <w:numId w:val="6"/>
        </w:numPr>
      </w:pPr>
      <w:r>
        <w:t>Analysis of Problem Area</w:t>
      </w:r>
    </w:p>
    <w:p w:rsidR="00B20D99" w:rsidRDefault="00B20D99" w:rsidP="00B20D99">
      <w:pPr>
        <w:pStyle w:val="Heading3"/>
        <w:numPr>
          <w:ilvl w:val="2"/>
          <w:numId w:val="6"/>
        </w:numPr>
      </w:pPr>
      <w:r>
        <w:t>Analysis Method</w:t>
      </w:r>
    </w:p>
    <w:p w:rsidR="00B20D99" w:rsidRPr="00C87174" w:rsidRDefault="00B20D99" w:rsidP="00B20D99">
      <w:pPr>
        <w:pStyle w:val="Heading3"/>
        <w:numPr>
          <w:ilvl w:val="2"/>
          <w:numId w:val="6"/>
        </w:numPr>
      </w:pPr>
      <w:r>
        <w:t>Application of Analysis</w:t>
      </w:r>
    </w:p>
    <w:p w:rsidR="00B20D99" w:rsidRDefault="00B20D99" w:rsidP="00B20D99">
      <w:pPr>
        <w:pStyle w:val="Heading2"/>
        <w:numPr>
          <w:ilvl w:val="1"/>
          <w:numId w:val="6"/>
        </w:numPr>
      </w:pPr>
      <w:r>
        <w:t xml:space="preserve">Design of Phase </w:t>
      </w:r>
      <w:r w:rsidR="00411E1C">
        <w:t>Four</w:t>
      </w:r>
    </w:p>
    <w:p w:rsidR="00B20D99" w:rsidRDefault="00B20D99" w:rsidP="00B20D99">
      <w:pPr>
        <w:pStyle w:val="Heading3"/>
        <w:numPr>
          <w:ilvl w:val="2"/>
          <w:numId w:val="6"/>
        </w:numPr>
      </w:pPr>
      <w:r>
        <w:t>Design Method</w:t>
      </w:r>
    </w:p>
    <w:p w:rsidR="00B20D99" w:rsidRPr="00B15AEC" w:rsidRDefault="00B20D99" w:rsidP="00B20D99">
      <w:pPr>
        <w:pStyle w:val="Heading3"/>
        <w:numPr>
          <w:ilvl w:val="2"/>
          <w:numId w:val="6"/>
        </w:numPr>
      </w:pPr>
      <w:r>
        <w:t>Application of Design</w:t>
      </w:r>
    </w:p>
    <w:p w:rsidR="00B20D99" w:rsidRDefault="00B20D99" w:rsidP="00B20D99">
      <w:pPr>
        <w:pStyle w:val="Heading2"/>
        <w:numPr>
          <w:ilvl w:val="1"/>
          <w:numId w:val="6"/>
        </w:numPr>
      </w:pPr>
      <w:r>
        <w:t>Creation and Implementation</w:t>
      </w:r>
    </w:p>
    <w:p w:rsidR="009225D7" w:rsidRPr="009225D7" w:rsidRDefault="009225D7" w:rsidP="009225D7">
      <w:pPr>
        <w:ind w:left="720"/>
      </w:pPr>
      <w:r>
        <w:t xml:space="preserve">Necessary to rewrite shared components to use STL. </w:t>
      </w:r>
    </w:p>
    <w:p w:rsidR="00B20D99" w:rsidRDefault="00B20D99" w:rsidP="00B20D99">
      <w:pPr>
        <w:pStyle w:val="Heading2"/>
        <w:numPr>
          <w:ilvl w:val="1"/>
          <w:numId w:val="6"/>
        </w:numPr>
      </w:pPr>
      <w:r>
        <w:t xml:space="preserve">Phase </w:t>
      </w:r>
      <w:r w:rsidR="00411E1C">
        <w:t>Four</w:t>
      </w:r>
      <w:r>
        <w:t xml:space="preserve"> Modular Testing</w:t>
      </w:r>
    </w:p>
    <w:p w:rsidR="00B20D99" w:rsidRDefault="00B20D99" w:rsidP="00B20D99">
      <w:pPr>
        <w:pStyle w:val="Heading3"/>
        <w:numPr>
          <w:ilvl w:val="2"/>
          <w:numId w:val="6"/>
        </w:numPr>
      </w:pPr>
      <w:r>
        <w:t>Testing Method and Strategy</w:t>
      </w:r>
    </w:p>
    <w:p w:rsidR="00B20D99" w:rsidRDefault="00B20D99" w:rsidP="00B20D99">
      <w:pPr>
        <w:pStyle w:val="Heading3"/>
        <w:numPr>
          <w:ilvl w:val="2"/>
          <w:numId w:val="6"/>
        </w:numPr>
      </w:pPr>
      <w:r>
        <w:t>Testing Plan</w:t>
      </w:r>
    </w:p>
    <w:p w:rsidR="00B20D99" w:rsidRPr="00DB630A" w:rsidRDefault="00B20D99" w:rsidP="00B20D99">
      <w:pPr>
        <w:pStyle w:val="Heading3"/>
        <w:numPr>
          <w:ilvl w:val="2"/>
          <w:numId w:val="6"/>
        </w:numPr>
      </w:pPr>
      <w:r>
        <w:t>Testing Conclusions</w:t>
      </w:r>
    </w:p>
    <w:p w:rsidR="00B20D99" w:rsidRDefault="00B20D99" w:rsidP="00B20D99">
      <w:pPr>
        <w:pStyle w:val="Heading2"/>
        <w:numPr>
          <w:ilvl w:val="1"/>
          <w:numId w:val="6"/>
        </w:numPr>
      </w:pPr>
      <w:r>
        <w:t xml:space="preserve">Reflection of Phase </w:t>
      </w:r>
      <w:r w:rsidR="00411E1C">
        <w:t>Four</w:t>
      </w:r>
    </w:p>
    <w:p w:rsidR="00B20D99" w:rsidRDefault="00B20D99" w:rsidP="00B20D99">
      <w:pPr>
        <w:pStyle w:val="Heading2"/>
        <w:numPr>
          <w:ilvl w:val="1"/>
          <w:numId w:val="6"/>
        </w:numPr>
      </w:pPr>
      <w:r>
        <w:t>Influence on Project Plan</w:t>
      </w:r>
    </w:p>
    <w:p w:rsidR="0015504F" w:rsidRPr="0015504F" w:rsidRDefault="00B20D99" w:rsidP="0015504F">
      <w:r>
        <w:br w:type="page"/>
      </w:r>
    </w:p>
    <w:p w:rsidR="00784C37" w:rsidRDefault="00784C37" w:rsidP="002A3CC4">
      <w:pPr>
        <w:pStyle w:val="Heading1"/>
        <w:numPr>
          <w:ilvl w:val="0"/>
          <w:numId w:val="6"/>
        </w:numPr>
      </w:pPr>
      <w:bookmarkStart w:id="76" w:name="_Toc523091604"/>
      <w:r>
        <w:lastRenderedPageBreak/>
        <w:t>Overview of All Components</w:t>
      </w:r>
      <w:bookmarkEnd w:id="76"/>
    </w:p>
    <w:p w:rsidR="00784C37" w:rsidRDefault="00784C37" w:rsidP="002A3CC4">
      <w:pPr>
        <w:pStyle w:val="Heading2"/>
        <w:numPr>
          <w:ilvl w:val="1"/>
          <w:numId w:val="6"/>
        </w:numPr>
      </w:pPr>
      <w:bookmarkStart w:id="77" w:name="_Toc523091605"/>
      <w:r>
        <w:t>Implementation of All Phases</w:t>
      </w:r>
      <w:bookmarkEnd w:id="77"/>
    </w:p>
    <w:p w:rsidR="00784C37" w:rsidRDefault="00784C37" w:rsidP="002A3CC4">
      <w:pPr>
        <w:pStyle w:val="Heading2"/>
        <w:numPr>
          <w:ilvl w:val="1"/>
          <w:numId w:val="6"/>
        </w:numPr>
      </w:pPr>
      <w:bookmarkStart w:id="78" w:name="_Toc523091606"/>
      <w:r>
        <w:t>Testing of Complete Implementation</w:t>
      </w:r>
      <w:bookmarkEnd w:id="78"/>
    </w:p>
    <w:p w:rsidR="008A7CB9" w:rsidRDefault="008A7CB9" w:rsidP="002A3CC4">
      <w:pPr>
        <w:pStyle w:val="Heading3"/>
        <w:numPr>
          <w:ilvl w:val="2"/>
          <w:numId w:val="6"/>
        </w:numPr>
      </w:pPr>
      <w:bookmarkStart w:id="79" w:name="_Toc523091607"/>
      <w:r>
        <w:t>Testing Method and Strategy</w:t>
      </w:r>
      <w:bookmarkEnd w:id="79"/>
    </w:p>
    <w:p w:rsidR="008A7CB9" w:rsidRDefault="008A7CB9" w:rsidP="002A3CC4">
      <w:pPr>
        <w:pStyle w:val="Heading3"/>
        <w:numPr>
          <w:ilvl w:val="2"/>
          <w:numId w:val="6"/>
        </w:numPr>
      </w:pPr>
      <w:bookmarkStart w:id="80" w:name="_Toc523091608"/>
      <w:r>
        <w:t>Testing Plan</w:t>
      </w:r>
      <w:bookmarkEnd w:id="80"/>
    </w:p>
    <w:p w:rsidR="008A7CB9" w:rsidRPr="008A7CB9" w:rsidRDefault="008A7CB9" w:rsidP="002A3CC4">
      <w:pPr>
        <w:pStyle w:val="Heading3"/>
        <w:numPr>
          <w:ilvl w:val="2"/>
          <w:numId w:val="6"/>
        </w:numPr>
      </w:pPr>
      <w:bookmarkStart w:id="81" w:name="_Toc523091609"/>
      <w:r>
        <w:t>Testing Conclusions</w:t>
      </w:r>
      <w:bookmarkEnd w:id="81"/>
    </w:p>
    <w:p w:rsidR="00784C37" w:rsidRDefault="00784C37" w:rsidP="002A3CC4">
      <w:pPr>
        <w:pStyle w:val="Heading2"/>
        <w:numPr>
          <w:ilvl w:val="1"/>
          <w:numId w:val="6"/>
        </w:numPr>
      </w:pPr>
      <w:bookmarkStart w:id="82" w:name="_Toc523091610"/>
      <w:r>
        <w:t>Reflection of System</w:t>
      </w:r>
      <w:bookmarkEnd w:id="82"/>
    </w:p>
    <w:p w:rsidR="00371984" w:rsidRDefault="00371984" w:rsidP="002A3CC4">
      <w:pPr>
        <w:pStyle w:val="Heading2"/>
        <w:numPr>
          <w:ilvl w:val="1"/>
          <w:numId w:val="6"/>
        </w:numPr>
      </w:pPr>
      <w:bookmarkStart w:id="83" w:name="_Toc523091611"/>
      <w:r>
        <w:t>Influence on Project Plan</w:t>
      </w:r>
      <w:bookmarkEnd w:id="83"/>
    </w:p>
    <w:p w:rsidR="0015504F" w:rsidRPr="0015504F" w:rsidRDefault="0015504F" w:rsidP="0015504F">
      <w:r>
        <w:br w:type="page"/>
      </w:r>
    </w:p>
    <w:p w:rsidR="00730F19" w:rsidRDefault="00730F19" w:rsidP="002A3CC4">
      <w:pPr>
        <w:pStyle w:val="Heading1"/>
        <w:numPr>
          <w:ilvl w:val="0"/>
          <w:numId w:val="6"/>
        </w:numPr>
      </w:pPr>
      <w:bookmarkStart w:id="84" w:name="_Toc523091612"/>
      <w:r>
        <w:lastRenderedPageBreak/>
        <w:t>Critical Review</w:t>
      </w:r>
      <w:r w:rsidR="00C76AB4">
        <w:t xml:space="preserve"> and</w:t>
      </w:r>
      <w:r w:rsidR="006227D3">
        <w:t xml:space="preserve"> Identified Areas for Refinement and Furtherance</w:t>
      </w:r>
      <w:bookmarkEnd w:id="84"/>
    </w:p>
    <w:p w:rsidR="00FD1530" w:rsidRDefault="00FD1530" w:rsidP="002A3CC4">
      <w:pPr>
        <w:pStyle w:val="Heading2"/>
        <w:numPr>
          <w:ilvl w:val="1"/>
          <w:numId w:val="6"/>
        </w:numPr>
      </w:pPr>
      <w:bookmarkStart w:id="85" w:name="_Toc523091613"/>
      <w:r>
        <w:t xml:space="preserve">Problem Area </w:t>
      </w:r>
      <w:r w:rsidR="000A40A6">
        <w:t xml:space="preserve">Post-hoc </w:t>
      </w:r>
      <w:r>
        <w:t>Analysis and Reflection</w:t>
      </w:r>
      <w:bookmarkEnd w:id="85"/>
    </w:p>
    <w:p w:rsidR="005E5E1B" w:rsidRDefault="005E5E1B" w:rsidP="002A3CC4">
      <w:pPr>
        <w:pStyle w:val="Heading2"/>
        <w:numPr>
          <w:ilvl w:val="1"/>
          <w:numId w:val="6"/>
        </w:numPr>
      </w:pPr>
      <w:bookmarkStart w:id="86" w:name="_Toc523091614"/>
      <w:r>
        <w:t xml:space="preserve">Project </w:t>
      </w:r>
      <w:r w:rsidR="00095B6F">
        <w:t xml:space="preserve">Delivery </w:t>
      </w:r>
      <w:r>
        <w:t>Success Identification</w:t>
      </w:r>
      <w:bookmarkEnd w:id="86"/>
    </w:p>
    <w:p w:rsidR="007F522C" w:rsidRPr="00B669D9" w:rsidRDefault="007F522C" w:rsidP="002A3CC4">
      <w:pPr>
        <w:pStyle w:val="Heading2"/>
        <w:numPr>
          <w:ilvl w:val="1"/>
          <w:numId w:val="6"/>
        </w:numPr>
      </w:pPr>
      <w:bookmarkStart w:id="87" w:name="_Toc523091615"/>
      <w:r>
        <w:t>Project Delivery Methodology Reflection</w:t>
      </w:r>
      <w:bookmarkEnd w:id="87"/>
    </w:p>
    <w:p w:rsidR="00566C16" w:rsidRDefault="00566C16" w:rsidP="002A3CC4">
      <w:pPr>
        <w:pStyle w:val="Heading2"/>
        <w:numPr>
          <w:ilvl w:val="1"/>
          <w:numId w:val="6"/>
        </w:numPr>
      </w:pPr>
      <w:bookmarkStart w:id="88" w:name="_Toc523091616"/>
      <w:r>
        <w:t>Project Artefact Success Identification</w:t>
      </w:r>
      <w:bookmarkEnd w:id="88"/>
    </w:p>
    <w:p w:rsidR="000D6EA5" w:rsidRPr="000D6EA5" w:rsidRDefault="000D6EA5" w:rsidP="000D6EA5">
      <w:pPr>
        <w:pStyle w:val="Heading2"/>
        <w:ind w:firstLine="720"/>
      </w:pPr>
      <w:bookmarkStart w:id="89" w:name="_Toc523091617"/>
      <w:r>
        <w:t>7.3.</w:t>
      </w:r>
      <w:r w:rsidR="00765721">
        <w:tab/>
      </w:r>
      <w:r w:rsidR="007D690B">
        <w:t>Incomplete Features and Artefact</w:t>
      </w:r>
      <w:r>
        <w:t xml:space="preserve"> </w:t>
      </w:r>
      <w:r w:rsidR="00B5467B">
        <w:t xml:space="preserve">Refinement </w:t>
      </w:r>
      <w:r>
        <w:t>Opportunities</w:t>
      </w:r>
      <w:bookmarkEnd w:id="89"/>
    </w:p>
    <w:p w:rsidR="005E5E1B" w:rsidRDefault="005E5E1B" w:rsidP="002A3CC4">
      <w:pPr>
        <w:pStyle w:val="Heading2"/>
        <w:numPr>
          <w:ilvl w:val="1"/>
          <w:numId w:val="6"/>
        </w:numPr>
      </w:pPr>
      <w:bookmarkStart w:id="90" w:name="_Toc523091618"/>
      <w:r>
        <w:t>Feature Change or Addition</w:t>
      </w:r>
      <w:bookmarkEnd w:id="90"/>
    </w:p>
    <w:p w:rsidR="00566C16" w:rsidRPr="00566C16" w:rsidRDefault="00566C16" w:rsidP="00566C16"/>
    <w:p w:rsidR="0015504F" w:rsidRPr="0015504F" w:rsidRDefault="0015504F" w:rsidP="0015504F">
      <w:r>
        <w:br w:type="page"/>
      </w:r>
    </w:p>
    <w:p w:rsidR="00730F19" w:rsidRDefault="00730F19" w:rsidP="002A3CC4">
      <w:pPr>
        <w:pStyle w:val="Heading1"/>
        <w:numPr>
          <w:ilvl w:val="0"/>
          <w:numId w:val="6"/>
        </w:numPr>
      </w:pPr>
      <w:bookmarkStart w:id="91" w:name="_Toc523091619"/>
      <w:r>
        <w:lastRenderedPageBreak/>
        <w:t>Evaluation</w:t>
      </w:r>
      <w:bookmarkEnd w:id="91"/>
    </w:p>
    <w:p w:rsidR="006F01B9" w:rsidRDefault="006F01B9" w:rsidP="002A3CC4">
      <w:pPr>
        <w:pStyle w:val="Heading2"/>
        <w:numPr>
          <w:ilvl w:val="1"/>
          <w:numId w:val="6"/>
        </w:numPr>
      </w:pPr>
      <w:bookmarkStart w:id="92" w:name="_Toc523091620"/>
      <w:r>
        <w:t>Professional Skill Value</w:t>
      </w:r>
      <w:bookmarkEnd w:id="92"/>
    </w:p>
    <w:p w:rsidR="006F01B9" w:rsidRDefault="006F01B9" w:rsidP="002A3CC4">
      <w:pPr>
        <w:pStyle w:val="Heading2"/>
        <w:numPr>
          <w:ilvl w:val="1"/>
          <w:numId w:val="6"/>
        </w:numPr>
      </w:pPr>
      <w:bookmarkStart w:id="93" w:name="_Toc523091621"/>
      <w:r>
        <w:t>Academic Skill Value</w:t>
      </w:r>
      <w:bookmarkEnd w:id="93"/>
    </w:p>
    <w:p w:rsidR="006F01B9" w:rsidRDefault="006F01B9" w:rsidP="002A3CC4">
      <w:pPr>
        <w:pStyle w:val="Heading2"/>
        <w:numPr>
          <w:ilvl w:val="1"/>
          <w:numId w:val="6"/>
        </w:numPr>
      </w:pPr>
      <w:bookmarkStart w:id="94" w:name="_Toc523091622"/>
      <w:r>
        <w:t>Development and Learning</w:t>
      </w:r>
      <w:bookmarkEnd w:id="94"/>
    </w:p>
    <w:p w:rsidR="006F01B9" w:rsidRDefault="006F01B9" w:rsidP="002A3CC4">
      <w:pPr>
        <w:pStyle w:val="Heading2"/>
        <w:numPr>
          <w:ilvl w:val="1"/>
          <w:numId w:val="6"/>
        </w:numPr>
      </w:pPr>
      <w:bookmarkStart w:id="95" w:name="_Toc523091623"/>
      <w:r>
        <w:t>Alternative Project Paths</w:t>
      </w:r>
      <w:bookmarkEnd w:id="95"/>
    </w:p>
    <w:p w:rsidR="006F01B9" w:rsidRPr="006F01B9" w:rsidRDefault="006F01B9" w:rsidP="002A3CC4">
      <w:pPr>
        <w:pStyle w:val="Heading2"/>
        <w:numPr>
          <w:ilvl w:val="1"/>
          <w:numId w:val="6"/>
        </w:numPr>
      </w:pPr>
      <w:bookmarkStart w:id="96" w:name="_Toc523091624"/>
      <w:r>
        <w:t>Reflection and Evaluation of Project Success</w:t>
      </w:r>
      <w:bookmarkEnd w:id="96"/>
    </w:p>
    <w:p w:rsidR="0015504F" w:rsidRPr="0015504F" w:rsidRDefault="0015504F" w:rsidP="0015504F">
      <w:r>
        <w:br w:type="page"/>
      </w:r>
    </w:p>
    <w:p w:rsidR="00081E58" w:rsidRDefault="004F2603" w:rsidP="002A3CC4">
      <w:pPr>
        <w:pStyle w:val="Heading1"/>
        <w:numPr>
          <w:ilvl w:val="0"/>
          <w:numId w:val="6"/>
        </w:numPr>
      </w:pPr>
      <w:bookmarkStart w:id="97" w:name="_Toc523091625"/>
      <w:r>
        <w:lastRenderedPageBreak/>
        <w:t>Further Work</w:t>
      </w:r>
      <w:bookmarkEnd w:id="97"/>
    </w:p>
    <w:p w:rsidR="004F2603" w:rsidRPr="00081E58" w:rsidRDefault="00081E58" w:rsidP="00081E58">
      <w:pPr>
        <w:rPr>
          <w:rFonts w:eastAsiaTheme="majorEastAsia" w:cstheme="majorBidi"/>
          <w:b/>
          <w:sz w:val="28"/>
          <w:szCs w:val="32"/>
        </w:rPr>
      </w:pPr>
      <w:r>
        <w:br w:type="page"/>
      </w:r>
    </w:p>
    <w:p w:rsidR="003359B0" w:rsidRDefault="003359B0" w:rsidP="002A3CC4">
      <w:pPr>
        <w:pStyle w:val="Heading1"/>
        <w:numPr>
          <w:ilvl w:val="0"/>
          <w:numId w:val="6"/>
        </w:numPr>
      </w:pPr>
      <w:bookmarkStart w:id="98" w:name="_Toc523091626"/>
      <w:r>
        <w:lastRenderedPageBreak/>
        <w:t>Graduate Exhibition (GradEx) Catalogue Entry</w:t>
      </w:r>
      <w:bookmarkEnd w:id="98"/>
    </w:p>
    <w:p w:rsidR="0015504F" w:rsidRPr="0015504F" w:rsidRDefault="0015504F" w:rsidP="0015504F">
      <w:r>
        <w:br w:type="page"/>
      </w:r>
    </w:p>
    <w:p w:rsidR="00730F19" w:rsidRDefault="00730F19" w:rsidP="002A3CC4">
      <w:pPr>
        <w:pStyle w:val="Heading1"/>
        <w:numPr>
          <w:ilvl w:val="0"/>
          <w:numId w:val="6"/>
        </w:numPr>
      </w:pPr>
      <w:bookmarkStart w:id="99" w:name="_Toc523091627"/>
      <w:r>
        <w:lastRenderedPageBreak/>
        <w:t>Conclusion</w:t>
      </w:r>
      <w:bookmarkEnd w:id="99"/>
    </w:p>
    <w:p w:rsidR="0015504F" w:rsidRPr="0015504F" w:rsidRDefault="00F90F96" w:rsidP="0015504F">
      <w:r>
        <w:t>User Manual and Documentation for: Server, Guest App, Control Software</w:t>
      </w:r>
      <w:r w:rsidR="0015504F">
        <w:br w:type="page"/>
      </w:r>
    </w:p>
    <w:p w:rsidR="00682BB7" w:rsidRDefault="00682BB7" w:rsidP="00682BB7">
      <w:pPr>
        <w:pStyle w:val="Heading1"/>
      </w:pPr>
      <w:bookmarkStart w:id="100" w:name="_Toc523091628"/>
      <w:r>
        <w:lastRenderedPageBreak/>
        <w:t>References</w:t>
      </w:r>
      <w:bookmarkEnd w:id="100"/>
    </w:p>
    <w:p w:rsidR="00326297" w:rsidRPr="00326297" w:rsidRDefault="00326297" w:rsidP="00326297"/>
    <w:p w:rsidR="008C77F1" w:rsidRPr="008C77F1" w:rsidRDefault="003A1D89" w:rsidP="008C77F1">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8C77F1" w:rsidRPr="008C77F1">
        <w:rPr>
          <w:rFonts w:cs="Times New Roman"/>
          <w:noProof/>
          <w:szCs w:val="24"/>
        </w:rPr>
        <w:t>Avison, D. and Fitzgerald, G. (2006) ‘Tools, Information Systems Development, Methodologies Techniques and Tools’. London : McGraw-Hill Education . Available at: http://staffs.summon.serialssolutions.com/2.0.0/link/0/eLvHCXMwY2AwNtIz0EUrE5KBacnIwMTQItk8KSkx0SzN3CjNNNXILM3YxDQ5EbzpNcjDNCDA0i3KyAmxHAo6_gZsJ6WlFUM3V8E6jdn5GYngjqUuZLEldMdaDtA7kLs0DI3NLSxNmRmYjU3Al5sb-8ETmgVo9MvEANJLMwd2CYCVKPQ0HhjfDHR2KNhepPrGTZCBBbQH.</w:t>
      </w:r>
    </w:p>
    <w:p w:rsidR="008C77F1" w:rsidRPr="008C77F1" w:rsidRDefault="008C77F1" w:rsidP="008C77F1">
      <w:pPr>
        <w:widowControl w:val="0"/>
        <w:autoSpaceDE w:val="0"/>
        <w:autoSpaceDN w:val="0"/>
        <w:adjustRightInd w:val="0"/>
        <w:rPr>
          <w:rFonts w:cs="Times New Roman"/>
          <w:noProof/>
          <w:szCs w:val="24"/>
        </w:rPr>
      </w:pPr>
      <w:r w:rsidRPr="008C77F1">
        <w:rPr>
          <w:rFonts w:cs="Times New Roman"/>
          <w:noProof/>
          <w:szCs w:val="24"/>
        </w:rPr>
        <w:t xml:space="preserve">Barritt, D. (2002) ‘IEC 61131 and DSDM in real-time process control applications’, </w:t>
      </w:r>
      <w:r w:rsidRPr="008C77F1">
        <w:rPr>
          <w:rFonts w:cs="Times New Roman"/>
          <w:i/>
          <w:iCs/>
          <w:noProof/>
          <w:szCs w:val="24"/>
        </w:rPr>
        <w:t>Computing &amp; Control Engineering Journal</w:t>
      </w:r>
      <w:r w:rsidR="00357A45">
        <w:rPr>
          <w:rFonts w:cs="Times New Roman"/>
          <w:noProof/>
          <w:szCs w:val="24"/>
        </w:rPr>
        <w:t>, (April)</w:t>
      </w:r>
      <w:r w:rsidRPr="008C77F1">
        <w:rPr>
          <w:rFonts w:cs="Times New Roman"/>
          <w:noProof/>
          <w:szCs w:val="24"/>
        </w:rPr>
        <w:t>.</w:t>
      </w:r>
    </w:p>
    <w:p w:rsidR="008C77F1" w:rsidRPr="008C77F1" w:rsidRDefault="008C77F1" w:rsidP="008C77F1">
      <w:pPr>
        <w:widowControl w:val="0"/>
        <w:autoSpaceDE w:val="0"/>
        <w:autoSpaceDN w:val="0"/>
        <w:adjustRightInd w:val="0"/>
        <w:rPr>
          <w:rFonts w:cs="Times New Roman"/>
          <w:noProof/>
          <w:szCs w:val="24"/>
        </w:rPr>
      </w:pPr>
      <w:r w:rsidRPr="008C77F1">
        <w:rPr>
          <w:rFonts w:cs="Times New Roman"/>
          <w:noProof/>
          <w:szCs w:val="24"/>
        </w:rPr>
        <w:t xml:space="preserve">Bowers, J. </w:t>
      </w:r>
      <w:r w:rsidRPr="008C77F1">
        <w:rPr>
          <w:rFonts w:cs="Times New Roman"/>
          <w:i/>
          <w:iCs/>
          <w:noProof/>
          <w:szCs w:val="24"/>
        </w:rPr>
        <w:t>et al.</w:t>
      </w:r>
      <w:r w:rsidRPr="008C77F1">
        <w:rPr>
          <w:rFonts w:cs="Times New Roman"/>
          <w:noProof/>
          <w:szCs w:val="24"/>
        </w:rPr>
        <w:t xml:space="preserve"> (2002) ‘Tailoring XP for Large System Mission Critical Software Development’, </w:t>
      </w:r>
      <w:r w:rsidRPr="008C77F1">
        <w:rPr>
          <w:rFonts w:cs="Times New Roman"/>
          <w:i/>
          <w:iCs/>
          <w:noProof/>
          <w:szCs w:val="24"/>
        </w:rPr>
        <w:t>Extreme Programming and Agile Methods — XP/Agile Universe 2002 SE - 10</w:t>
      </w:r>
      <w:r w:rsidRPr="008C77F1">
        <w:rPr>
          <w:rFonts w:cs="Times New Roman"/>
          <w:noProof/>
          <w:szCs w:val="24"/>
        </w:rPr>
        <w:t>, 2418, pp. 100–111. doi: 10.1007/3-540-45672-4_10.</w:t>
      </w:r>
    </w:p>
    <w:p w:rsidR="008C77F1" w:rsidRPr="008C77F1" w:rsidRDefault="008C77F1" w:rsidP="008C77F1">
      <w:pPr>
        <w:widowControl w:val="0"/>
        <w:autoSpaceDE w:val="0"/>
        <w:autoSpaceDN w:val="0"/>
        <w:adjustRightInd w:val="0"/>
        <w:rPr>
          <w:rFonts w:cs="Times New Roman"/>
          <w:noProof/>
          <w:szCs w:val="24"/>
        </w:rPr>
      </w:pPr>
      <w:r w:rsidRPr="008C77F1">
        <w:rPr>
          <w:rFonts w:cs="Times New Roman"/>
          <w:noProof/>
          <w:szCs w:val="24"/>
        </w:rPr>
        <w:t>Britton, C. and Doake, J. (2006) ‘Software system development: a gentle introduction ’. London : McGraw-Hill . Available at: http://staffs.summon.serialssolutions.com/2.0.0/link/0/eLvHCXMwY2AwNtIz0EUrE4wM08ySEoE9H8MUo2RT4ySzZJO0RIMkM9DhMalJ4KU6QR6mAQGWblFGTojlUNDxN2A7KS2tGLq5CtZpzM7PSAR3LHUhiy2hO9ZygN6B3KVhCNpzasnMwGxsAr7c3NgP0iszB2ZvYLkNPX0HxrcAnRUKtgepfnETZGAB7TkQYmBKzRNmEIDd.</w:t>
      </w:r>
    </w:p>
    <w:p w:rsidR="008C77F1" w:rsidRPr="008C77F1" w:rsidRDefault="008C77F1" w:rsidP="008C77F1">
      <w:pPr>
        <w:widowControl w:val="0"/>
        <w:autoSpaceDE w:val="0"/>
        <w:autoSpaceDN w:val="0"/>
        <w:adjustRightInd w:val="0"/>
        <w:rPr>
          <w:rFonts w:cs="Times New Roman"/>
          <w:noProof/>
          <w:szCs w:val="24"/>
        </w:rPr>
      </w:pPr>
      <w:r w:rsidRPr="008C77F1">
        <w:rPr>
          <w:rFonts w:cs="Times New Roman"/>
          <w:noProof/>
          <w:szCs w:val="24"/>
        </w:rPr>
        <w:t xml:space="preserve">Centers for Medicare &amp; Medicaid Services (2008) ‘Selecting a development approach’, </w:t>
      </w:r>
      <w:r w:rsidRPr="008C77F1">
        <w:rPr>
          <w:rFonts w:cs="Times New Roman"/>
          <w:i/>
          <w:iCs/>
          <w:noProof/>
          <w:szCs w:val="24"/>
        </w:rPr>
        <w:t>Centers for Medicare &amp; Medicaid Services</w:t>
      </w:r>
      <w:r w:rsidRPr="008C77F1">
        <w:rPr>
          <w:rFonts w:cs="Times New Roman"/>
          <w:noProof/>
          <w:szCs w:val="24"/>
        </w:rPr>
        <w:t>, pp. 1–10. doi: 10.1016/j.csi.2016.06.003.</w:t>
      </w:r>
    </w:p>
    <w:p w:rsidR="008C77F1" w:rsidRPr="008C77F1" w:rsidRDefault="008C77F1" w:rsidP="008C77F1">
      <w:pPr>
        <w:widowControl w:val="0"/>
        <w:autoSpaceDE w:val="0"/>
        <w:autoSpaceDN w:val="0"/>
        <w:adjustRightInd w:val="0"/>
        <w:rPr>
          <w:rFonts w:cs="Times New Roman"/>
          <w:noProof/>
          <w:szCs w:val="24"/>
        </w:rPr>
      </w:pPr>
      <w:r w:rsidRPr="008C77F1">
        <w:rPr>
          <w:rFonts w:cs="Times New Roman"/>
          <w:noProof/>
          <w:szCs w:val="24"/>
        </w:rPr>
        <w:t xml:space="preserve">Stapleton, J. and Consortium, D. S. D. M. (1997) </w:t>
      </w:r>
      <w:r w:rsidRPr="008C77F1">
        <w:rPr>
          <w:rFonts w:cs="Times New Roman"/>
          <w:i/>
          <w:iCs/>
          <w:noProof/>
          <w:szCs w:val="24"/>
        </w:rPr>
        <w:t>DSDM: dynamic systems development method : the method in practice</w:t>
      </w:r>
      <w:r w:rsidRPr="008C77F1">
        <w:rPr>
          <w:rFonts w:cs="Times New Roman"/>
          <w:noProof/>
          <w:szCs w:val="24"/>
        </w:rPr>
        <w:t>. Harlow: Addison-Wesley. Available at: http://staffs.summon.serialssolutions.com/2.0.0/link/0/eLvHCXMwbV1LC8IwDA4-LorgG5_gH5jMdpvr1cfwMhjqyYtkW4ug6GH-f2y7TkU8Noe2gbRJPpIvAJTMbevnT_Bx4XNpOgmNPc8VyITMS9BbIpVSkij8bb9zo4gFJ7L6MAwZ_E3GSUJkprmqSBqvjwvqxNLKiy1Nx9pNqpPP0mCuJjctU0fPNqea_lH5O5n1MWrId4q1.</w:t>
      </w:r>
    </w:p>
    <w:p w:rsidR="008C77F1" w:rsidRPr="008C77F1" w:rsidRDefault="008C77F1" w:rsidP="008C77F1">
      <w:pPr>
        <w:widowControl w:val="0"/>
        <w:autoSpaceDE w:val="0"/>
        <w:autoSpaceDN w:val="0"/>
        <w:adjustRightInd w:val="0"/>
        <w:rPr>
          <w:rFonts w:cs="Times New Roman"/>
          <w:noProof/>
          <w:szCs w:val="24"/>
        </w:rPr>
      </w:pPr>
      <w:r w:rsidRPr="008C77F1">
        <w:rPr>
          <w:rFonts w:cs="Times New Roman"/>
          <w:noProof/>
          <w:szCs w:val="24"/>
        </w:rPr>
        <w:t xml:space="preserve">Vijayasarathy, L. R. and Turk, D. (2008) ‘Agile software development: A survey of early adopters’, </w:t>
      </w:r>
      <w:r w:rsidRPr="008C77F1">
        <w:rPr>
          <w:rFonts w:cs="Times New Roman"/>
          <w:i/>
          <w:iCs/>
          <w:noProof/>
          <w:szCs w:val="24"/>
        </w:rPr>
        <w:t>Journal of Information Technology Management</w:t>
      </w:r>
      <w:r w:rsidRPr="008C77F1">
        <w:rPr>
          <w:rFonts w:cs="Times New Roman"/>
          <w:noProof/>
          <w:szCs w:val="24"/>
        </w:rPr>
        <w:t>, XIX(2), pp. 1–8. doi: 10.1287/mnsc.48.8.1008.163.</w:t>
      </w:r>
    </w:p>
    <w:p w:rsidR="008C77F1" w:rsidRPr="008C77F1" w:rsidRDefault="008C77F1" w:rsidP="008C77F1">
      <w:pPr>
        <w:widowControl w:val="0"/>
        <w:autoSpaceDE w:val="0"/>
        <w:autoSpaceDN w:val="0"/>
        <w:adjustRightInd w:val="0"/>
        <w:rPr>
          <w:rFonts w:cs="Times New Roman"/>
          <w:noProof/>
        </w:rPr>
      </w:pPr>
      <w:r w:rsidRPr="008C77F1">
        <w:rPr>
          <w:rFonts w:cs="Times New Roman"/>
          <w:noProof/>
          <w:szCs w:val="24"/>
        </w:rPr>
        <w:t xml:space="preserve">Williams, R. (2006) </w:t>
      </w:r>
      <w:r w:rsidRPr="008C77F1">
        <w:rPr>
          <w:rFonts w:cs="Times New Roman"/>
          <w:i/>
          <w:iCs/>
          <w:noProof/>
          <w:szCs w:val="24"/>
        </w:rPr>
        <w:t>Real-Time Systems Development</w:t>
      </w:r>
      <w:r w:rsidRPr="008C77F1">
        <w:rPr>
          <w:rFonts w:cs="Times New Roman"/>
          <w:noProof/>
          <w:szCs w:val="24"/>
        </w:rPr>
        <w:t>. Elsevier Ltd.</w:t>
      </w:r>
    </w:p>
    <w:p w:rsidR="003A1D89" w:rsidRDefault="003A1D89" w:rsidP="003A1D89">
      <w:pPr>
        <w:widowControl w:val="0"/>
        <w:autoSpaceDE w:val="0"/>
        <w:autoSpaceDN w:val="0"/>
        <w:adjustRightInd w:val="0"/>
      </w:pPr>
      <w:r>
        <w:fldChar w:fldCharType="end"/>
      </w:r>
      <w:r>
        <w:t xml:space="preserve"> </w:t>
      </w:r>
    </w:p>
    <w:p w:rsidR="007D7A79" w:rsidRDefault="007D7A79">
      <w:r>
        <w:br w:type="page"/>
      </w:r>
    </w:p>
    <w:p w:rsidR="00FB1657" w:rsidRPr="00FB1657" w:rsidRDefault="007D7A79" w:rsidP="007D7A79">
      <w:pPr>
        <w:pStyle w:val="Heading1"/>
      </w:pPr>
      <w:bookmarkStart w:id="101" w:name="_Toc523091629"/>
      <w:r>
        <w:lastRenderedPageBreak/>
        <w:t>Appendices</w:t>
      </w:r>
      <w:bookmarkEnd w:id="101"/>
    </w:p>
    <w:p w:rsidR="00A37BC0" w:rsidRPr="00A37BC0" w:rsidRDefault="00A37BC0" w:rsidP="00A37BC0"/>
    <w:p w:rsidR="003D124E" w:rsidRDefault="003D124E" w:rsidP="00D37A4F"/>
    <w:p w:rsidR="003D124E" w:rsidRDefault="003D124E" w:rsidP="00D37A4F"/>
    <w:p w:rsidR="003D124E" w:rsidRDefault="003D124E" w:rsidP="003D124E">
      <w:pPr>
        <w:jc w:val="center"/>
      </w:pPr>
    </w:p>
    <w:p w:rsidR="003D124E" w:rsidRDefault="003D124E" w:rsidP="00D37A4F"/>
    <w:p w:rsidR="003D124E" w:rsidRDefault="003D124E" w:rsidP="00D37A4F"/>
    <w:p w:rsidR="003D124E" w:rsidRDefault="003D124E" w:rsidP="00D37A4F"/>
    <w:p w:rsidR="003D124E" w:rsidRDefault="003D124E" w:rsidP="00D37A4F"/>
    <w:p w:rsidR="003D124E" w:rsidRPr="00641331" w:rsidRDefault="003D124E" w:rsidP="00D37A4F"/>
    <w:sectPr w:rsidR="003D124E" w:rsidRPr="00641331" w:rsidSect="007C406D">
      <w:pgSz w:w="11906" w:h="16838"/>
      <w:pgMar w:top="1021" w:right="1021" w:bottom="1021" w:left="102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1F42" w:rsidRDefault="00E91F42" w:rsidP="00383836">
      <w:pPr>
        <w:spacing w:after="0" w:line="240" w:lineRule="auto"/>
      </w:pPr>
      <w:r>
        <w:separator/>
      </w:r>
    </w:p>
  </w:endnote>
  <w:endnote w:type="continuationSeparator" w:id="0">
    <w:p w:rsidR="00E91F42" w:rsidRDefault="00E91F42" w:rsidP="003838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0453807"/>
      <w:docPartObj>
        <w:docPartGallery w:val="Page Numbers (Bottom of Page)"/>
        <w:docPartUnique/>
      </w:docPartObj>
    </w:sdtPr>
    <w:sdtEndPr>
      <w:rPr>
        <w:noProof/>
      </w:rPr>
    </w:sdtEndPr>
    <w:sdtContent>
      <w:p w:rsidR="00236840" w:rsidRDefault="00236840" w:rsidP="003D124E">
        <w:pPr>
          <w:pStyle w:val="Footer"/>
        </w:pPr>
        <w:r>
          <w:t xml:space="preserve">14019339 </w:t>
        </w:r>
        <w:r>
          <w:tab/>
        </w:r>
        <w:r>
          <w:tab/>
        </w:r>
        <w:r>
          <w:fldChar w:fldCharType="begin"/>
        </w:r>
        <w:r>
          <w:instrText xml:space="preserve"> PAGE   \* MERGEFORMAT </w:instrText>
        </w:r>
        <w:r>
          <w:fldChar w:fldCharType="separate"/>
        </w:r>
        <w:r w:rsidR="00E447B1">
          <w:rPr>
            <w:noProof/>
          </w:rPr>
          <w:t>20</w:t>
        </w:r>
        <w:r>
          <w:rPr>
            <w:noProof/>
          </w:rPr>
          <w:fldChar w:fldCharType="end"/>
        </w:r>
        <w:r>
          <w:rPr>
            <w:noProof/>
          </w:rPr>
          <w:t>/</w:t>
        </w:r>
        <w:r>
          <w:rPr>
            <w:noProof/>
          </w:rPr>
          <w:fldChar w:fldCharType="begin"/>
        </w:r>
        <w:r>
          <w:rPr>
            <w:noProof/>
          </w:rPr>
          <w:instrText xml:space="preserve"> NUMPAGES  \* Arabic  \* MERGEFORMAT </w:instrText>
        </w:r>
        <w:r>
          <w:rPr>
            <w:noProof/>
          </w:rPr>
          <w:fldChar w:fldCharType="separate"/>
        </w:r>
        <w:r w:rsidR="00E447B1">
          <w:rPr>
            <w:noProof/>
          </w:rPr>
          <w:t>57</w:t>
        </w:r>
        <w:r>
          <w:rPr>
            <w:noProof/>
          </w:rPr>
          <w:fldChar w:fldCharType="end"/>
        </w:r>
      </w:p>
    </w:sdtContent>
  </w:sdt>
  <w:p w:rsidR="00236840" w:rsidRDefault="00236840" w:rsidP="003D124E">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1F42" w:rsidRDefault="00E91F42" w:rsidP="00383836">
      <w:pPr>
        <w:spacing w:after="0" w:line="240" w:lineRule="auto"/>
      </w:pPr>
      <w:r>
        <w:separator/>
      </w:r>
    </w:p>
  </w:footnote>
  <w:footnote w:type="continuationSeparator" w:id="0">
    <w:p w:rsidR="00E91F42" w:rsidRDefault="00E91F42" w:rsidP="0038383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6840" w:rsidRDefault="00236840" w:rsidP="00945D67">
    <w:pPr>
      <w:pStyle w:val="Header"/>
      <w:jc w:val="right"/>
    </w:pPr>
    <w:r>
      <w:tab/>
      <w:t>Final Year Project: COIS61028-2017-SUG1-2017-SUG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11A29"/>
    <w:multiLevelType w:val="hybridMultilevel"/>
    <w:tmpl w:val="9C42103A"/>
    <w:lvl w:ilvl="0" w:tplc="3F0AC3D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EF0E2E"/>
    <w:multiLevelType w:val="hybridMultilevel"/>
    <w:tmpl w:val="39EC5CAA"/>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 w15:restartNumberingAfterBreak="0">
    <w:nsid w:val="047234C6"/>
    <w:multiLevelType w:val="hybridMultilevel"/>
    <w:tmpl w:val="F08A78E2"/>
    <w:lvl w:ilvl="0" w:tplc="3F0AC3D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407A9E"/>
    <w:multiLevelType w:val="hybridMultilevel"/>
    <w:tmpl w:val="901C2DB0"/>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4" w15:restartNumberingAfterBreak="0">
    <w:nsid w:val="06E24BB4"/>
    <w:multiLevelType w:val="multilevel"/>
    <w:tmpl w:val="7EA88984"/>
    <w:lvl w:ilvl="0">
      <w:start w:val="4"/>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9064C29"/>
    <w:multiLevelType w:val="hybridMultilevel"/>
    <w:tmpl w:val="17625616"/>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6" w15:restartNumberingAfterBreak="0">
    <w:nsid w:val="09B4701B"/>
    <w:multiLevelType w:val="multilevel"/>
    <w:tmpl w:val="F1968940"/>
    <w:lvl w:ilvl="0">
      <w:start w:val="1"/>
      <w:numFmt w:val="decimal"/>
      <w:lvlText w:val="%1.0."/>
      <w:lvlJc w:val="left"/>
      <w:pPr>
        <w:ind w:left="495" w:hanging="495"/>
      </w:pPr>
      <w:rPr>
        <w:rFonts w:hint="default"/>
      </w:rPr>
    </w:lvl>
    <w:lvl w:ilvl="1">
      <w:start w:val="1"/>
      <w:numFmt w:val="decimal"/>
      <w:lvlText w:val="%1.%2."/>
      <w:lvlJc w:val="left"/>
      <w:pPr>
        <w:ind w:left="1215" w:hanging="49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0BE627D0"/>
    <w:multiLevelType w:val="hybridMultilevel"/>
    <w:tmpl w:val="180288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EE357C9"/>
    <w:multiLevelType w:val="hybridMultilevel"/>
    <w:tmpl w:val="68D40E20"/>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9" w15:restartNumberingAfterBreak="0">
    <w:nsid w:val="1151061A"/>
    <w:multiLevelType w:val="hybridMultilevel"/>
    <w:tmpl w:val="A1E67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25C1276"/>
    <w:multiLevelType w:val="hybridMultilevel"/>
    <w:tmpl w:val="0A6AEF96"/>
    <w:lvl w:ilvl="0" w:tplc="3F0AC3D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2A20583"/>
    <w:multiLevelType w:val="hybridMultilevel"/>
    <w:tmpl w:val="412EDEE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2" w15:restartNumberingAfterBreak="0">
    <w:nsid w:val="142339AB"/>
    <w:multiLevelType w:val="hybridMultilevel"/>
    <w:tmpl w:val="4F6C31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BA714C6"/>
    <w:multiLevelType w:val="hybridMultilevel"/>
    <w:tmpl w:val="42B81C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DF75417"/>
    <w:multiLevelType w:val="hybridMultilevel"/>
    <w:tmpl w:val="7B9444D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23524987"/>
    <w:multiLevelType w:val="hybridMultilevel"/>
    <w:tmpl w:val="FE161E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3AF1891"/>
    <w:multiLevelType w:val="hybridMultilevel"/>
    <w:tmpl w:val="37F647E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23D858F3"/>
    <w:multiLevelType w:val="hybridMultilevel"/>
    <w:tmpl w:val="7408CC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F8D75D0"/>
    <w:multiLevelType w:val="hybridMultilevel"/>
    <w:tmpl w:val="20720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1D500E8"/>
    <w:multiLevelType w:val="hybridMultilevel"/>
    <w:tmpl w:val="CA3AC13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343F1D25"/>
    <w:multiLevelType w:val="hybridMultilevel"/>
    <w:tmpl w:val="B832D23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35FF35EC"/>
    <w:multiLevelType w:val="hybridMultilevel"/>
    <w:tmpl w:val="C5D038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8F01BDB"/>
    <w:multiLevelType w:val="hybridMultilevel"/>
    <w:tmpl w:val="AD16A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B2409D9"/>
    <w:multiLevelType w:val="hybridMultilevel"/>
    <w:tmpl w:val="2968DF28"/>
    <w:lvl w:ilvl="0" w:tplc="3F0AC3D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14A6D29"/>
    <w:multiLevelType w:val="hybridMultilevel"/>
    <w:tmpl w:val="F866028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5" w15:restartNumberingAfterBreak="0">
    <w:nsid w:val="41FF1B40"/>
    <w:multiLevelType w:val="hybridMultilevel"/>
    <w:tmpl w:val="57AE3E06"/>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43B40C56"/>
    <w:multiLevelType w:val="hybridMultilevel"/>
    <w:tmpl w:val="C8A865A2"/>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441C3842"/>
    <w:multiLevelType w:val="hybridMultilevel"/>
    <w:tmpl w:val="DF0EAF3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8" w15:restartNumberingAfterBreak="0">
    <w:nsid w:val="4961438A"/>
    <w:multiLevelType w:val="hybridMultilevel"/>
    <w:tmpl w:val="874A8464"/>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9" w15:restartNumberingAfterBreak="0">
    <w:nsid w:val="4DC6638B"/>
    <w:multiLevelType w:val="hybridMultilevel"/>
    <w:tmpl w:val="476438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2E678B7"/>
    <w:multiLevelType w:val="multilevel"/>
    <w:tmpl w:val="E1F8A4AC"/>
    <w:lvl w:ilvl="0">
      <w:start w:val="2"/>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1" w15:restartNumberingAfterBreak="0">
    <w:nsid w:val="5D955EE9"/>
    <w:multiLevelType w:val="hybridMultilevel"/>
    <w:tmpl w:val="A1501FE2"/>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32" w15:restartNumberingAfterBreak="0">
    <w:nsid w:val="5E0D71D1"/>
    <w:multiLevelType w:val="hybridMultilevel"/>
    <w:tmpl w:val="3B42B15C"/>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3" w15:restartNumberingAfterBreak="0">
    <w:nsid w:val="5F132938"/>
    <w:multiLevelType w:val="hybridMultilevel"/>
    <w:tmpl w:val="12C45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7F855EE"/>
    <w:multiLevelType w:val="hybridMultilevel"/>
    <w:tmpl w:val="CAACBD38"/>
    <w:lvl w:ilvl="0" w:tplc="3F0AC3D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A103172"/>
    <w:multiLevelType w:val="hybridMultilevel"/>
    <w:tmpl w:val="3D2ACAD8"/>
    <w:lvl w:ilvl="0" w:tplc="3F0AC3D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1F02D0"/>
    <w:multiLevelType w:val="hybridMultilevel"/>
    <w:tmpl w:val="17E05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285FF5"/>
    <w:multiLevelType w:val="hybridMultilevel"/>
    <w:tmpl w:val="EB46782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8" w15:restartNumberingAfterBreak="0">
    <w:nsid w:val="6DD67C85"/>
    <w:multiLevelType w:val="hybridMultilevel"/>
    <w:tmpl w:val="BBE8383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9" w15:restartNumberingAfterBreak="0">
    <w:nsid w:val="76E3230F"/>
    <w:multiLevelType w:val="hybridMultilevel"/>
    <w:tmpl w:val="703877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730379A"/>
    <w:multiLevelType w:val="hybridMultilevel"/>
    <w:tmpl w:val="B8F4FF3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1" w15:restartNumberingAfterBreak="0">
    <w:nsid w:val="78674DC6"/>
    <w:multiLevelType w:val="hybridMultilevel"/>
    <w:tmpl w:val="CD1E96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2" w15:restartNumberingAfterBreak="0">
    <w:nsid w:val="78AC42B1"/>
    <w:multiLevelType w:val="hybridMultilevel"/>
    <w:tmpl w:val="6E6C8E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95A3724"/>
    <w:multiLevelType w:val="hybridMultilevel"/>
    <w:tmpl w:val="1C3A6254"/>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44" w15:restartNumberingAfterBreak="0">
    <w:nsid w:val="798B094A"/>
    <w:multiLevelType w:val="hybridMultilevel"/>
    <w:tmpl w:val="05FAACA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5" w15:restartNumberingAfterBreak="0">
    <w:nsid w:val="7A2810C6"/>
    <w:multiLevelType w:val="multilevel"/>
    <w:tmpl w:val="25884B94"/>
    <w:lvl w:ilvl="0">
      <w:start w:val="3"/>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6" w15:restartNumberingAfterBreak="0">
    <w:nsid w:val="7C215C7A"/>
    <w:multiLevelType w:val="multilevel"/>
    <w:tmpl w:val="D74E7EA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7" w15:restartNumberingAfterBreak="0">
    <w:nsid w:val="7F63447A"/>
    <w:multiLevelType w:val="hybridMultilevel"/>
    <w:tmpl w:val="6C2096B0"/>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num w:numId="1">
    <w:abstractNumId w:val="6"/>
  </w:num>
  <w:num w:numId="2">
    <w:abstractNumId w:val="46"/>
  </w:num>
  <w:num w:numId="3">
    <w:abstractNumId w:val="45"/>
  </w:num>
  <w:num w:numId="4">
    <w:abstractNumId w:val="30"/>
  </w:num>
  <w:num w:numId="5">
    <w:abstractNumId w:val="9"/>
  </w:num>
  <w:num w:numId="6">
    <w:abstractNumId w:val="4"/>
  </w:num>
  <w:num w:numId="7">
    <w:abstractNumId w:val="15"/>
  </w:num>
  <w:num w:numId="8">
    <w:abstractNumId w:val="17"/>
  </w:num>
  <w:num w:numId="9">
    <w:abstractNumId w:val="13"/>
  </w:num>
  <w:num w:numId="10">
    <w:abstractNumId w:val="12"/>
  </w:num>
  <w:num w:numId="11">
    <w:abstractNumId w:val="29"/>
  </w:num>
  <w:num w:numId="12">
    <w:abstractNumId w:val="24"/>
  </w:num>
  <w:num w:numId="13">
    <w:abstractNumId w:val="8"/>
  </w:num>
  <w:num w:numId="14">
    <w:abstractNumId w:val="43"/>
  </w:num>
  <w:num w:numId="15">
    <w:abstractNumId w:val="1"/>
  </w:num>
  <w:num w:numId="16">
    <w:abstractNumId w:val="11"/>
  </w:num>
  <w:num w:numId="17">
    <w:abstractNumId w:val="23"/>
  </w:num>
  <w:num w:numId="18">
    <w:abstractNumId w:val="35"/>
  </w:num>
  <w:num w:numId="19">
    <w:abstractNumId w:val="34"/>
  </w:num>
  <w:num w:numId="20">
    <w:abstractNumId w:val="18"/>
  </w:num>
  <w:num w:numId="21">
    <w:abstractNumId w:val="39"/>
  </w:num>
  <w:num w:numId="22">
    <w:abstractNumId w:val="22"/>
  </w:num>
  <w:num w:numId="23">
    <w:abstractNumId w:val="0"/>
  </w:num>
  <w:num w:numId="24">
    <w:abstractNumId w:val="42"/>
  </w:num>
  <w:num w:numId="25">
    <w:abstractNumId w:val="33"/>
  </w:num>
  <w:num w:numId="26">
    <w:abstractNumId w:val="21"/>
  </w:num>
  <w:num w:numId="27">
    <w:abstractNumId w:val="36"/>
  </w:num>
  <w:num w:numId="28">
    <w:abstractNumId w:val="7"/>
  </w:num>
  <w:num w:numId="29">
    <w:abstractNumId w:val="10"/>
  </w:num>
  <w:num w:numId="30">
    <w:abstractNumId w:val="2"/>
  </w:num>
  <w:num w:numId="31">
    <w:abstractNumId w:val="32"/>
  </w:num>
  <w:num w:numId="32">
    <w:abstractNumId w:val="3"/>
  </w:num>
  <w:num w:numId="33">
    <w:abstractNumId w:val="20"/>
  </w:num>
  <w:num w:numId="34">
    <w:abstractNumId w:val="19"/>
  </w:num>
  <w:num w:numId="35">
    <w:abstractNumId w:val="26"/>
  </w:num>
  <w:num w:numId="36">
    <w:abstractNumId w:val="40"/>
  </w:num>
  <w:num w:numId="37">
    <w:abstractNumId w:val="41"/>
  </w:num>
  <w:num w:numId="38">
    <w:abstractNumId w:val="38"/>
  </w:num>
  <w:num w:numId="39">
    <w:abstractNumId w:val="27"/>
  </w:num>
  <w:num w:numId="40">
    <w:abstractNumId w:val="44"/>
  </w:num>
  <w:num w:numId="41">
    <w:abstractNumId w:val="37"/>
  </w:num>
  <w:num w:numId="42">
    <w:abstractNumId w:val="14"/>
  </w:num>
  <w:num w:numId="43">
    <w:abstractNumId w:val="16"/>
  </w:num>
  <w:num w:numId="44">
    <w:abstractNumId w:val="47"/>
  </w:num>
  <w:num w:numId="45">
    <w:abstractNumId w:val="28"/>
  </w:num>
  <w:num w:numId="46">
    <w:abstractNumId w:val="5"/>
  </w:num>
  <w:num w:numId="47">
    <w:abstractNumId w:val="31"/>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19C6"/>
    <w:rsid w:val="000018EF"/>
    <w:rsid w:val="000020D0"/>
    <w:rsid w:val="00002A6C"/>
    <w:rsid w:val="00006CBC"/>
    <w:rsid w:val="00010FA4"/>
    <w:rsid w:val="000120A1"/>
    <w:rsid w:val="00015D0F"/>
    <w:rsid w:val="00016951"/>
    <w:rsid w:val="00020DC5"/>
    <w:rsid w:val="000234A0"/>
    <w:rsid w:val="0003035D"/>
    <w:rsid w:val="00031CC2"/>
    <w:rsid w:val="0003347C"/>
    <w:rsid w:val="00033FE5"/>
    <w:rsid w:val="0003405E"/>
    <w:rsid w:val="00034940"/>
    <w:rsid w:val="00034A74"/>
    <w:rsid w:val="00035409"/>
    <w:rsid w:val="00040261"/>
    <w:rsid w:val="00042ED2"/>
    <w:rsid w:val="000430D1"/>
    <w:rsid w:val="0004448F"/>
    <w:rsid w:val="0005487F"/>
    <w:rsid w:val="00056C31"/>
    <w:rsid w:val="00061F17"/>
    <w:rsid w:val="00062F33"/>
    <w:rsid w:val="0006731D"/>
    <w:rsid w:val="00070C3B"/>
    <w:rsid w:val="00081E58"/>
    <w:rsid w:val="000825D0"/>
    <w:rsid w:val="000868C8"/>
    <w:rsid w:val="000906EA"/>
    <w:rsid w:val="00093829"/>
    <w:rsid w:val="000957D2"/>
    <w:rsid w:val="000958B8"/>
    <w:rsid w:val="00095B6F"/>
    <w:rsid w:val="00095E0F"/>
    <w:rsid w:val="000A01A0"/>
    <w:rsid w:val="000A13C8"/>
    <w:rsid w:val="000A1611"/>
    <w:rsid w:val="000A192A"/>
    <w:rsid w:val="000A2A2F"/>
    <w:rsid w:val="000A30CE"/>
    <w:rsid w:val="000A3917"/>
    <w:rsid w:val="000A40A6"/>
    <w:rsid w:val="000A41F2"/>
    <w:rsid w:val="000A5953"/>
    <w:rsid w:val="000A7C50"/>
    <w:rsid w:val="000B01DB"/>
    <w:rsid w:val="000B0ACB"/>
    <w:rsid w:val="000B174C"/>
    <w:rsid w:val="000B4E99"/>
    <w:rsid w:val="000C194F"/>
    <w:rsid w:val="000C313E"/>
    <w:rsid w:val="000C3E04"/>
    <w:rsid w:val="000C4E3A"/>
    <w:rsid w:val="000C6F9F"/>
    <w:rsid w:val="000C710A"/>
    <w:rsid w:val="000C74EF"/>
    <w:rsid w:val="000C7781"/>
    <w:rsid w:val="000D3F90"/>
    <w:rsid w:val="000D42C9"/>
    <w:rsid w:val="000D5188"/>
    <w:rsid w:val="000D531A"/>
    <w:rsid w:val="000D6EA5"/>
    <w:rsid w:val="000F2F27"/>
    <w:rsid w:val="00100EC8"/>
    <w:rsid w:val="00102658"/>
    <w:rsid w:val="00102ED7"/>
    <w:rsid w:val="001065C9"/>
    <w:rsid w:val="00125DC7"/>
    <w:rsid w:val="001266B4"/>
    <w:rsid w:val="00126A35"/>
    <w:rsid w:val="0012753D"/>
    <w:rsid w:val="00137B25"/>
    <w:rsid w:val="00143039"/>
    <w:rsid w:val="0015504F"/>
    <w:rsid w:val="0015543B"/>
    <w:rsid w:val="00163304"/>
    <w:rsid w:val="0017202A"/>
    <w:rsid w:val="00172CD3"/>
    <w:rsid w:val="0017449D"/>
    <w:rsid w:val="00185BC8"/>
    <w:rsid w:val="00191EE6"/>
    <w:rsid w:val="001A0E85"/>
    <w:rsid w:val="001A2624"/>
    <w:rsid w:val="001A3BA9"/>
    <w:rsid w:val="001A5B6F"/>
    <w:rsid w:val="001B37D0"/>
    <w:rsid w:val="001B4AC8"/>
    <w:rsid w:val="001B580C"/>
    <w:rsid w:val="001B5996"/>
    <w:rsid w:val="001B5C67"/>
    <w:rsid w:val="001B6EF8"/>
    <w:rsid w:val="001C0C90"/>
    <w:rsid w:val="001C2C6B"/>
    <w:rsid w:val="001D0177"/>
    <w:rsid w:val="001D0CA0"/>
    <w:rsid w:val="001D32BD"/>
    <w:rsid w:val="001D7536"/>
    <w:rsid w:val="001E0852"/>
    <w:rsid w:val="001E1EC4"/>
    <w:rsid w:val="001E2918"/>
    <w:rsid w:val="001E6703"/>
    <w:rsid w:val="001F2D7F"/>
    <w:rsid w:val="001F2FAC"/>
    <w:rsid w:val="001F5A4B"/>
    <w:rsid w:val="00200D36"/>
    <w:rsid w:val="00206527"/>
    <w:rsid w:val="00207232"/>
    <w:rsid w:val="00210E2F"/>
    <w:rsid w:val="00222CB4"/>
    <w:rsid w:val="00224177"/>
    <w:rsid w:val="002256D2"/>
    <w:rsid w:val="00227A63"/>
    <w:rsid w:val="0023680D"/>
    <w:rsid w:val="00236840"/>
    <w:rsid w:val="00237F77"/>
    <w:rsid w:val="00242C2C"/>
    <w:rsid w:val="00243776"/>
    <w:rsid w:val="002463CE"/>
    <w:rsid w:val="00252AD4"/>
    <w:rsid w:val="00253B0A"/>
    <w:rsid w:val="00257A93"/>
    <w:rsid w:val="00260FBF"/>
    <w:rsid w:val="002621A5"/>
    <w:rsid w:val="00263989"/>
    <w:rsid w:val="00264CDB"/>
    <w:rsid w:val="0026533F"/>
    <w:rsid w:val="002700C4"/>
    <w:rsid w:val="002701A4"/>
    <w:rsid w:val="00271AAD"/>
    <w:rsid w:val="002720DB"/>
    <w:rsid w:val="00272A79"/>
    <w:rsid w:val="00273439"/>
    <w:rsid w:val="002747C1"/>
    <w:rsid w:val="002774A4"/>
    <w:rsid w:val="0028201A"/>
    <w:rsid w:val="00282D07"/>
    <w:rsid w:val="002837CA"/>
    <w:rsid w:val="00284757"/>
    <w:rsid w:val="00284982"/>
    <w:rsid w:val="00287640"/>
    <w:rsid w:val="00287FC4"/>
    <w:rsid w:val="0029250F"/>
    <w:rsid w:val="002945D5"/>
    <w:rsid w:val="002955BA"/>
    <w:rsid w:val="0029730B"/>
    <w:rsid w:val="002A34C9"/>
    <w:rsid w:val="002A3CC4"/>
    <w:rsid w:val="002A54A9"/>
    <w:rsid w:val="002A5699"/>
    <w:rsid w:val="002A6976"/>
    <w:rsid w:val="002A6BBE"/>
    <w:rsid w:val="002A71F2"/>
    <w:rsid w:val="002B0E46"/>
    <w:rsid w:val="002B0FD3"/>
    <w:rsid w:val="002B6418"/>
    <w:rsid w:val="002C0F30"/>
    <w:rsid w:val="002C439B"/>
    <w:rsid w:val="002C4B17"/>
    <w:rsid w:val="002C5173"/>
    <w:rsid w:val="002C6819"/>
    <w:rsid w:val="002F1B67"/>
    <w:rsid w:val="002F3D62"/>
    <w:rsid w:val="002F6DFA"/>
    <w:rsid w:val="002F7BF6"/>
    <w:rsid w:val="00301E69"/>
    <w:rsid w:val="00310674"/>
    <w:rsid w:val="0031192F"/>
    <w:rsid w:val="00315D83"/>
    <w:rsid w:val="003162C9"/>
    <w:rsid w:val="0031636A"/>
    <w:rsid w:val="00316735"/>
    <w:rsid w:val="00320372"/>
    <w:rsid w:val="00321093"/>
    <w:rsid w:val="00326297"/>
    <w:rsid w:val="0032678C"/>
    <w:rsid w:val="00326DE6"/>
    <w:rsid w:val="00331BAC"/>
    <w:rsid w:val="003359B0"/>
    <w:rsid w:val="003423AD"/>
    <w:rsid w:val="00343A7A"/>
    <w:rsid w:val="003445EF"/>
    <w:rsid w:val="00345BB8"/>
    <w:rsid w:val="00347796"/>
    <w:rsid w:val="00352BF5"/>
    <w:rsid w:val="00356FA4"/>
    <w:rsid w:val="00357A45"/>
    <w:rsid w:val="00360E5D"/>
    <w:rsid w:val="003616AF"/>
    <w:rsid w:val="00366F79"/>
    <w:rsid w:val="00370CBA"/>
    <w:rsid w:val="00371984"/>
    <w:rsid w:val="00372E13"/>
    <w:rsid w:val="00374CD9"/>
    <w:rsid w:val="00381975"/>
    <w:rsid w:val="003831AC"/>
    <w:rsid w:val="00383836"/>
    <w:rsid w:val="003838F2"/>
    <w:rsid w:val="00385A74"/>
    <w:rsid w:val="00391C60"/>
    <w:rsid w:val="00395512"/>
    <w:rsid w:val="00395C1E"/>
    <w:rsid w:val="00396FD9"/>
    <w:rsid w:val="00397D5F"/>
    <w:rsid w:val="003A1D89"/>
    <w:rsid w:val="003A3A45"/>
    <w:rsid w:val="003A4685"/>
    <w:rsid w:val="003B0203"/>
    <w:rsid w:val="003B3BD2"/>
    <w:rsid w:val="003C6057"/>
    <w:rsid w:val="003D124E"/>
    <w:rsid w:val="003D1572"/>
    <w:rsid w:val="003D6846"/>
    <w:rsid w:val="003F46DD"/>
    <w:rsid w:val="003F4D3D"/>
    <w:rsid w:val="003F56C0"/>
    <w:rsid w:val="003F7DA3"/>
    <w:rsid w:val="00400020"/>
    <w:rsid w:val="00401F0B"/>
    <w:rsid w:val="004041D4"/>
    <w:rsid w:val="004049ED"/>
    <w:rsid w:val="0040507D"/>
    <w:rsid w:val="00411E1C"/>
    <w:rsid w:val="00412B3B"/>
    <w:rsid w:val="0041658C"/>
    <w:rsid w:val="004225AA"/>
    <w:rsid w:val="00423D85"/>
    <w:rsid w:val="00426E64"/>
    <w:rsid w:val="00430D7E"/>
    <w:rsid w:val="00432E64"/>
    <w:rsid w:val="0043313F"/>
    <w:rsid w:val="004353FD"/>
    <w:rsid w:val="004357AF"/>
    <w:rsid w:val="0043725D"/>
    <w:rsid w:val="004376CB"/>
    <w:rsid w:val="00437786"/>
    <w:rsid w:val="00441AE6"/>
    <w:rsid w:val="004422C3"/>
    <w:rsid w:val="00447D2F"/>
    <w:rsid w:val="00450636"/>
    <w:rsid w:val="00451606"/>
    <w:rsid w:val="00451B31"/>
    <w:rsid w:val="00451F55"/>
    <w:rsid w:val="0045240A"/>
    <w:rsid w:val="00452660"/>
    <w:rsid w:val="00452BFC"/>
    <w:rsid w:val="004570D9"/>
    <w:rsid w:val="004576CC"/>
    <w:rsid w:val="0046090F"/>
    <w:rsid w:val="00461639"/>
    <w:rsid w:val="00461B44"/>
    <w:rsid w:val="00465D43"/>
    <w:rsid w:val="00466982"/>
    <w:rsid w:val="00467BC3"/>
    <w:rsid w:val="00470B30"/>
    <w:rsid w:val="00471AE8"/>
    <w:rsid w:val="00485E4A"/>
    <w:rsid w:val="00490035"/>
    <w:rsid w:val="00493C46"/>
    <w:rsid w:val="004950F3"/>
    <w:rsid w:val="00496291"/>
    <w:rsid w:val="004973BF"/>
    <w:rsid w:val="00497FC2"/>
    <w:rsid w:val="004A1070"/>
    <w:rsid w:val="004A1124"/>
    <w:rsid w:val="004B1501"/>
    <w:rsid w:val="004B37E7"/>
    <w:rsid w:val="004B42D7"/>
    <w:rsid w:val="004B4BEF"/>
    <w:rsid w:val="004B786D"/>
    <w:rsid w:val="004B7CCE"/>
    <w:rsid w:val="004C091C"/>
    <w:rsid w:val="004C4896"/>
    <w:rsid w:val="004C53A1"/>
    <w:rsid w:val="004C7491"/>
    <w:rsid w:val="004D5CCC"/>
    <w:rsid w:val="004E052D"/>
    <w:rsid w:val="004E0D24"/>
    <w:rsid w:val="004E2D77"/>
    <w:rsid w:val="004F1213"/>
    <w:rsid w:val="004F24EB"/>
    <w:rsid w:val="004F2603"/>
    <w:rsid w:val="004F7BD3"/>
    <w:rsid w:val="004F7D29"/>
    <w:rsid w:val="00500FF1"/>
    <w:rsid w:val="005053B4"/>
    <w:rsid w:val="005054F6"/>
    <w:rsid w:val="00510F63"/>
    <w:rsid w:val="00516C58"/>
    <w:rsid w:val="00526C85"/>
    <w:rsid w:val="00532D7B"/>
    <w:rsid w:val="005331FC"/>
    <w:rsid w:val="005332E7"/>
    <w:rsid w:val="005356E2"/>
    <w:rsid w:val="005373E0"/>
    <w:rsid w:val="005378A8"/>
    <w:rsid w:val="00541EC2"/>
    <w:rsid w:val="00545BDD"/>
    <w:rsid w:val="00546F12"/>
    <w:rsid w:val="00550337"/>
    <w:rsid w:val="005540DE"/>
    <w:rsid w:val="005552F3"/>
    <w:rsid w:val="00555EEC"/>
    <w:rsid w:val="0056303C"/>
    <w:rsid w:val="00564D41"/>
    <w:rsid w:val="00565B62"/>
    <w:rsid w:val="00566C16"/>
    <w:rsid w:val="005676F3"/>
    <w:rsid w:val="00571B64"/>
    <w:rsid w:val="005754D4"/>
    <w:rsid w:val="00575B79"/>
    <w:rsid w:val="005762D2"/>
    <w:rsid w:val="00583977"/>
    <w:rsid w:val="0058478A"/>
    <w:rsid w:val="00585D4A"/>
    <w:rsid w:val="00590929"/>
    <w:rsid w:val="00590CC7"/>
    <w:rsid w:val="0059215B"/>
    <w:rsid w:val="005956F5"/>
    <w:rsid w:val="005964D2"/>
    <w:rsid w:val="005A1AA6"/>
    <w:rsid w:val="005A2231"/>
    <w:rsid w:val="005A5F8C"/>
    <w:rsid w:val="005B23A4"/>
    <w:rsid w:val="005B2884"/>
    <w:rsid w:val="005B6024"/>
    <w:rsid w:val="005C1908"/>
    <w:rsid w:val="005C2592"/>
    <w:rsid w:val="005C5BFD"/>
    <w:rsid w:val="005C68DE"/>
    <w:rsid w:val="005C762B"/>
    <w:rsid w:val="005D15EC"/>
    <w:rsid w:val="005D4BB9"/>
    <w:rsid w:val="005D5996"/>
    <w:rsid w:val="005D629E"/>
    <w:rsid w:val="005D6D37"/>
    <w:rsid w:val="005D79DC"/>
    <w:rsid w:val="005E3477"/>
    <w:rsid w:val="005E4032"/>
    <w:rsid w:val="005E4D0C"/>
    <w:rsid w:val="005E5E1B"/>
    <w:rsid w:val="005F13CF"/>
    <w:rsid w:val="005F17A7"/>
    <w:rsid w:val="005F234D"/>
    <w:rsid w:val="005F6046"/>
    <w:rsid w:val="006031FE"/>
    <w:rsid w:val="00616AF8"/>
    <w:rsid w:val="00616D3E"/>
    <w:rsid w:val="00621815"/>
    <w:rsid w:val="006227D3"/>
    <w:rsid w:val="00624166"/>
    <w:rsid w:val="00626AB7"/>
    <w:rsid w:val="00627A03"/>
    <w:rsid w:val="006308D7"/>
    <w:rsid w:val="00633608"/>
    <w:rsid w:val="0063624C"/>
    <w:rsid w:val="0063741B"/>
    <w:rsid w:val="00640DEF"/>
    <w:rsid w:val="00641331"/>
    <w:rsid w:val="00644483"/>
    <w:rsid w:val="006454FA"/>
    <w:rsid w:val="00645697"/>
    <w:rsid w:val="00650FC9"/>
    <w:rsid w:val="006528AF"/>
    <w:rsid w:val="00652C01"/>
    <w:rsid w:val="00653540"/>
    <w:rsid w:val="00653BEB"/>
    <w:rsid w:val="00656AB0"/>
    <w:rsid w:val="00660F2D"/>
    <w:rsid w:val="006629D2"/>
    <w:rsid w:val="00672857"/>
    <w:rsid w:val="0067296C"/>
    <w:rsid w:val="00676C89"/>
    <w:rsid w:val="00682BB7"/>
    <w:rsid w:val="0068760B"/>
    <w:rsid w:val="00694368"/>
    <w:rsid w:val="00697159"/>
    <w:rsid w:val="00697533"/>
    <w:rsid w:val="0069794C"/>
    <w:rsid w:val="006A03EC"/>
    <w:rsid w:val="006A4172"/>
    <w:rsid w:val="006B38E2"/>
    <w:rsid w:val="006B6A27"/>
    <w:rsid w:val="006B7561"/>
    <w:rsid w:val="006C35CC"/>
    <w:rsid w:val="006C4585"/>
    <w:rsid w:val="006C5F88"/>
    <w:rsid w:val="006C691A"/>
    <w:rsid w:val="006D1CA0"/>
    <w:rsid w:val="006E01AE"/>
    <w:rsid w:val="006E6B5C"/>
    <w:rsid w:val="006F01B9"/>
    <w:rsid w:val="006F1E05"/>
    <w:rsid w:val="006F28FB"/>
    <w:rsid w:val="006F6D5C"/>
    <w:rsid w:val="00700412"/>
    <w:rsid w:val="007018B7"/>
    <w:rsid w:val="0071057F"/>
    <w:rsid w:val="00712453"/>
    <w:rsid w:val="007131A7"/>
    <w:rsid w:val="00714AE3"/>
    <w:rsid w:val="007207B8"/>
    <w:rsid w:val="007230A6"/>
    <w:rsid w:val="00723F3E"/>
    <w:rsid w:val="0072720C"/>
    <w:rsid w:val="00730F19"/>
    <w:rsid w:val="00734AE0"/>
    <w:rsid w:val="0074364B"/>
    <w:rsid w:val="00752417"/>
    <w:rsid w:val="00755CBB"/>
    <w:rsid w:val="00764193"/>
    <w:rsid w:val="00765721"/>
    <w:rsid w:val="00773A0D"/>
    <w:rsid w:val="007747DF"/>
    <w:rsid w:val="00784C37"/>
    <w:rsid w:val="00791604"/>
    <w:rsid w:val="007920A1"/>
    <w:rsid w:val="0079519B"/>
    <w:rsid w:val="00795265"/>
    <w:rsid w:val="007A22E8"/>
    <w:rsid w:val="007B72B5"/>
    <w:rsid w:val="007C406D"/>
    <w:rsid w:val="007C4D8D"/>
    <w:rsid w:val="007C6B15"/>
    <w:rsid w:val="007D4EC2"/>
    <w:rsid w:val="007D57F2"/>
    <w:rsid w:val="007D5B23"/>
    <w:rsid w:val="007D690B"/>
    <w:rsid w:val="007D6CFB"/>
    <w:rsid w:val="007D7A79"/>
    <w:rsid w:val="007E48B4"/>
    <w:rsid w:val="007F1B84"/>
    <w:rsid w:val="007F4F34"/>
    <w:rsid w:val="007F522C"/>
    <w:rsid w:val="007F7ED5"/>
    <w:rsid w:val="00800669"/>
    <w:rsid w:val="008010E2"/>
    <w:rsid w:val="008012F6"/>
    <w:rsid w:val="00805FC6"/>
    <w:rsid w:val="00807120"/>
    <w:rsid w:val="00820890"/>
    <w:rsid w:val="008221BF"/>
    <w:rsid w:val="008222D1"/>
    <w:rsid w:val="008263D1"/>
    <w:rsid w:val="00831D53"/>
    <w:rsid w:val="00837CF3"/>
    <w:rsid w:val="008402EE"/>
    <w:rsid w:val="0084137C"/>
    <w:rsid w:val="00842014"/>
    <w:rsid w:val="00842120"/>
    <w:rsid w:val="008451C7"/>
    <w:rsid w:val="00847D03"/>
    <w:rsid w:val="00850736"/>
    <w:rsid w:val="00855F90"/>
    <w:rsid w:val="00862DCA"/>
    <w:rsid w:val="0086482E"/>
    <w:rsid w:val="008709C6"/>
    <w:rsid w:val="008715D4"/>
    <w:rsid w:val="008733EF"/>
    <w:rsid w:val="008735E7"/>
    <w:rsid w:val="00874474"/>
    <w:rsid w:val="00876B55"/>
    <w:rsid w:val="00876EDB"/>
    <w:rsid w:val="008779BA"/>
    <w:rsid w:val="00880D7F"/>
    <w:rsid w:val="00881B42"/>
    <w:rsid w:val="008949C6"/>
    <w:rsid w:val="008A0E41"/>
    <w:rsid w:val="008A18C9"/>
    <w:rsid w:val="008A4FB3"/>
    <w:rsid w:val="008A7CB9"/>
    <w:rsid w:val="008C0173"/>
    <w:rsid w:val="008C2E02"/>
    <w:rsid w:val="008C75E4"/>
    <w:rsid w:val="008C77F1"/>
    <w:rsid w:val="008D4CE9"/>
    <w:rsid w:val="008D7934"/>
    <w:rsid w:val="008D7F34"/>
    <w:rsid w:val="008E2709"/>
    <w:rsid w:val="008E3795"/>
    <w:rsid w:val="008E570B"/>
    <w:rsid w:val="008E5C47"/>
    <w:rsid w:val="008E6994"/>
    <w:rsid w:val="0091064F"/>
    <w:rsid w:val="00912286"/>
    <w:rsid w:val="009134D8"/>
    <w:rsid w:val="00913B15"/>
    <w:rsid w:val="00920ECA"/>
    <w:rsid w:val="009225D7"/>
    <w:rsid w:val="00924E76"/>
    <w:rsid w:val="00925131"/>
    <w:rsid w:val="00927982"/>
    <w:rsid w:val="00937827"/>
    <w:rsid w:val="00942DA8"/>
    <w:rsid w:val="009433DC"/>
    <w:rsid w:val="00943E66"/>
    <w:rsid w:val="0094484A"/>
    <w:rsid w:val="00945D67"/>
    <w:rsid w:val="009624BB"/>
    <w:rsid w:val="009625EA"/>
    <w:rsid w:val="00962F57"/>
    <w:rsid w:val="00967356"/>
    <w:rsid w:val="00972E87"/>
    <w:rsid w:val="00973B0B"/>
    <w:rsid w:val="0098213E"/>
    <w:rsid w:val="00982C9B"/>
    <w:rsid w:val="0098342D"/>
    <w:rsid w:val="00984CB2"/>
    <w:rsid w:val="00985148"/>
    <w:rsid w:val="0099483C"/>
    <w:rsid w:val="00994CD6"/>
    <w:rsid w:val="0099738B"/>
    <w:rsid w:val="00997414"/>
    <w:rsid w:val="009A19C5"/>
    <w:rsid w:val="009A4F21"/>
    <w:rsid w:val="009B03B3"/>
    <w:rsid w:val="009B1EE3"/>
    <w:rsid w:val="009B6A1B"/>
    <w:rsid w:val="009B784F"/>
    <w:rsid w:val="009C5CC3"/>
    <w:rsid w:val="009D16B2"/>
    <w:rsid w:val="009D1C20"/>
    <w:rsid w:val="009D2A1F"/>
    <w:rsid w:val="009D4BB9"/>
    <w:rsid w:val="009D4C8D"/>
    <w:rsid w:val="009E2E55"/>
    <w:rsid w:val="009E41B1"/>
    <w:rsid w:val="009F0A9D"/>
    <w:rsid w:val="009F1312"/>
    <w:rsid w:val="009F41D1"/>
    <w:rsid w:val="00A10D58"/>
    <w:rsid w:val="00A11714"/>
    <w:rsid w:val="00A14443"/>
    <w:rsid w:val="00A15BCA"/>
    <w:rsid w:val="00A1610A"/>
    <w:rsid w:val="00A20652"/>
    <w:rsid w:val="00A23460"/>
    <w:rsid w:val="00A3577F"/>
    <w:rsid w:val="00A37BC0"/>
    <w:rsid w:val="00A43F1E"/>
    <w:rsid w:val="00A463AE"/>
    <w:rsid w:val="00A470AA"/>
    <w:rsid w:val="00A544E7"/>
    <w:rsid w:val="00A6054B"/>
    <w:rsid w:val="00A65189"/>
    <w:rsid w:val="00A70464"/>
    <w:rsid w:val="00A7231A"/>
    <w:rsid w:val="00A75EBB"/>
    <w:rsid w:val="00A81325"/>
    <w:rsid w:val="00A8262E"/>
    <w:rsid w:val="00A843F9"/>
    <w:rsid w:val="00A84CD0"/>
    <w:rsid w:val="00A96E5C"/>
    <w:rsid w:val="00AA207A"/>
    <w:rsid w:val="00AA490F"/>
    <w:rsid w:val="00AA5CFA"/>
    <w:rsid w:val="00AA6ACD"/>
    <w:rsid w:val="00AB0D49"/>
    <w:rsid w:val="00AB0D95"/>
    <w:rsid w:val="00AB5137"/>
    <w:rsid w:val="00AB71BD"/>
    <w:rsid w:val="00AC0593"/>
    <w:rsid w:val="00AC0652"/>
    <w:rsid w:val="00AC4CC8"/>
    <w:rsid w:val="00AC5A56"/>
    <w:rsid w:val="00AC7C30"/>
    <w:rsid w:val="00AD3B74"/>
    <w:rsid w:val="00AD4D0D"/>
    <w:rsid w:val="00AD7BC7"/>
    <w:rsid w:val="00AE601B"/>
    <w:rsid w:val="00AF09EC"/>
    <w:rsid w:val="00B0485D"/>
    <w:rsid w:val="00B04FD6"/>
    <w:rsid w:val="00B054C4"/>
    <w:rsid w:val="00B10053"/>
    <w:rsid w:val="00B1174A"/>
    <w:rsid w:val="00B1197F"/>
    <w:rsid w:val="00B13539"/>
    <w:rsid w:val="00B13AE8"/>
    <w:rsid w:val="00B15AEC"/>
    <w:rsid w:val="00B20D99"/>
    <w:rsid w:val="00B253D5"/>
    <w:rsid w:val="00B301E8"/>
    <w:rsid w:val="00B306C5"/>
    <w:rsid w:val="00B325F9"/>
    <w:rsid w:val="00B32B5F"/>
    <w:rsid w:val="00B352EE"/>
    <w:rsid w:val="00B377D4"/>
    <w:rsid w:val="00B46170"/>
    <w:rsid w:val="00B5467B"/>
    <w:rsid w:val="00B60B7C"/>
    <w:rsid w:val="00B62256"/>
    <w:rsid w:val="00B6670B"/>
    <w:rsid w:val="00B669D9"/>
    <w:rsid w:val="00B67904"/>
    <w:rsid w:val="00B81FA0"/>
    <w:rsid w:val="00B84FD8"/>
    <w:rsid w:val="00B86643"/>
    <w:rsid w:val="00B90ABC"/>
    <w:rsid w:val="00B91410"/>
    <w:rsid w:val="00B918BF"/>
    <w:rsid w:val="00BA01DD"/>
    <w:rsid w:val="00BA276B"/>
    <w:rsid w:val="00BA68BD"/>
    <w:rsid w:val="00BB382E"/>
    <w:rsid w:val="00BB6E9D"/>
    <w:rsid w:val="00BC160E"/>
    <w:rsid w:val="00BC45D3"/>
    <w:rsid w:val="00BD1100"/>
    <w:rsid w:val="00BD3D9B"/>
    <w:rsid w:val="00BF119D"/>
    <w:rsid w:val="00BF386C"/>
    <w:rsid w:val="00BF3CAF"/>
    <w:rsid w:val="00C0116B"/>
    <w:rsid w:val="00C02EDD"/>
    <w:rsid w:val="00C03337"/>
    <w:rsid w:val="00C03AF3"/>
    <w:rsid w:val="00C04652"/>
    <w:rsid w:val="00C06A79"/>
    <w:rsid w:val="00C1240B"/>
    <w:rsid w:val="00C157E1"/>
    <w:rsid w:val="00C17777"/>
    <w:rsid w:val="00C20B16"/>
    <w:rsid w:val="00C22603"/>
    <w:rsid w:val="00C26079"/>
    <w:rsid w:val="00C27EA9"/>
    <w:rsid w:val="00C30DA4"/>
    <w:rsid w:val="00C36239"/>
    <w:rsid w:val="00C372A1"/>
    <w:rsid w:val="00C5384E"/>
    <w:rsid w:val="00C7431E"/>
    <w:rsid w:val="00C7458D"/>
    <w:rsid w:val="00C76AB4"/>
    <w:rsid w:val="00C7707D"/>
    <w:rsid w:val="00C810BF"/>
    <w:rsid w:val="00C84F8C"/>
    <w:rsid w:val="00C86DC7"/>
    <w:rsid w:val="00C87174"/>
    <w:rsid w:val="00C87810"/>
    <w:rsid w:val="00C94E64"/>
    <w:rsid w:val="00CA3460"/>
    <w:rsid w:val="00CA3A6B"/>
    <w:rsid w:val="00CA644A"/>
    <w:rsid w:val="00CA705D"/>
    <w:rsid w:val="00CA708F"/>
    <w:rsid w:val="00CB0B2D"/>
    <w:rsid w:val="00CB201C"/>
    <w:rsid w:val="00CC0F0B"/>
    <w:rsid w:val="00CC1560"/>
    <w:rsid w:val="00CC42FF"/>
    <w:rsid w:val="00CC6B29"/>
    <w:rsid w:val="00CE0200"/>
    <w:rsid w:val="00CE0EAA"/>
    <w:rsid w:val="00CE2311"/>
    <w:rsid w:val="00CE4140"/>
    <w:rsid w:val="00CE5B60"/>
    <w:rsid w:val="00CE6AAA"/>
    <w:rsid w:val="00CF3D1A"/>
    <w:rsid w:val="00D004E7"/>
    <w:rsid w:val="00D05A75"/>
    <w:rsid w:val="00D060D2"/>
    <w:rsid w:val="00D07DDC"/>
    <w:rsid w:val="00D14A64"/>
    <w:rsid w:val="00D14C7F"/>
    <w:rsid w:val="00D1543C"/>
    <w:rsid w:val="00D15964"/>
    <w:rsid w:val="00D20E4A"/>
    <w:rsid w:val="00D31327"/>
    <w:rsid w:val="00D33F0B"/>
    <w:rsid w:val="00D33F10"/>
    <w:rsid w:val="00D37A4F"/>
    <w:rsid w:val="00D37E35"/>
    <w:rsid w:val="00D471B3"/>
    <w:rsid w:val="00D477AB"/>
    <w:rsid w:val="00D50B7F"/>
    <w:rsid w:val="00D52407"/>
    <w:rsid w:val="00D55D72"/>
    <w:rsid w:val="00D57F65"/>
    <w:rsid w:val="00D7027C"/>
    <w:rsid w:val="00D7788C"/>
    <w:rsid w:val="00D77B28"/>
    <w:rsid w:val="00D85F4D"/>
    <w:rsid w:val="00D87531"/>
    <w:rsid w:val="00D907F1"/>
    <w:rsid w:val="00D938CD"/>
    <w:rsid w:val="00D9487D"/>
    <w:rsid w:val="00D9504B"/>
    <w:rsid w:val="00DA1802"/>
    <w:rsid w:val="00DA46CB"/>
    <w:rsid w:val="00DB4438"/>
    <w:rsid w:val="00DB630A"/>
    <w:rsid w:val="00DC34CD"/>
    <w:rsid w:val="00DC4DDE"/>
    <w:rsid w:val="00DD1FF9"/>
    <w:rsid w:val="00DD6646"/>
    <w:rsid w:val="00DD7821"/>
    <w:rsid w:val="00DE2D2B"/>
    <w:rsid w:val="00DE2F74"/>
    <w:rsid w:val="00DE315F"/>
    <w:rsid w:val="00DE5048"/>
    <w:rsid w:val="00DE50CF"/>
    <w:rsid w:val="00DF01D0"/>
    <w:rsid w:val="00DF22F2"/>
    <w:rsid w:val="00DF6541"/>
    <w:rsid w:val="00DF6E82"/>
    <w:rsid w:val="00E0098F"/>
    <w:rsid w:val="00E019C6"/>
    <w:rsid w:val="00E01F99"/>
    <w:rsid w:val="00E12176"/>
    <w:rsid w:val="00E1346C"/>
    <w:rsid w:val="00E13B4E"/>
    <w:rsid w:val="00E15EFC"/>
    <w:rsid w:val="00E16108"/>
    <w:rsid w:val="00E16FDC"/>
    <w:rsid w:val="00E20AF0"/>
    <w:rsid w:val="00E249C0"/>
    <w:rsid w:val="00E2583F"/>
    <w:rsid w:val="00E265B9"/>
    <w:rsid w:val="00E2766B"/>
    <w:rsid w:val="00E37728"/>
    <w:rsid w:val="00E41A53"/>
    <w:rsid w:val="00E41FEC"/>
    <w:rsid w:val="00E42AD5"/>
    <w:rsid w:val="00E447B1"/>
    <w:rsid w:val="00E45AA9"/>
    <w:rsid w:val="00E46AAD"/>
    <w:rsid w:val="00E5104B"/>
    <w:rsid w:val="00E57065"/>
    <w:rsid w:val="00E57ED2"/>
    <w:rsid w:val="00E6005F"/>
    <w:rsid w:val="00E6337C"/>
    <w:rsid w:val="00E63F04"/>
    <w:rsid w:val="00E707A4"/>
    <w:rsid w:val="00E73D30"/>
    <w:rsid w:val="00E840AA"/>
    <w:rsid w:val="00E84174"/>
    <w:rsid w:val="00E86363"/>
    <w:rsid w:val="00E91E3E"/>
    <w:rsid w:val="00E91F42"/>
    <w:rsid w:val="00E96B18"/>
    <w:rsid w:val="00EA1C5C"/>
    <w:rsid w:val="00EA33E2"/>
    <w:rsid w:val="00EB05C3"/>
    <w:rsid w:val="00EB3DBA"/>
    <w:rsid w:val="00ED3BC3"/>
    <w:rsid w:val="00ED7FD2"/>
    <w:rsid w:val="00EE0D67"/>
    <w:rsid w:val="00EF4936"/>
    <w:rsid w:val="00EF709F"/>
    <w:rsid w:val="00EF7540"/>
    <w:rsid w:val="00F00057"/>
    <w:rsid w:val="00F0199D"/>
    <w:rsid w:val="00F02652"/>
    <w:rsid w:val="00F052AF"/>
    <w:rsid w:val="00F05A52"/>
    <w:rsid w:val="00F0655D"/>
    <w:rsid w:val="00F10B08"/>
    <w:rsid w:val="00F11B9D"/>
    <w:rsid w:val="00F25CE8"/>
    <w:rsid w:val="00F4132B"/>
    <w:rsid w:val="00F435DE"/>
    <w:rsid w:val="00F5162D"/>
    <w:rsid w:val="00F523A2"/>
    <w:rsid w:val="00F529FC"/>
    <w:rsid w:val="00F530C1"/>
    <w:rsid w:val="00F579C2"/>
    <w:rsid w:val="00F601F7"/>
    <w:rsid w:val="00F61B8A"/>
    <w:rsid w:val="00F6645E"/>
    <w:rsid w:val="00F67E1B"/>
    <w:rsid w:val="00F70D29"/>
    <w:rsid w:val="00F75599"/>
    <w:rsid w:val="00F80131"/>
    <w:rsid w:val="00F8141B"/>
    <w:rsid w:val="00F85FE0"/>
    <w:rsid w:val="00F90F96"/>
    <w:rsid w:val="00F94328"/>
    <w:rsid w:val="00F94D24"/>
    <w:rsid w:val="00F94DEF"/>
    <w:rsid w:val="00F96915"/>
    <w:rsid w:val="00F977C7"/>
    <w:rsid w:val="00FA6482"/>
    <w:rsid w:val="00FA747E"/>
    <w:rsid w:val="00FB1657"/>
    <w:rsid w:val="00FB2390"/>
    <w:rsid w:val="00FB2AA9"/>
    <w:rsid w:val="00FB44DD"/>
    <w:rsid w:val="00FB4C2F"/>
    <w:rsid w:val="00FB6D2B"/>
    <w:rsid w:val="00FB7579"/>
    <w:rsid w:val="00FC24DD"/>
    <w:rsid w:val="00FD1530"/>
    <w:rsid w:val="00FD19F0"/>
    <w:rsid w:val="00FD3850"/>
    <w:rsid w:val="00FD3902"/>
    <w:rsid w:val="00FD5B15"/>
    <w:rsid w:val="00FD6D49"/>
    <w:rsid w:val="00FE23A1"/>
    <w:rsid w:val="00FE3C74"/>
    <w:rsid w:val="00FE3FDE"/>
    <w:rsid w:val="00FE717D"/>
    <w:rsid w:val="00FE7358"/>
    <w:rsid w:val="00FE7974"/>
    <w:rsid w:val="00FF08C0"/>
    <w:rsid w:val="00FF2E1A"/>
    <w:rsid w:val="00FF4ABB"/>
    <w:rsid w:val="00FF62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C57C840-2263-4B19-B539-30CF23890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4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56C0"/>
    <w:rPr>
      <w:rFonts w:ascii="Times New Roman" w:hAnsi="Times New Roman"/>
      <w:sz w:val="20"/>
    </w:rPr>
  </w:style>
  <w:style w:type="paragraph" w:styleId="Heading1">
    <w:name w:val="heading 1"/>
    <w:basedOn w:val="Normal"/>
    <w:next w:val="Normal"/>
    <w:link w:val="Heading1Char"/>
    <w:uiPriority w:val="9"/>
    <w:qFormat/>
    <w:rsid w:val="003F56C0"/>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3F56C0"/>
    <w:pPr>
      <w:keepNext/>
      <w:keepLines/>
      <w:spacing w:before="40" w:after="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A37BC0"/>
    <w:pPr>
      <w:keepNext/>
      <w:keepLines/>
      <w:spacing w:before="40" w:after="0"/>
      <w:outlineLvl w:val="2"/>
    </w:pPr>
    <w:rPr>
      <w:rFonts w:eastAsiaTheme="majorEastAsia"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56C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3F56C0"/>
    <w:rPr>
      <w:rFonts w:ascii="Times New Roman" w:eastAsiaTheme="majorEastAsia" w:hAnsi="Times New Roman" w:cstheme="majorBidi"/>
      <w:b/>
      <w:sz w:val="24"/>
      <w:szCs w:val="26"/>
    </w:rPr>
  </w:style>
  <w:style w:type="paragraph" w:styleId="NoSpacing">
    <w:name w:val="No Spacing"/>
    <w:link w:val="NoSpacingChar"/>
    <w:uiPriority w:val="1"/>
    <w:qFormat/>
    <w:rsid w:val="002837C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837CA"/>
    <w:rPr>
      <w:rFonts w:eastAsiaTheme="minorEastAsia"/>
      <w:lang w:val="en-US"/>
    </w:rPr>
  </w:style>
  <w:style w:type="paragraph" w:styleId="NormalWeb">
    <w:name w:val="Normal (Web)"/>
    <w:basedOn w:val="Normal"/>
    <w:uiPriority w:val="99"/>
    <w:unhideWhenUsed/>
    <w:rsid w:val="007747DF"/>
    <w:pPr>
      <w:spacing w:before="100" w:beforeAutospacing="1" w:after="100" w:afterAutospacing="1" w:line="240" w:lineRule="auto"/>
    </w:pPr>
    <w:rPr>
      <w:rFonts w:eastAsia="Times New Roman" w:cs="Times New Roman"/>
      <w:sz w:val="24"/>
      <w:szCs w:val="24"/>
      <w:lang w:eastAsia="en-GB"/>
    </w:rPr>
  </w:style>
  <w:style w:type="paragraph" w:styleId="Header">
    <w:name w:val="header"/>
    <w:basedOn w:val="Normal"/>
    <w:link w:val="HeaderChar"/>
    <w:uiPriority w:val="99"/>
    <w:unhideWhenUsed/>
    <w:rsid w:val="003838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3836"/>
    <w:rPr>
      <w:rFonts w:ascii="Times New Roman" w:hAnsi="Times New Roman"/>
      <w:sz w:val="20"/>
    </w:rPr>
  </w:style>
  <w:style w:type="paragraph" w:styleId="Footer">
    <w:name w:val="footer"/>
    <w:basedOn w:val="Normal"/>
    <w:link w:val="FooterChar"/>
    <w:uiPriority w:val="99"/>
    <w:unhideWhenUsed/>
    <w:rsid w:val="003838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3836"/>
    <w:rPr>
      <w:rFonts w:ascii="Times New Roman" w:hAnsi="Times New Roman"/>
      <w:sz w:val="20"/>
    </w:rPr>
  </w:style>
  <w:style w:type="paragraph" w:styleId="TOCHeading">
    <w:name w:val="TOC Heading"/>
    <w:basedOn w:val="Heading1"/>
    <w:next w:val="Normal"/>
    <w:uiPriority w:val="39"/>
    <w:unhideWhenUsed/>
    <w:qFormat/>
    <w:rsid w:val="00FD3902"/>
    <w:pPr>
      <w:spacing w:line="259" w:lineRule="auto"/>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FD3902"/>
    <w:pPr>
      <w:spacing w:after="100"/>
    </w:pPr>
  </w:style>
  <w:style w:type="character" w:styleId="Hyperlink">
    <w:name w:val="Hyperlink"/>
    <w:basedOn w:val="DefaultParagraphFont"/>
    <w:uiPriority w:val="99"/>
    <w:unhideWhenUsed/>
    <w:rsid w:val="00FD3902"/>
    <w:rPr>
      <w:color w:val="0563C1" w:themeColor="hyperlink"/>
      <w:u w:val="single"/>
    </w:rPr>
  </w:style>
  <w:style w:type="character" w:customStyle="1" w:styleId="Heading3Char">
    <w:name w:val="Heading 3 Char"/>
    <w:basedOn w:val="DefaultParagraphFont"/>
    <w:link w:val="Heading3"/>
    <w:uiPriority w:val="9"/>
    <w:rsid w:val="00A37BC0"/>
    <w:rPr>
      <w:rFonts w:ascii="Times New Roman" w:eastAsiaTheme="majorEastAsia" w:hAnsi="Times New Roman" w:cstheme="majorBidi"/>
      <w:sz w:val="24"/>
      <w:szCs w:val="24"/>
    </w:rPr>
  </w:style>
  <w:style w:type="paragraph" w:styleId="TOC2">
    <w:name w:val="toc 2"/>
    <w:basedOn w:val="Normal"/>
    <w:next w:val="Normal"/>
    <w:autoRedefine/>
    <w:uiPriority w:val="39"/>
    <w:unhideWhenUsed/>
    <w:rsid w:val="00D05A75"/>
    <w:pPr>
      <w:spacing w:after="100"/>
      <w:ind w:left="200"/>
    </w:pPr>
  </w:style>
  <w:style w:type="paragraph" w:styleId="TOC3">
    <w:name w:val="toc 3"/>
    <w:basedOn w:val="Normal"/>
    <w:next w:val="Normal"/>
    <w:autoRedefine/>
    <w:uiPriority w:val="39"/>
    <w:unhideWhenUsed/>
    <w:rsid w:val="00D05A75"/>
    <w:pPr>
      <w:spacing w:after="100"/>
      <w:ind w:left="400"/>
    </w:pPr>
  </w:style>
  <w:style w:type="paragraph" w:styleId="ListParagraph">
    <w:name w:val="List Paragraph"/>
    <w:basedOn w:val="Normal"/>
    <w:uiPriority w:val="34"/>
    <w:qFormat/>
    <w:rsid w:val="0098342D"/>
    <w:pPr>
      <w:ind w:left="720"/>
      <w:contextualSpacing/>
    </w:pPr>
  </w:style>
  <w:style w:type="table" w:styleId="TableGrid">
    <w:name w:val="Table Grid"/>
    <w:basedOn w:val="TableNormal"/>
    <w:uiPriority w:val="39"/>
    <w:rsid w:val="00CA70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881B42"/>
    <w:pPr>
      <w:spacing w:after="100" w:line="259" w:lineRule="auto"/>
      <w:ind w:left="660"/>
    </w:pPr>
    <w:rPr>
      <w:rFonts w:asciiTheme="minorHAnsi" w:eastAsiaTheme="minorEastAsia" w:hAnsiTheme="minorHAnsi"/>
      <w:sz w:val="22"/>
      <w:lang w:eastAsia="en-GB"/>
    </w:rPr>
  </w:style>
  <w:style w:type="paragraph" w:styleId="TOC5">
    <w:name w:val="toc 5"/>
    <w:basedOn w:val="Normal"/>
    <w:next w:val="Normal"/>
    <w:autoRedefine/>
    <w:uiPriority w:val="39"/>
    <w:unhideWhenUsed/>
    <w:rsid w:val="00881B42"/>
    <w:pPr>
      <w:spacing w:after="100" w:line="259" w:lineRule="auto"/>
      <w:ind w:left="880"/>
    </w:pPr>
    <w:rPr>
      <w:rFonts w:asciiTheme="minorHAnsi" w:eastAsiaTheme="minorEastAsia" w:hAnsiTheme="minorHAnsi"/>
      <w:sz w:val="22"/>
      <w:lang w:eastAsia="en-GB"/>
    </w:rPr>
  </w:style>
  <w:style w:type="paragraph" w:styleId="TOC6">
    <w:name w:val="toc 6"/>
    <w:basedOn w:val="Normal"/>
    <w:next w:val="Normal"/>
    <w:autoRedefine/>
    <w:uiPriority w:val="39"/>
    <w:unhideWhenUsed/>
    <w:rsid w:val="00881B42"/>
    <w:pPr>
      <w:spacing w:after="100" w:line="259" w:lineRule="auto"/>
      <w:ind w:left="1100"/>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881B42"/>
    <w:pPr>
      <w:spacing w:after="100" w:line="259" w:lineRule="auto"/>
      <w:ind w:left="1320"/>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881B42"/>
    <w:pPr>
      <w:spacing w:after="100" w:line="259" w:lineRule="auto"/>
      <w:ind w:left="1540"/>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881B42"/>
    <w:pPr>
      <w:spacing w:after="100" w:line="259" w:lineRule="auto"/>
      <w:ind w:left="1760"/>
    </w:pPr>
    <w:rPr>
      <w:rFonts w:asciiTheme="minorHAnsi" w:eastAsiaTheme="minorEastAsia" w:hAnsiTheme="minorHAnsi"/>
      <w:sz w:val="22"/>
      <w:lang w:eastAsia="en-GB"/>
    </w:rPr>
  </w:style>
  <w:style w:type="character" w:customStyle="1" w:styleId="UnresolvedMention">
    <w:name w:val="Unresolved Mention"/>
    <w:basedOn w:val="DefaultParagraphFont"/>
    <w:uiPriority w:val="99"/>
    <w:semiHidden/>
    <w:unhideWhenUsed/>
    <w:rsid w:val="00881B4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9323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2D6D81-9223-426E-A113-85112A954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3</TotalTime>
  <Pages>57</Pages>
  <Words>25952</Words>
  <Characters>147929</Characters>
  <Application>Microsoft Office Word</Application>
  <DocSecurity>0</DocSecurity>
  <Lines>1232</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5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ERY Luke D</dc:creator>
  <cp:keywords/>
  <dc:description/>
  <cp:lastModifiedBy>Luke Emery</cp:lastModifiedBy>
  <cp:revision>643</cp:revision>
  <dcterms:created xsi:type="dcterms:W3CDTF">2018-01-24T03:06:00Z</dcterms:created>
  <dcterms:modified xsi:type="dcterms:W3CDTF">2018-08-27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c1117f5-ac75-3650-9bfe-f35d406a192b</vt:lpwstr>
  </property>
  <property fmtid="{D5CDD505-2E9C-101B-9397-08002B2CF9AE}" pid="24" name="Mendeley Citation Style_1">
    <vt:lpwstr>http://www.zotero.org/styles/harvard-cite-them-right</vt:lpwstr>
  </property>
</Properties>
</file>